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5C9E89" w14:textId="77777777" w:rsidR="00A459D5" w:rsidRDefault="00A459D5">
      <w:pPr>
        <w:spacing w:after="60"/>
        <w:jc w:val="center"/>
      </w:pPr>
    </w:p>
    <w:p w14:paraId="563AAD62" w14:textId="6F5E6566" w:rsidR="00B66FEA" w:rsidRDefault="00E17218">
      <w:pPr>
        <w:spacing w:after="60"/>
        <w:jc w:val="center"/>
        <w:rPr>
          <w:sz w:val="32"/>
          <w:szCs w:val="32"/>
        </w:rPr>
      </w:pPr>
      <w:r w:rsidRPr="00520C39">
        <w:rPr>
          <w:noProof/>
        </w:rPr>
        <w:drawing>
          <wp:inline distT="0" distB="0" distL="0" distR="0" wp14:anchorId="6BB2E1BE" wp14:editId="6781887F">
            <wp:extent cx="1581150" cy="1524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81150" cy="1524000"/>
                    </a:xfrm>
                    <a:prstGeom prst="rect">
                      <a:avLst/>
                    </a:prstGeom>
                    <a:noFill/>
                    <a:ln>
                      <a:noFill/>
                    </a:ln>
                  </pic:spPr>
                </pic:pic>
              </a:graphicData>
            </a:graphic>
          </wp:inline>
        </w:drawing>
      </w:r>
    </w:p>
    <w:p w14:paraId="241A6A9C" w14:textId="77777777" w:rsidR="00B66FEA" w:rsidRDefault="00B66FEA">
      <w:pPr>
        <w:spacing w:after="60"/>
        <w:jc w:val="center"/>
        <w:rPr>
          <w:sz w:val="28"/>
          <w:szCs w:val="28"/>
        </w:rPr>
      </w:pPr>
    </w:p>
    <w:p w14:paraId="2478ACA1" w14:textId="77777777" w:rsidR="00CE1646" w:rsidRDefault="00CE1646">
      <w:pPr>
        <w:spacing w:after="60"/>
        <w:jc w:val="center"/>
      </w:pPr>
    </w:p>
    <w:p w14:paraId="44835AAE" w14:textId="77777777" w:rsidR="00CE1646" w:rsidRDefault="00CE1646">
      <w:pPr>
        <w:spacing w:after="60"/>
        <w:jc w:val="center"/>
      </w:pPr>
    </w:p>
    <w:p w14:paraId="7E3A95E8" w14:textId="77777777" w:rsidR="00B66FEA" w:rsidRPr="00A459D5" w:rsidRDefault="00950417">
      <w:pPr>
        <w:spacing w:after="60"/>
        <w:jc w:val="center"/>
      </w:pPr>
      <w:r w:rsidRPr="00A459D5">
        <w:t xml:space="preserve">Studium </w:t>
      </w:r>
      <w:r w:rsidR="00F060AB">
        <w:t>Magisterskie</w:t>
      </w:r>
    </w:p>
    <w:p w14:paraId="2895D72D" w14:textId="77777777" w:rsidR="00B66FEA" w:rsidRPr="00A459D5" w:rsidRDefault="00B66FEA">
      <w:pPr>
        <w:spacing w:after="60"/>
      </w:pPr>
    </w:p>
    <w:p w14:paraId="176C906C" w14:textId="77777777" w:rsidR="00B66FEA" w:rsidRPr="00A459D5" w:rsidRDefault="00950417">
      <w:pPr>
        <w:spacing w:after="60"/>
        <w:jc w:val="both"/>
      </w:pPr>
      <w:r w:rsidRPr="00A459D5">
        <w:t>Kierunek</w:t>
      </w:r>
      <w:r w:rsidR="00B66FEA" w:rsidRPr="00A459D5">
        <w:t xml:space="preserve">: </w:t>
      </w:r>
      <w:r w:rsidR="00F060AB">
        <w:t>Analiza Danych – Big Data</w:t>
      </w:r>
    </w:p>
    <w:p w14:paraId="3AED461E" w14:textId="77777777" w:rsidR="00B66FEA" w:rsidRDefault="00B66FEA">
      <w:pPr>
        <w:spacing w:after="60"/>
        <w:ind w:left="4253" w:firstLine="567"/>
        <w:jc w:val="both"/>
      </w:pPr>
    </w:p>
    <w:p w14:paraId="3BA7C04B" w14:textId="77777777" w:rsidR="00F060AB" w:rsidRPr="00A459D5" w:rsidRDefault="00F060AB">
      <w:pPr>
        <w:spacing w:after="60"/>
        <w:ind w:left="4253" w:firstLine="567"/>
        <w:jc w:val="both"/>
      </w:pPr>
    </w:p>
    <w:p w14:paraId="2D88DD75" w14:textId="77777777" w:rsidR="00B66FEA" w:rsidRPr="00A459D5" w:rsidRDefault="00B66FEA">
      <w:pPr>
        <w:spacing w:after="60"/>
        <w:ind w:left="4253" w:firstLine="567"/>
        <w:jc w:val="both"/>
      </w:pPr>
      <w:r w:rsidRPr="00A459D5">
        <w:tab/>
      </w:r>
      <w:r w:rsidRPr="00A459D5">
        <w:tab/>
      </w:r>
      <w:r w:rsidRPr="00A459D5">
        <w:tab/>
      </w:r>
      <w:r w:rsidRPr="00A459D5">
        <w:tab/>
      </w:r>
      <w:r w:rsidRPr="00A459D5">
        <w:tab/>
      </w:r>
      <w:r w:rsidRPr="00A459D5">
        <w:tab/>
      </w:r>
    </w:p>
    <w:p w14:paraId="76A48DAB" w14:textId="77777777" w:rsidR="00B66FEA" w:rsidRPr="00A459D5" w:rsidRDefault="00F060AB" w:rsidP="00A459D5">
      <w:pPr>
        <w:spacing w:after="60"/>
        <w:ind w:left="3540" w:firstLine="708"/>
        <w:jc w:val="both"/>
      </w:pPr>
      <w:r>
        <w:t>Marek Kuś</w:t>
      </w:r>
    </w:p>
    <w:p w14:paraId="21DBD3DB" w14:textId="77777777" w:rsidR="00B66FEA" w:rsidRPr="00A459D5" w:rsidRDefault="00DE6135" w:rsidP="00A459D5">
      <w:pPr>
        <w:spacing w:after="60"/>
        <w:ind w:left="3540" w:firstLine="708"/>
        <w:jc w:val="both"/>
      </w:pPr>
      <w:r w:rsidRPr="00A459D5">
        <w:t xml:space="preserve">Nr albumu </w:t>
      </w:r>
      <w:r w:rsidR="00F060AB">
        <w:t>82394</w:t>
      </w:r>
    </w:p>
    <w:p w14:paraId="095B406B" w14:textId="77777777" w:rsidR="00B66FEA" w:rsidRDefault="00B66FEA">
      <w:pPr>
        <w:spacing w:after="60"/>
        <w:rPr>
          <w:sz w:val="28"/>
          <w:szCs w:val="28"/>
        </w:rPr>
      </w:pPr>
    </w:p>
    <w:p w14:paraId="0CC303C5" w14:textId="77777777" w:rsidR="00B66FEA" w:rsidRDefault="00F060AB">
      <w:pPr>
        <w:spacing w:after="60"/>
        <w:jc w:val="center"/>
        <w:rPr>
          <w:b/>
          <w:sz w:val="40"/>
          <w:szCs w:val="40"/>
        </w:rPr>
      </w:pPr>
      <w:r w:rsidRPr="00F060AB">
        <w:rPr>
          <w:b/>
          <w:sz w:val="48"/>
          <w:szCs w:val="48"/>
        </w:rPr>
        <w:t>Zastosowanie konwolucyjnych sieci neuronowych w klasyfikacji znaków drogowych</w:t>
      </w:r>
      <w:r w:rsidR="00B66FEA">
        <w:rPr>
          <w:b/>
          <w:sz w:val="40"/>
          <w:szCs w:val="40"/>
        </w:rPr>
        <w:t xml:space="preserve"> </w:t>
      </w:r>
    </w:p>
    <w:p w14:paraId="30744734" w14:textId="77777777" w:rsidR="00B66FEA" w:rsidRDefault="00B66FEA">
      <w:pPr>
        <w:spacing w:after="60"/>
        <w:rPr>
          <w:sz w:val="28"/>
          <w:szCs w:val="28"/>
        </w:rPr>
      </w:pPr>
    </w:p>
    <w:p w14:paraId="77DC56ED" w14:textId="77777777" w:rsidR="00B66FEA" w:rsidRDefault="00B66FEA">
      <w:pPr>
        <w:spacing w:after="60"/>
        <w:rPr>
          <w:sz w:val="28"/>
          <w:szCs w:val="28"/>
        </w:rPr>
      </w:pPr>
    </w:p>
    <w:p w14:paraId="5AFFB569" w14:textId="77777777" w:rsidR="00B66FEA" w:rsidRDefault="00B66FEA">
      <w:pPr>
        <w:spacing w:after="60"/>
        <w:rPr>
          <w:sz w:val="28"/>
          <w:szCs w:val="28"/>
        </w:rPr>
      </w:pPr>
    </w:p>
    <w:p w14:paraId="1EDF6BF7" w14:textId="77777777" w:rsidR="003235AE" w:rsidRPr="005C2C3D" w:rsidRDefault="003235AE" w:rsidP="003235AE">
      <w:pPr>
        <w:spacing w:after="60"/>
        <w:ind w:left="3540" w:firstLine="708"/>
        <w:rPr>
          <w:vertAlign w:val="superscript"/>
        </w:rPr>
      </w:pPr>
      <w:r>
        <w:t xml:space="preserve">Praca </w:t>
      </w:r>
      <w:r w:rsidR="00F060AB">
        <w:t>magisterska</w:t>
      </w:r>
    </w:p>
    <w:p w14:paraId="656FB61E" w14:textId="1172C8B1" w:rsidR="003235AE" w:rsidRPr="00A81970" w:rsidRDefault="003235AE" w:rsidP="003235AE">
      <w:pPr>
        <w:spacing w:after="60"/>
        <w:rPr>
          <w:vertAlign w:val="superscript"/>
        </w:rPr>
      </w:pPr>
      <w:r>
        <w:tab/>
      </w:r>
      <w:r>
        <w:tab/>
      </w:r>
      <w:r>
        <w:tab/>
      </w:r>
      <w:r>
        <w:tab/>
      </w:r>
      <w:r>
        <w:tab/>
      </w:r>
      <w:r>
        <w:tab/>
        <w:t>napisana w Instytuci</w:t>
      </w:r>
      <w:r w:rsidR="00A81970">
        <w:t>e Ekonometrii</w:t>
      </w:r>
      <w:r>
        <w:t xml:space="preserve"> </w:t>
      </w:r>
    </w:p>
    <w:p w14:paraId="09AA8760" w14:textId="77777777" w:rsidR="003235AE" w:rsidRDefault="003235AE" w:rsidP="003235AE">
      <w:pPr>
        <w:spacing w:after="60"/>
      </w:pPr>
      <w:r>
        <w:tab/>
      </w:r>
      <w:r>
        <w:tab/>
      </w:r>
      <w:r>
        <w:tab/>
      </w:r>
      <w:r>
        <w:tab/>
      </w:r>
      <w:r>
        <w:tab/>
      </w:r>
      <w:r>
        <w:tab/>
        <w:t>pod kierunkiem naukowym</w:t>
      </w:r>
    </w:p>
    <w:p w14:paraId="6E18259F" w14:textId="77777777" w:rsidR="003235AE" w:rsidRDefault="003235AE" w:rsidP="003235AE">
      <w:pPr>
        <w:spacing w:after="60"/>
      </w:pPr>
      <w:r>
        <w:tab/>
      </w:r>
      <w:r>
        <w:tab/>
      </w:r>
      <w:r>
        <w:tab/>
      </w:r>
      <w:r>
        <w:tab/>
      </w:r>
      <w:r>
        <w:tab/>
      </w:r>
      <w:r>
        <w:tab/>
      </w:r>
      <w:r w:rsidR="00F060AB">
        <w:t>Dr Sebastiana Zająca</w:t>
      </w:r>
    </w:p>
    <w:p w14:paraId="2F6823FF" w14:textId="77777777" w:rsidR="00A459D5" w:rsidRDefault="00A459D5" w:rsidP="00A459D5">
      <w:pPr>
        <w:spacing w:after="60"/>
        <w:rPr>
          <w:sz w:val="28"/>
          <w:szCs w:val="28"/>
        </w:rPr>
      </w:pPr>
    </w:p>
    <w:p w14:paraId="4939C261" w14:textId="77777777" w:rsidR="00A459D5" w:rsidRDefault="00A459D5" w:rsidP="00A459D5">
      <w:pPr>
        <w:spacing w:after="60"/>
        <w:rPr>
          <w:sz w:val="28"/>
          <w:szCs w:val="28"/>
        </w:rPr>
      </w:pPr>
    </w:p>
    <w:p w14:paraId="47E2EDC9" w14:textId="77777777" w:rsidR="00A459D5" w:rsidRDefault="00A459D5" w:rsidP="00A459D5">
      <w:pPr>
        <w:spacing w:after="60"/>
        <w:rPr>
          <w:sz w:val="28"/>
          <w:szCs w:val="28"/>
        </w:rPr>
      </w:pPr>
    </w:p>
    <w:p w14:paraId="67C91D18" w14:textId="77777777" w:rsidR="00A459D5" w:rsidRDefault="00A459D5" w:rsidP="00A459D5">
      <w:pPr>
        <w:spacing w:after="60"/>
        <w:jc w:val="center"/>
      </w:pPr>
    </w:p>
    <w:p w14:paraId="296E2332" w14:textId="1356D420" w:rsidR="00A459D5" w:rsidRDefault="00A459D5" w:rsidP="00A459D5">
      <w:pPr>
        <w:spacing w:after="60"/>
        <w:jc w:val="center"/>
      </w:pPr>
      <w:r>
        <w:t>Warszawa</w:t>
      </w:r>
      <w:r w:rsidR="00852D7A">
        <w:t>, 2023</w:t>
      </w:r>
    </w:p>
    <w:p w14:paraId="01490A36" w14:textId="77777777" w:rsidR="00B66FEA" w:rsidRDefault="00B66FEA">
      <w:pPr>
        <w:pStyle w:val="BodyText"/>
      </w:pPr>
    </w:p>
    <w:p w14:paraId="6A19734F" w14:textId="77777777" w:rsidR="00B66FEA" w:rsidRDefault="00B66FEA">
      <w:pPr>
        <w:pStyle w:val="BodyText"/>
      </w:pPr>
    </w:p>
    <w:p w14:paraId="6D6998A8" w14:textId="77777777" w:rsidR="00B66FEA" w:rsidRDefault="00B66FEA">
      <w:pPr>
        <w:pStyle w:val="BodyText"/>
      </w:pPr>
    </w:p>
    <w:p w14:paraId="07124D1C" w14:textId="77777777" w:rsidR="00B66FEA" w:rsidRDefault="00B66FEA">
      <w:pPr>
        <w:pStyle w:val="BodyText"/>
      </w:pPr>
    </w:p>
    <w:p w14:paraId="6424EA2F" w14:textId="77777777" w:rsidR="00B66FEA" w:rsidRDefault="00B66FEA">
      <w:pPr>
        <w:pStyle w:val="BodyText"/>
      </w:pPr>
    </w:p>
    <w:p w14:paraId="7739040F" w14:textId="77777777" w:rsidR="00B66FEA" w:rsidRDefault="00B66FEA">
      <w:pPr>
        <w:pStyle w:val="BodyText"/>
      </w:pPr>
    </w:p>
    <w:p w14:paraId="615D9E5F" w14:textId="77777777" w:rsidR="00B66FEA" w:rsidRDefault="00B66FEA">
      <w:pPr>
        <w:pStyle w:val="BodyText"/>
      </w:pPr>
    </w:p>
    <w:p w14:paraId="5F918424" w14:textId="77777777" w:rsidR="00B66FEA" w:rsidRDefault="00B66FEA">
      <w:pPr>
        <w:pStyle w:val="BodyText"/>
      </w:pPr>
    </w:p>
    <w:p w14:paraId="6C874CEA" w14:textId="77777777" w:rsidR="00B66FEA" w:rsidRDefault="00B66FEA">
      <w:pPr>
        <w:pStyle w:val="BodyText"/>
      </w:pPr>
    </w:p>
    <w:p w14:paraId="1D9EA62B" w14:textId="77777777" w:rsidR="00B66FEA" w:rsidRDefault="00B66FEA">
      <w:pPr>
        <w:pStyle w:val="BodyText"/>
      </w:pPr>
    </w:p>
    <w:p w14:paraId="6A598E85" w14:textId="77777777" w:rsidR="00B66FEA" w:rsidRDefault="00B66FEA">
      <w:pPr>
        <w:pStyle w:val="BodyText"/>
      </w:pPr>
    </w:p>
    <w:p w14:paraId="08BD686D" w14:textId="77777777" w:rsidR="00B66FEA" w:rsidRDefault="00B66FEA">
      <w:pPr>
        <w:pStyle w:val="BodyText"/>
      </w:pPr>
    </w:p>
    <w:p w14:paraId="655BC47C" w14:textId="77777777" w:rsidR="00B66FEA" w:rsidRDefault="00B66FEA">
      <w:pPr>
        <w:pStyle w:val="BodyText"/>
      </w:pPr>
    </w:p>
    <w:p w14:paraId="0C8DAD4E" w14:textId="77777777" w:rsidR="00B66FEA" w:rsidRDefault="00B66FEA">
      <w:pPr>
        <w:pStyle w:val="BodyText"/>
      </w:pPr>
    </w:p>
    <w:p w14:paraId="323E3E29" w14:textId="77777777" w:rsidR="00B66FEA" w:rsidRDefault="00B66FEA">
      <w:pPr>
        <w:pStyle w:val="BodyText"/>
      </w:pPr>
    </w:p>
    <w:p w14:paraId="18E386E9" w14:textId="77777777" w:rsidR="00B66FEA" w:rsidRDefault="00B66FEA">
      <w:pPr>
        <w:pStyle w:val="BodyText"/>
      </w:pPr>
    </w:p>
    <w:p w14:paraId="6BBB4E37" w14:textId="77777777" w:rsidR="00B66FEA" w:rsidRDefault="00B66FEA">
      <w:pPr>
        <w:pStyle w:val="BodyText"/>
      </w:pPr>
    </w:p>
    <w:p w14:paraId="0BB48F51" w14:textId="77777777" w:rsidR="00B66FEA" w:rsidRDefault="00B66FEA">
      <w:pPr>
        <w:pStyle w:val="BodyText"/>
      </w:pPr>
    </w:p>
    <w:p w14:paraId="28EAC94E" w14:textId="77777777" w:rsidR="00B66FEA" w:rsidRDefault="00B66FEA">
      <w:pPr>
        <w:pStyle w:val="BodyText"/>
      </w:pPr>
    </w:p>
    <w:p w14:paraId="523975A0" w14:textId="77777777" w:rsidR="00B66FEA" w:rsidRDefault="00B66FEA">
      <w:pPr>
        <w:pStyle w:val="BodyText"/>
      </w:pPr>
    </w:p>
    <w:p w14:paraId="01624F20" w14:textId="77777777" w:rsidR="00B66FEA" w:rsidRDefault="00B66FEA">
      <w:pPr>
        <w:pStyle w:val="BodyText"/>
      </w:pPr>
    </w:p>
    <w:p w14:paraId="3382237E" w14:textId="77777777" w:rsidR="00B66FEA" w:rsidRDefault="00B66FEA">
      <w:pPr>
        <w:pStyle w:val="BodyText"/>
        <w:sectPr w:rsidR="00B66FEA" w:rsidSect="00F47817">
          <w:footerReference w:type="even" r:id="rId12"/>
          <w:footerReference w:type="default" r:id="rId13"/>
          <w:pgSz w:w="11906" w:h="16838"/>
          <w:pgMar w:top="1417" w:right="1417" w:bottom="1417" w:left="1417" w:header="709" w:footer="709" w:gutter="567"/>
          <w:pgNumType w:start="1"/>
          <w:cols w:space="708"/>
          <w:titlePg/>
          <w:docGrid w:linePitch="360"/>
        </w:sectPr>
      </w:pPr>
    </w:p>
    <w:p w14:paraId="22985A57" w14:textId="77777777" w:rsidR="00B66FEA" w:rsidRDefault="00B66FEA" w:rsidP="00F47817">
      <w:pPr>
        <w:pStyle w:val="SGH-Spistreci"/>
      </w:pPr>
      <w:r>
        <w:lastRenderedPageBreak/>
        <w:t>Spis treści</w:t>
      </w:r>
    </w:p>
    <w:sdt>
      <w:sdtPr>
        <w:rPr>
          <w:rFonts w:ascii="Times New Roman" w:eastAsia="Times New Roman" w:hAnsi="Times New Roman" w:cs="Times New Roman"/>
          <w:color w:val="auto"/>
          <w:sz w:val="24"/>
          <w:szCs w:val="24"/>
          <w:lang w:val="pl-PL" w:eastAsia="pl-PL"/>
        </w:rPr>
        <w:id w:val="1745673502"/>
        <w:docPartObj>
          <w:docPartGallery w:val="Table of Contents"/>
          <w:docPartUnique/>
        </w:docPartObj>
      </w:sdtPr>
      <w:sdtEndPr>
        <w:rPr>
          <w:b/>
          <w:bCs/>
        </w:rPr>
      </w:sdtEndPr>
      <w:sdtContent>
        <w:p w14:paraId="26808FA8" w14:textId="1E809449" w:rsidR="00772573" w:rsidRDefault="00772573">
          <w:pPr>
            <w:pStyle w:val="TOCHeading"/>
          </w:pPr>
        </w:p>
        <w:p w14:paraId="4809CB95" w14:textId="322D1A89" w:rsidR="00641192" w:rsidRPr="00641192" w:rsidRDefault="00772573">
          <w:pPr>
            <w:pStyle w:val="TOC1"/>
            <w:rPr>
              <w:rFonts w:asciiTheme="minorHAnsi" w:eastAsiaTheme="minorEastAsia" w:hAnsiTheme="minorHAnsi" w:cstheme="minorBidi"/>
              <w:b w:val="0"/>
              <w:bCs/>
              <w:noProof/>
              <w:kern w:val="2"/>
              <w:sz w:val="22"/>
              <w:szCs w:val="22"/>
              <w:lang w:val="en-GB" w:eastAsia="en-GB"/>
              <w14:ligatures w14:val="standardContextual"/>
            </w:rPr>
          </w:pPr>
          <w:r w:rsidRPr="00641192">
            <w:rPr>
              <w:b w:val="0"/>
              <w:bCs/>
            </w:rPr>
            <w:fldChar w:fldCharType="begin"/>
          </w:r>
          <w:r w:rsidRPr="00641192">
            <w:rPr>
              <w:b w:val="0"/>
              <w:bCs/>
            </w:rPr>
            <w:instrText xml:space="preserve"> TOC \o "1-3" \h \z \u </w:instrText>
          </w:r>
          <w:r w:rsidRPr="00641192">
            <w:rPr>
              <w:b w:val="0"/>
              <w:bCs/>
            </w:rPr>
            <w:fldChar w:fldCharType="separate"/>
          </w:r>
          <w:hyperlink w:anchor="_Toc135162683" w:history="1">
            <w:r w:rsidR="00641192" w:rsidRPr="00641192">
              <w:rPr>
                <w:rStyle w:val="Hyperlink"/>
                <w:b w:val="0"/>
                <w:bCs/>
                <w:noProof/>
              </w:rPr>
              <w:t>Wstęp</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83 \h </w:instrText>
            </w:r>
            <w:r w:rsidR="00641192" w:rsidRPr="00641192">
              <w:rPr>
                <w:b w:val="0"/>
                <w:bCs/>
                <w:noProof/>
                <w:webHidden/>
              </w:rPr>
            </w:r>
            <w:r w:rsidR="00641192" w:rsidRPr="00641192">
              <w:rPr>
                <w:b w:val="0"/>
                <w:bCs/>
                <w:noProof/>
                <w:webHidden/>
              </w:rPr>
              <w:fldChar w:fldCharType="separate"/>
            </w:r>
            <w:r w:rsidR="002D5C87">
              <w:rPr>
                <w:b w:val="0"/>
                <w:bCs/>
                <w:noProof/>
                <w:webHidden/>
              </w:rPr>
              <w:t>4</w:t>
            </w:r>
            <w:r w:rsidR="00641192" w:rsidRPr="00641192">
              <w:rPr>
                <w:b w:val="0"/>
                <w:bCs/>
                <w:noProof/>
                <w:webHidden/>
              </w:rPr>
              <w:fldChar w:fldCharType="end"/>
            </w:r>
          </w:hyperlink>
        </w:p>
        <w:p w14:paraId="3AD3F7E8" w14:textId="310CB7F4" w:rsidR="00641192" w:rsidRPr="00641192" w:rsidRDefault="00000000">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84" w:history="1">
            <w:r w:rsidR="00641192" w:rsidRPr="00641192">
              <w:rPr>
                <w:rStyle w:val="Hyperlink"/>
                <w:b w:val="0"/>
                <w:bCs/>
                <w:caps/>
                <w:noProof/>
              </w:rPr>
              <w:t>ROZDZIAŁ 1.</w:t>
            </w:r>
            <w:r w:rsidR="00641192" w:rsidRPr="00641192">
              <w:rPr>
                <w:rFonts w:asciiTheme="minorHAnsi" w:eastAsiaTheme="minorEastAsia" w:hAnsiTheme="minorHAnsi" w:cstheme="minorBidi"/>
                <w:b w:val="0"/>
                <w:bCs/>
                <w:noProof/>
                <w:kern w:val="2"/>
                <w:sz w:val="22"/>
                <w:szCs w:val="22"/>
                <w:lang w:val="en-GB" w:eastAsia="en-GB"/>
                <w14:ligatures w14:val="standardContextual"/>
              </w:rPr>
              <w:tab/>
            </w:r>
            <w:r w:rsidR="00641192" w:rsidRPr="00641192">
              <w:rPr>
                <w:rStyle w:val="Hyperlink"/>
                <w:b w:val="0"/>
                <w:bCs/>
                <w:noProof/>
              </w:rPr>
              <w:t>Historia i przegląd literatury</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84 \h </w:instrText>
            </w:r>
            <w:r w:rsidR="00641192" w:rsidRPr="00641192">
              <w:rPr>
                <w:b w:val="0"/>
                <w:bCs/>
                <w:noProof/>
                <w:webHidden/>
              </w:rPr>
            </w:r>
            <w:r w:rsidR="00641192" w:rsidRPr="00641192">
              <w:rPr>
                <w:b w:val="0"/>
                <w:bCs/>
                <w:noProof/>
                <w:webHidden/>
              </w:rPr>
              <w:fldChar w:fldCharType="separate"/>
            </w:r>
            <w:r w:rsidR="002D5C87">
              <w:rPr>
                <w:b w:val="0"/>
                <w:bCs/>
                <w:noProof/>
                <w:webHidden/>
              </w:rPr>
              <w:t>6</w:t>
            </w:r>
            <w:r w:rsidR="00641192" w:rsidRPr="00641192">
              <w:rPr>
                <w:b w:val="0"/>
                <w:bCs/>
                <w:noProof/>
                <w:webHidden/>
              </w:rPr>
              <w:fldChar w:fldCharType="end"/>
            </w:r>
          </w:hyperlink>
        </w:p>
        <w:p w14:paraId="70DA64E2" w14:textId="2BCFED7E"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85" w:history="1">
            <w:r w:rsidR="00641192" w:rsidRPr="00641192">
              <w:rPr>
                <w:rStyle w:val="Hyperlink"/>
                <w:bCs/>
                <w:noProof/>
              </w:rPr>
              <w:t>1.1</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Znaki drogowe i rozwój pojazdów autonomicznych</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85 \h </w:instrText>
            </w:r>
            <w:r w:rsidR="00641192" w:rsidRPr="00641192">
              <w:rPr>
                <w:bCs/>
                <w:noProof/>
                <w:webHidden/>
              </w:rPr>
            </w:r>
            <w:r w:rsidR="00641192" w:rsidRPr="00641192">
              <w:rPr>
                <w:bCs/>
                <w:noProof/>
                <w:webHidden/>
              </w:rPr>
              <w:fldChar w:fldCharType="separate"/>
            </w:r>
            <w:r w:rsidR="002D5C87">
              <w:rPr>
                <w:bCs/>
                <w:noProof/>
                <w:webHidden/>
              </w:rPr>
              <w:t>6</w:t>
            </w:r>
            <w:r w:rsidR="00641192" w:rsidRPr="00641192">
              <w:rPr>
                <w:bCs/>
                <w:noProof/>
                <w:webHidden/>
              </w:rPr>
              <w:fldChar w:fldCharType="end"/>
            </w:r>
          </w:hyperlink>
        </w:p>
        <w:p w14:paraId="055D17A2" w14:textId="0FC4D11A"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86" w:history="1">
            <w:r w:rsidR="00641192" w:rsidRPr="00641192">
              <w:rPr>
                <w:rStyle w:val="Hyperlink"/>
                <w:bCs/>
                <w:noProof/>
              </w:rPr>
              <w:t>1.2</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Rozwój Computer Vision i konwolucyjnych sieci neuronowych</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86 \h </w:instrText>
            </w:r>
            <w:r w:rsidR="00641192" w:rsidRPr="00641192">
              <w:rPr>
                <w:bCs/>
                <w:noProof/>
                <w:webHidden/>
              </w:rPr>
            </w:r>
            <w:r w:rsidR="00641192" w:rsidRPr="00641192">
              <w:rPr>
                <w:bCs/>
                <w:noProof/>
                <w:webHidden/>
              </w:rPr>
              <w:fldChar w:fldCharType="separate"/>
            </w:r>
            <w:r w:rsidR="002D5C87">
              <w:rPr>
                <w:bCs/>
                <w:noProof/>
                <w:webHidden/>
              </w:rPr>
              <w:t>8</w:t>
            </w:r>
            <w:r w:rsidR="00641192" w:rsidRPr="00641192">
              <w:rPr>
                <w:bCs/>
                <w:noProof/>
                <w:webHidden/>
              </w:rPr>
              <w:fldChar w:fldCharType="end"/>
            </w:r>
          </w:hyperlink>
        </w:p>
        <w:p w14:paraId="5F605A1F" w14:textId="1C6AE841"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87" w:history="1">
            <w:r w:rsidR="00641192" w:rsidRPr="00641192">
              <w:rPr>
                <w:rStyle w:val="Hyperlink"/>
                <w:bCs/>
                <w:noProof/>
              </w:rPr>
              <w:t>1.3</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Nowoczesne CNN i ich implementacje w benchmarku GTSRB</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87 \h </w:instrText>
            </w:r>
            <w:r w:rsidR="00641192" w:rsidRPr="00641192">
              <w:rPr>
                <w:bCs/>
                <w:noProof/>
                <w:webHidden/>
              </w:rPr>
            </w:r>
            <w:r w:rsidR="00641192" w:rsidRPr="00641192">
              <w:rPr>
                <w:bCs/>
                <w:noProof/>
                <w:webHidden/>
              </w:rPr>
              <w:fldChar w:fldCharType="separate"/>
            </w:r>
            <w:r w:rsidR="002D5C87">
              <w:rPr>
                <w:bCs/>
                <w:noProof/>
                <w:webHidden/>
              </w:rPr>
              <w:t>13</w:t>
            </w:r>
            <w:r w:rsidR="00641192" w:rsidRPr="00641192">
              <w:rPr>
                <w:bCs/>
                <w:noProof/>
                <w:webHidden/>
              </w:rPr>
              <w:fldChar w:fldCharType="end"/>
            </w:r>
          </w:hyperlink>
        </w:p>
        <w:p w14:paraId="0E6E40EA" w14:textId="1DD1B3ED" w:rsidR="00641192" w:rsidRPr="00641192" w:rsidRDefault="00000000">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88" w:history="1">
            <w:r w:rsidR="00641192" w:rsidRPr="00641192">
              <w:rPr>
                <w:rStyle w:val="Hyperlink"/>
                <w:b w:val="0"/>
                <w:bCs/>
                <w:caps/>
                <w:noProof/>
                <w:lang w:val="en-US"/>
              </w:rPr>
              <w:t>ROZDZIAŁ 2.</w:t>
            </w:r>
            <w:r w:rsidR="00641192" w:rsidRPr="00641192">
              <w:rPr>
                <w:rFonts w:asciiTheme="minorHAnsi" w:eastAsiaTheme="minorEastAsia" w:hAnsiTheme="minorHAnsi" w:cstheme="minorBidi"/>
                <w:b w:val="0"/>
                <w:bCs/>
                <w:noProof/>
                <w:kern w:val="2"/>
                <w:sz w:val="22"/>
                <w:szCs w:val="22"/>
                <w:lang w:val="en-GB" w:eastAsia="en-GB"/>
                <w14:ligatures w14:val="standardContextual"/>
              </w:rPr>
              <w:tab/>
            </w:r>
            <w:r w:rsidR="00641192" w:rsidRPr="00641192">
              <w:rPr>
                <w:rStyle w:val="Hyperlink"/>
                <w:b w:val="0"/>
                <w:bCs/>
                <w:noProof/>
                <w:lang w:val="en-US"/>
              </w:rPr>
              <w:t>Omówienie pojęć</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88 \h </w:instrText>
            </w:r>
            <w:r w:rsidR="00641192" w:rsidRPr="00641192">
              <w:rPr>
                <w:b w:val="0"/>
                <w:bCs/>
                <w:noProof/>
                <w:webHidden/>
              </w:rPr>
            </w:r>
            <w:r w:rsidR="00641192" w:rsidRPr="00641192">
              <w:rPr>
                <w:b w:val="0"/>
                <w:bCs/>
                <w:noProof/>
                <w:webHidden/>
              </w:rPr>
              <w:fldChar w:fldCharType="separate"/>
            </w:r>
            <w:r w:rsidR="002D5C87">
              <w:rPr>
                <w:b w:val="0"/>
                <w:bCs/>
                <w:noProof/>
                <w:webHidden/>
              </w:rPr>
              <w:t>19</w:t>
            </w:r>
            <w:r w:rsidR="00641192" w:rsidRPr="00641192">
              <w:rPr>
                <w:b w:val="0"/>
                <w:bCs/>
                <w:noProof/>
                <w:webHidden/>
              </w:rPr>
              <w:fldChar w:fldCharType="end"/>
            </w:r>
          </w:hyperlink>
        </w:p>
        <w:p w14:paraId="36BD08D5" w14:textId="63B1A424"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89" w:history="1">
            <w:r w:rsidR="00641192" w:rsidRPr="00641192">
              <w:rPr>
                <w:rStyle w:val="Hyperlink"/>
                <w:bCs/>
                <w:noProof/>
              </w:rPr>
              <w:t>2.1</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Sztuczna sieć neuronowa (ANN) - koncept</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89 \h </w:instrText>
            </w:r>
            <w:r w:rsidR="00641192" w:rsidRPr="00641192">
              <w:rPr>
                <w:bCs/>
                <w:noProof/>
                <w:webHidden/>
              </w:rPr>
            </w:r>
            <w:r w:rsidR="00641192" w:rsidRPr="00641192">
              <w:rPr>
                <w:bCs/>
                <w:noProof/>
                <w:webHidden/>
              </w:rPr>
              <w:fldChar w:fldCharType="separate"/>
            </w:r>
            <w:r w:rsidR="002D5C87">
              <w:rPr>
                <w:bCs/>
                <w:noProof/>
                <w:webHidden/>
              </w:rPr>
              <w:t>19</w:t>
            </w:r>
            <w:r w:rsidR="00641192" w:rsidRPr="00641192">
              <w:rPr>
                <w:bCs/>
                <w:noProof/>
                <w:webHidden/>
              </w:rPr>
              <w:fldChar w:fldCharType="end"/>
            </w:r>
          </w:hyperlink>
        </w:p>
        <w:p w14:paraId="0D089339" w14:textId="668952C3"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90" w:history="1">
            <w:r w:rsidR="00641192" w:rsidRPr="00641192">
              <w:rPr>
                <w:rStyle w:val="Hyperlink"/>
                <w:bCs/>
                <w:noProof/>
              </w:rPr>
              <w:t>2.2</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Konwolucyjna sieć neuronowa (CNN) – charakterystyka</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90 \h </w:instrText>
            </w:r>
            <w:r w:rsidR="00641192" w:rsidRPr="00641192">
              <w:rPr>
                <w:bCs/>
                <w:noProof/>
                <w:webHidden/>
              </w:rPr>
            </w:r>
            <w:r w:rsidR="00641192" w:rsidRPr="00641192">
              <w:rPr>
                <w:bCs/>
                <w:noProof/>
                <w:webHidden/>
              </w:rPr>
              <w:fldChar w:fldCharType="separate"/>
            </w:r>
            <w:r w:rsidR="002D5C87">
              <w:rPr>
                <w:bCs/>
                <w:noProof/>
                <w:webHidden/>
              </w:rPr>
              <w:t>22</w:t>
            </w:r>
            <w:r w:rsidR="00641192" w:rsidRPr="00641192">
              <w:rPr>
                <w:bCs/>
                <w:noProof/>
                <w:webHidden/>
              </w:rPr>
              <w:fldChar w:fldCharType="end"/>
            </w:r>
          </w:hyperlink>
        </w:p>
        <w:p w14:paraId="1D049BE5" w14:textId="32A96532" w:rsidR="00641192" w:rsidRPr="00641192" w:rsidRDefault="00000000">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91" w:history="1">
            <w:r w:rsidR="00641192" w:rsidRPr="00641192">
              <w:rPr>
                <w:rStyle w:val="Hyperlink"/>
                <w:b w:val="0"/>
                <w:bCs/>
                <w:caps/>
                <w:noProof/>
                <w:lang w:val="en-US"/>
              </w:rPr>
              <w:t>ROZDZIAŁ 3.</w:t>
            </w:r>
            <w:r w:rsidR="00641192" w:rsidRPr="00641192">
              <w:rPr>
                <w:rFonts w:asciiTheme="minorHAnsi" w:eastAsiaTheme="minorEastAsia" w:hAnsiTheme="minorHAnsi" w:cstheme="minorBidi"/>
                <w:b w:val="0"/>
                <w:bCs/>
                <w:noProof/>
                <w:kern w:val="2"/>
                <w:sz w:val="22"/>
                <w:szCs w:val="22"/>
                <w:lang w:val="en-GB" w:eastAsia="en-GB"/>
                <w14:ligatures w14:val="standardContextual"/>
              </w:rPr>
              <w:tab/>
            </w:r>
            <w:r w:rsidR="00641192" w:rsidRPr="00641192">
              <w:rPr>
                <w:rStyle w:val="Hyperlink"/>
                <w:b w:val="0"/>
                <w:bCs/>
                <w:noProof/>
                <w:lang w:val="en-US"/>
              </w:rPr>
              <w:t>Charakterystyka danych</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91 \h </w:instrText>
            </w:r>
            <w:r w:rsidR="00641192" w:rsidRPr="00641192">
              <w:rPr>
                <w:b w:val="0"/>
                <w:bCs/>
                <w:noProof/>
                <w:webHidden/>
              </w:rPr>
            </w:r>
            <w:r w:rsidR="00641192" w:rsidRPr="00641192">
              <w:rPr>
                <w:b w:val="0"/>
                <w:bCs/>
                <w:noProof/>
                <w:webHidden/>
              </w:rPr>
              <w:fldChar w:fldCharType="separate"/>
            </w:r>
            <w:r w:rsidR="002D5C87">
              <w:rPr>
                <w:b w:val="0"/>
                <w:bCs/>
                <w:noProof/>
                <w:webHidden/>
              </w:rPr>
              <w:t>26</w:t>
            </w:r>
            <w:r w:rsidR="00641192" w:rsidRPr="00641192">
              <w:rPr>
                <w:b w:val="0"/>
                <w:bCs/>
                <w:noProof/>
                <w:webHidden/>
              </w:rPr>
              <w:fldChar w:fldCharType="end"/>
            </w:r>
          </w:hyperlink>
        </w:p>
        <w:p w14:paraId="54DD5DC8" w14:textId="4746D69C"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92" w:history="1">
            <w:r w:rsidR="00641192" w:rsidRPr="00641192">
              <w:rPr>
                <w:rStyle w:val="Hyperlink"/>
                <w:bCs/>
                <w:noProof/>
              </w:rPr>
              <w:t>3.1</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Podstawowe informacje o zbiorze</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92 \h </w:instrText>
            </w:r>
            <w:r w:rsidR="00641192" w:rsidRPr="00641192">
              <w:rPr>
                <w:bCs/>
                <w:noProof/>
                <w:webHidden/>
              </w:rPr>
            </w:r>
            <w:r w:rsidR="00641192" w:rsidRPr="00641192">
              <w:rPr>
                <w:bCs/>
                <w:noProof/>
                <w:webHidden/>
              </w:rPr>
              <w:fldChar w:fldCharType="separate"/>
            </w:r>
            <w:r w:rsidR="002D5C87">
              <w:rPr>
                <w:bCs/>
                <w:noProof/>
                <w:webHidden/>
              </w:rPr>
              <w:t>26</w:t>
            </w:r>
            <w:r w:rsidR="00641192" w:rsidRPr="00641192">
              <w:rPr>
                <w:bCs/>
                <w:noProof/>
                <w:webHidden/>
              </w:rPr>
              <w:fldChar w:fldCharType="end"/>
            </w:r>
          </w:hyperlink>
        </w:p>
        <w:p w14:paraId="4B63A755" w14:textId="64AAAC8E"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93" w:history="1">
            <w:r w:rsidR="00641192" w:rsidRPr="00641192">
              <w:rPr>
                <w:rStyle w:val="Hyperlink"/>
                <w:bCs/>
                <w:noProof/>
              </w:rPr>
              <w:t>3.2</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Pre-processing</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93 \h </w:instrText>
            </w:r>
            <w:r w:rsidR="00641192" w:rsidRPr="00641192">
              <w:rPr>
                <w:bCs/>
                <w:noProof/>
                <w:webHidden/>
              </w:rPr>
            </w:r>
            <w:r w:rsidR="00641192" w:rsidRPr="00641192">
              <w:rPr>
                <w:bCs/>
                <w:noProof/>
                <w:webHidden/>
              </w:rPr>
              <w:fldChar w:fldCharType="separate"/>
            </w:r>
            <w:r w:rsidR="002D5C87">
              <w:rPr>
                <w:bCs/>
                <w:noProof/>
                <w:webHidden/>
              </w:rPr>
              <w:t>31</w:t>
            </w:r>
            <w:r w:rsidR="00641192" w:rsidRPr="00641192">
              <w:rPr>
                <w:bCs/>
                <w:noProof/>
                <w:webHidden/>
              </w:rPr>
              <w:fldChar w:fldCharType="end"/>
            </w:r>
          </w:hyperlink>
        </w:p>
        <w:p w14:paraId="49175460" w14:textId="4DED09B2" w:rsidR="00641192" w:rsidRPr="00641192" w:rsidRDefault="00000000">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94" w:history="1">
            <w:r w:rsidR="00641192" w:rsidRPr="00641192">
              <w:rPr>
                <w:rStyle w:val="Hyperlink"/>
                <w:b w:val="0"/>
                <w:bCs/>
                <w:caps/>
                <w:noProof/>
                <w:lang w:val="en-US"/>
              </w:rPr>
              <w:t>ROZDZIAŁ 4.</w:t>
            </w:r>
            <w:r w:rsidR="00641192" w:rsidRPr="00641192">
              <w:rPr>
                <w:rFonts w:asciiTheme="minorHAnsi" w:eastAsiaTheme="minorEastAsia" w:hAnsiTheme="minorHAnsi" w:cstheme="minorBidi"/>
                <w:b w:val="0"/>
                <w:bCs/>
                <w:noProof/>
                <w:kern w:val="2"/>
                <w:sz w:val="22"/>
                <w:szCs w:val="22"/>
                <w:lang w:val="en-GB" w:eastAsia="en-GB"/>
                <w14:ligatures w14:val="standardContextual"/>
              </w:rPr>
              <w:tab/>
            </w:r>
            <w:r w:rsidR="00641192" w:rsidRPr="00641192">
              <w:rPr>
                <w:rStyle w:val="Hyperlink"/>
                <w:b w:val="0"/>
                <w:bCs/>
                <w:noProof/>
                <w:lang w:val="en-US"/>
              </w:rPr>
              <w:t>Metodyka</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94 \h </w:instrText>
            </w:r>
            <w:r w:rsidR="00641192" w:rsidRPr="00641192">
              <w:rPr>
                <w:b w:val="0"/>
                <w:bCs/>
                <w:noProof/>
                <w:webHidden/>
              </w:rPr>
            </w:r>
            <w:r w:rsidR="00641192" w:rsidRPr="00641192">
              <w:rPr>
                <w:b w:val="0"/>
                <w:bCs/>
                <w:noProof/>
                <w:webHidden/>
              </w:rPr>
              <w:fldChar w:fldCharType="separate"/>
            </w:r>
            <w:r w:rsidR="002D5C87">
              <w:rPr>
                <w:b w:val="0"/>
                <w:bCs/>
                <w:noProof/>
                <w:webHidden/>
              </w:rPr>
              <w:t>33</w:t>
            </w:r>
            <w:r w:rsidR="00641192" w:rsidRPr="00641192">
              <w:rPr>
                <w:b w:val="0"/>
                <w:bCs/>
                <w:noProof/>
                <w:webHidden/>
              </w:rPr>
              <w:fldChar w:fldCharType="end"/>
            </w:r>
          </w:hyperlink>
        </w:p>
        <w:p w14:paraId="1F0CC151" w14:textId="2382DB18" w:rsidR="00641192" w:rsidRPr="00641192" w:rsidRDefault="00000000">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95" w:history="1">
            <w:r w:rsidR="00641192" w:rsidRPr="00641192">
              <w:rPr>
                <w:rStyle w:val="Hyperlink"/>
                <w:b w:val="0"/>
                <w:bCs/>
                <w:caps/>
                <w:noProof/>
                <w:lang w:val="en-US"/>
              </w:rPr>
              <w:t>ROZDZIAŁ 5.</w:t>
            </w:r>
            <w:r w:rsidR="00641192" w:rsidRPr="00641192">
              <w:rPr>
                <w:rFonts w:asciiTheme="minorHAnsi" w:eastAsiaTheme="minorEastAsia" w:hAnsiTheme="minorHAnsi" w:cstheme="minorBidi"/>
                <w:b w:val="0"/>
                <w:bCs/>
                <w:noProof/>
                <w:kern w:val="2"/>
                <w:sz w:val="22"/>
                <w:szCs w:val="22"/>
                <w:lang w:val="en-GB" w:eastAsia="en-GB"/>
                <w14:ligatures w14:val="standardContextual"/>
              </w:rPr>
              <w:tab/>
            </w:r>
            <w:r w:rsidR="00641192" w:rsidRPr="00641192">
              <w:rPr>
                <w:rStyle w:val="Hyperlink"/>
                <w:b w:val="0"/>
                <w:bCs/>
                <w:noProof/>
                <w:lang w:val="en-US"/>
              </w:rPr>
              <w:t>Wyniki</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95 \h </w:instrText>
            </w:r>
            <w:r w:rsidR="00641192" w:rsidRPr="00641192">
              <w:rPr>
                <w:b w:val="0"/>
                <w:bCs/>
                <w:noProof/>
                <w:webHidden/>
              </w:rPr>
            </w:r>
            <w:r w:rsidR="00641192" w:rsidRPr="00641192">
              <w:rPr>
                <w:b w:val="0"/>
                <w:bCs/>
                <w:noProof/>
                <w:webHidden/>
              </w:rPr>
              <w:fldChar w:fldCharType="separate"/>
            </w:r>
            <w:r w:rsidR="002D5C87">
              <w:rPr>
                <w:b w:val="0"/>
                <w:bCs/>
                <w:noProof/>
                <w:webHidden/>
              </w:rPr>
              <w:t>37</w:t>
            </w:r>
            <w:r w:rsidR="00641192" w:rsidRPr="00641192">
              <w:rPr>
                <w:b w:val="0"/>
                <w:bCs/>
                <w:noProof/>
                <w:webHidden/>
              </w:rPr>
              <w:fldChar w:fldCharType="end"/>
            </w:r>
          </w:hyperlink>
        </w:p>
        <w:p w14:paraId="4760FD1E" w14:textId="643DECC1"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96" w:history="1">
            <w:r w:rsidR="00641192" w:rsidRPr="00641192">
              <w:rPr>
                <w:rStyle w:val="Hyperlink"/>
                <w:bCs/>
                <w:noProof/>
                <w:lang w:val="en-US"/>
              </w:rPr>
              <w:t>5.1</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lang w:val="en-US"/>
              </w:rPr>
              <w:t>Opis wyników</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96 \h </w:instrText>
            </w:r>
            <w:r w:rsidR="00641192" w:rsidRPr="00641192">
              <w:rPr>
                <w:bCs/>
                <w:noProof/>
                <w:webHidden/>
              </w:rPr>
            </w:r>
            <w:r w:rsidR="00641192" w:rsidRPr="00641192">
              <w:rPr>
                <w:bCs/>
                <w:noProof/>
                <w:webHidden/>
              </w:rPr>
              <w:fldChar w:fldCharType="separate"/>
            </w:r>
            <w:r w:rsidR="002D5C87">
              <w:rPr>
                <w:bCs/>
                <w:noProof/>
                <w:webHidden/>
              </w:rPr>
              <w:t>37</w:t>
            </w:r>
            <w:r w:rsidR="00641192" w:rsidRPr="00641192">
              <w:rPr>
                <w:bCs/>
                <w:noProof/>
                <w:webHidden/>
              </w:rPr>
              <w:fldChar w:fldCharType="end"/>
            </w:r>
          </w:hyperlink>
        </w:p>
        <w:p w14:paraId="6EDB46AE" w14:textId="452212D3"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97" w:history="1">
            <w:r w:rsidR="00641192" w:rsidRPr="00641192">
              <w:rPr>
                <w:rStyle w:val="Hyperlink"/>
                <w:bCs/>
                <w:noProof/>
                <w:lang w:val="en-US"/>
              </w:rPr>
              <w:t>5.2</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lang w:val="en-US"/>
              </w:rPr>
              <w:t>Wnioski</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97 \h </w:instrText>
            </w:r>
            <w:r w:rsidR="00641192" w:rsidRPr="00641192">
              <w:rPr>
                <w:bCs/>
                <w:noProof/>
                <w:webHidden/>
              </w:rPr>
            </w:r>
            <w:r w:rsidR="00641192" w:rsidRPr="00641192">
              <w:rPr>
                <w:bCs/>
                <w:noProof/>
                <w:webHidden/>
              </w:rPr>
              <w:fldChar w:fldCharType="separate"/>
            </w:r>
            <w:r w:rsidR="002D5C87">
              <w:rPr>
                <w:bCs/>
                <w:noProof/>
                <w:webHidden/>
              </w:rPr>
              <w:t>47</w:t>
            </w:r>
            <w:r w:rsidR="00641192" w:rsidRPr="00641192">
              <w:rPr>
                <w:bCs/>
                <w:noProof/>
                <w:webHidden/>
              </w:rPr>
              <w:fldChar w:fldCharType="end"/>
            </w:r>
          </w:hyperlink>
        </w:p>
        <w:p w14:paraId="6D3378CB" w14:textId="5DE92B1F" w:rsidR="00641192" w:rsidRPr="00641192" w:rsidRDefault="00000000">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98" w:history="1">
            <w:r w:rsidR="00641192" w:rsidRPr="00641192">
              <w:rPr>
                <w:rStyle w:val="Hyperlink"/>
                <w:b w:val="0"/>
                <w:bCs/>
                <w:caps/>
                <w:noProof/>
                <w:lang w:val="en-US"/>
              </w:rPr>
              <w:t>ROZDZIAŁ 6.</w:t>
            </w:r>
            <w:r w:rsidR="00641192" w:rsidRPr="00641192">
              <w:rPr>
                <w:rFonts w:asciiTheme="minorHAnsi" w:eastAsiaTheme="minorEastAsia" w:hAnsiTheme="minorHAnsi" w:cstheme="minorBidi"/>
                <w:b w:val="0"/>
                <w:bCs/>
                <w:noProof/>
                <w:kern w:val="2"/>
                <w:sz w:val="22"/>
                <w:szCs w:val="22"/>
                <w:lang w:val="en-GB" w:eastAsia="en-GB"/>
                <w14:ligatures w14:val="standardContextual"/>
              </w:rPr>
              <w:tab/>
            </w:r>
            <w:r w:rsidR="00641192" w:rsidRPr="00641192">
              <w:rPr>
                <w:rStyle w:val="Hyperlink"/>
                <w:b w:val="0"/>
                <w:bCs/>
                <w:noProof/>
                <w:lang w:val="en-US"/>
              </w:rPr>
              <w:t>Podsumowanie</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98 \h </w:instrText>
            </w:r>
            <w:r w:rsidR="00641192" w:rsidRPr="00641192">
              <w:rPr>
                <w:b w:val="0"/>
                <w:bCs/>
                <w:noProof/>
                <w:webHidden/>
              </w:rPr>
            </w:r>
            <w:r w:rsidR="00641192" w:rsidRPr="00641192">
              <w:rPr>
                <w:b w:val="0"/>
                <w:bCs/>
                <w:noProof/>
                <w:webHidden/>
              </w:rPr>
              <w:fldChar w:fldCharType="separate"/>
            </w:r>
            <w:r w:rsidR="002D5C87">
              <w:rPr>
                <w:b w:val="0"/>
                <w:bCs/>
                <w:noProof/>
                <w:webHidden/>
              </w:rPr>
              <w:t>49</w:t>
            </w:r>
            <w:r w:rsidR="00641192" w:rsidRPr="00641192">
              <w:rPr>
                <w:b w:val="0"/>
                <w:bCs/>
                <w:noProof/>
                <w:webHidden/>
              </w:rPr>
              <w:fldChar w:fldCharType="end"/>
            </w:r>
          </w:hyperlink>
        </w:p>
        <w:p w14:paraId="6AAE000D" w14:textId="256B262F" w:rsidR="00641192" w:rsidRPr="00641192" w:rsidRDefault="00000000">
          <w:pPr>
            <w:pStyle w:val="TOC1"/>
            <w:rPr>
              <w:rFonts w:asciiTheme="minorHAnsi" w:eastAsiaTheme="minorEastAsia" w:hAnsiTheme="minorHAnsi" w:cstheme="minorBidi"/>
              <w:b w:val="0"/>
              <w:bCs/>
              <w:noProof/>
              <w:kern w:val="2"/>
              <w:sz w:val="22"/>
              <w:szCs w:val="22"/>
              <w:lang w:val="en-GB" w:eastAsia="en-GB"/>
              <w14:ligatures w14:val="standardContextual"/>
            </w:rPr>
          </w:pPr>
          <w:hyperlink w:anchor="_Toc135162699" w:history="1">
            <w:r w:rsidR="00641192" w:rsidRPr="00641192">
              <w:rPr>
                <w:rStyle w:val="Hyperlink"/>
                <w:b w:val="0"/>
                <w:bCs/>
                <w:noProof/>
                <w:lang w:val="en-GB"/>
              </w:rPr>
              <w:t>BIBLIOGRAFIA</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99 \h </w:instrText>
            </w:r>
            <w:r w:rsidR="00641192" w:rsidRPr="00641192">
              <w:rPr>
                <w:b w:val="0"/>
                <w:bCs/>
                <w:noProof/>
                <w:webHidden/>
              </w:rPr>
            </w:r>
            <w:r w:rsidR="00641192" w:rsidRPr="00641192">
              <w:rPr>
                <w:b w:val="0"/>
                <w:bCs/>
                <w:noProof/>
                <w:webHidden/>
              </w:rPr>
              <w:fldChar w:fldCharType="separate"/>
            </w:r>
            <w:r w:rsidR="002D5C87">
              <w:rPr>
                <w:b w:val="0"/>
                <w:bCs/>
                <w:noProof/>
                <w:webHidden/>
              </w:rPr>
              <w:t>50</w:t>
            </w:r>
            <w:r w:rsidR="00641192" w:rsidRPr="00641192">
              <w:rPr>
                <w:b w:val="0"/>
                <w:bCs/>
                <w:noProof/>
                <w:webHidden/>
              </w:rPr>
              <w:fldChar w:fldCharType="end"/>
            </w:r>
          </w:hyperlink>
        </w:p>
        <w:p w14:paraId="3044D9C0" w14:textId="721D020F" w:rsidR="00641192" w:rsidRPr="00641192" w:rsidRDefault="00000000">
          <w:pPr>
            <w:pStyle w:val="TOC1"/>
            <w:rPr>
              <w:rFonts w:asciiTheme="minorHAnsi" w:eastAsiaTheme="minorEastAsia" w:hAnsiTheme="minorHAnsi" w:cstheme="minorBidi"/>
              <w:b w:val="0"/>
              <w:bCs/>
              <w:noProof/>
              <w:kern w:val="2"/>
              <w:sz w:val="22"/>
              <w:szCs w:val="22"/>
              <w:lang w:val="en-GB" w:eastAsia="en-GB"/>
              <w14:ligatures w14:val="standardContextual"/>
            </w:rPr>
          </w:pPr>
          <w:hyperlink w:anchor="_Toc135162700" w:history="1">
            <w:r w:rsidR="00641192" w:rsidRPr="00641192">
              <w:rPr>
                <w:rStyle w:val="Hyperlink"/>
                <w:b w:val="0"/>
                <w:bCs/>
                <w:noProof/>
              </w:rPr>
              <w:t>Spis tabel</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700 \h </w:instrText>
            </w:r>
            <w:r w:rsidR="00641192" w:rsidRPr="00641192">
              <w:rPr>
                <w:b w:val="0"/>
                <w:bCs/>
                <w:noProof/>
                <w:webHidden/>
              </w:rPr>
            </w:r>
            <w:r w:rsidR="00641192" w:rsidRPr="00641192">
              <w:rPr>
                <w:b w:val="0"/>
                <w:bCs/>
                <w:noProof/>
                <w:webHidden/>
              </w:rPr>
              <w:fldChar w:fldCharType="separate"/>
            </w:r>
            <w:r w:rsidR="002D5C87">
              <w:rPr>
                <w:b w:val="0"/>
                <w:bCs/>
                <w:noProof/>
                <w:webHidden/>
              </w:rPr>
              <w:t>53</w:t>
            </w:r>
            <w:r w:rsidR="00641192" w:rsidRPr="00641192">
              <w:rPr>
                <w:b w:val="0"/>
                <w:bCs/>
                <w:noProof/>
                <w:webHidden/>
              </w:rPr>
              <w:fldChar w:fldCharType="end"/>
            </w:r>
          </w:hyperlink>
        </w:p>
        <w:p w14:paraId="5C626B39" w14:textId="7F7C7590" w:rsidR="00641192" w:rsidRPr="00641192" w:rsidRDefault="00000000">
          <w:pPr>
            <w:pStyle w:val="TOC1"/>
            <w:rPr>
              <w:rFonts w:asciiTheme="minorHAnsi" w:eastAsiaTheme="minorEastAsia" w:hAnsiTheme="minorHAnsi" w:cstheme="minorBidi"/>
              <w:b w:val="0"/>
              <w:bCs/>
              <w:noProof/>
              <w:kern w:val="2"/>
              <w:sz w:val="22"/>
              <w:szCs w:val="22"/>
              <w:lang w:val="en-GB" w:eastAsia="en-GB"/>
              <w14:ligatures w14:val="standardContextual"/>
            </w:rPr>
          </w:pPr>
          <w:hyperlink w:anchor="_Toc135162701" w:history="1">
            <w:r w:rsidR="00641192" w:rsidRPr="00641192">
              <w:rPr>
                <w:rStyle w:val="Hyperlink"/>
                <w:b w:val="0"/>
                <w:bCs/>
                <w:noProof/>
              </w:rPr>
              <w:t>Spis rysunków</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701 \h </w:instrText>
            </w:r>
            <w:r w:rsidR="00641192" w:rsidRPr="00641192">
              <w:rPr>
                <w:b w:val="0"/>
                <w:bCs/>
                <w:noProof/>
                <w:webHidden/>
              </w:rPr>
            </w:r>
            <w:r w:rsidR="00641192" w:rsidRPr="00641192">
              <w:rPr>
                <w:b w:val="0"/>
                <w:bCs/>
                <w:noProof/>
                <w:webHidden/>
              </w:rPr>
              <w:fldChar w:fldCharType="separate"/>
            </w:r>
            <w:r w:rsidR="002D5C87">
              <w:rPr>
                <w:b w:val="0"/>
                <w:bCs/>
                <w:noProof/>
                <w:webHidden/>
              </w:rPr>
              <w:t>53</w:t>
            </w:r>
            <w:r w:rsidR="00641192" w:rsidRPr="00641192">
              <w:rPr>
                <w:b w:val="0"/>
                <w:bCs/>
                <w:noProof/>
                <w:webHidden/>
              </w:rPr>
              <w:fldChar w:fldCharType="end"/>
            </w:r>
          </w:hyperlink>
        </w:p>
        <w:p w14:paraId="46B846B1" w14:textId="628B78A2" w:rsidR="00641192" w:rsidRPr="00641192" w:rsidRDefault="00000000">
          <w:pPr>
            <w:pStyle w:val="TOC1"/>
            <w:rPr>
              <w:rFonts w:asciiTheme="minorHAnsi" w:eastAsiaTheme="minorEastAsia" w:hAnsiTheme="minorHAnsi" w:cstheme="minorBidi"/>
              <w:b w:val="0"/>
              <w:bCs/>
              <w:noProof/>
              <w:kern w:val="2"/>
              <w:sz w:val="22"/>
              <w:szCs w:val="22"/>
              <w:lang w:val="en-GB" w:eastAsia="en-GB"/>
              <w14:ligatures w14:val="standardContextual"/>
            </w:rPr>
          </w:pPr>
          <w:hyperlink w:anchor="_Toc135162702" w:history="1">
            <w:r w:rsidR="00641192" w:rsidRPr="00641192">
              <w:rPr>
                <w:rStyle w:val="Hyperlink"/>
                <w:b w:val="0"/>
                <w:bCs/>
                <w:noProof/>
              </w:rPr>
              <w:t>Streszczenie</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702 \h </w:instrText>
            </w:r>
            <w:r w:rsidR="00641192" w:rsidRPr="00641192">
              <w:rPr>
                <w:b w:val="0"/>
                <w:bCs/>
                <w:noProof/>
                <w:webHidden/>
              </w:rPr>
            </w:r>
            <w:r w:rsidR="00641192" w:rsidRPr="00641192">
              <w:rPr>
                <w:b w:val="0"/>
                <w:bCs/>
                <w:noProof/>
                <w:webHidden/>
              </w:rPr>
              <w:fldChar w:fldCharType="separate"/>
            </w:r>
            <w:r w:rsidR="002D5C87">
              <w:rPr>
                <w:b w:val="0"/>
                <w:bCs/>
                <w:noProof/>
                <w:webHidden/>
              </w:rPr>
              <w:t>55</w:t>
            </w:r>
            <w:r w:rsidR="00641192" w:rsidRPr="00641192">
              <w:rPr>
                <w:b w:val="0"/>
                <w:bCs/>
                <w:noProof/>
                <w:webHidden/>
              </w:rPr>
              <w:fldChar w:fldCharType="end"/>
            </w:r>
          </w:hyperlink>
        </w:p>
        <w:p w14:paraId="1DCFB93A" w14:textId="267CDE1A" w:rsidR="009A229F" w:rsidRDefault="00772573" w:rsidP="002F5F12">
          <w:r w:rsidRPr="00641192">
            <w:rPr>
              <w:bCs/>
            </w:rPr>
            <w:fldChar w:fldCharType="end"/>
          </w:r>
        </w:p>
      </w:sdtContent>
    </w:sdt>
    <w:p w14:paraId="699D3F55" w14:textId="0672415E" w:rsidR="009C2F31" w:rsidRPr="00C95924" w:rsidRDefault="009C2F31" w:rsidP="00C95924">
      <w:pPr>
        <w:spacing w:line="360" w:lineRule="auto"/>
        <w:jc w:val="center"/>
        <w:rPr>
          <w:b/>
          <w:bCs/>
          <w:sz w:val="28"/>
          <w:szCs w:val="28"/>
        </w:rPr>
      </w:pPr>
      <w:r w:rsidRPr="00992874">
        <w:rPr>
          <w:b/>
          <w:bCs/>
          <w:sz w:val="28"/>
          <w:szCs w:val="28"/>
        </w:rPr>
        <w:t>Wykaz skrótów stosowanych w pracy</w:t>
      </w:r>
    </w:p>
    <w:p w14:paraId="50937FF0" w14:textId="77777777" w:rsidR="009C2F31" w:rsidRPr="00443D11" w:rsidRDefault="009C2F31" w:rsidP="009C2F31">
      <w:pPr>
        <w:spacing w:line="360" w:lineRule="auto"/>
        <w:ind w:firstLine="708"/>
      </w:pPr>
      <w:r w:rsidRPr="00443D11">
        <w:t xml:space="preserve">WHO </w:t>
      </w:r>
      <w:r w:rsidRPr="00443D11">
        <w:tab/>
      </w:r>
      <w:r w:rsidRPr="00443D11">
        <w:tab/>
        <w:t>World Health Organisation</w:t>
      </w:r>
    </w:p>
    <w:p w14:paraId="459FEEC8" w14:textId="77777777" w:rsidR="009C2F31" w:rsidRDefault="009C2F31" w:rsidP="009C2F31">
      <w:pPr>
        <w:spacing w:line="360" w:lineRule="auto"/>
        <w:ind w:firstLine="708"/>
        <w:rPr>
          <w:lang w:val="en-US"/>
        </w:rPr>
      </w:pPr>
      <w:r>
        <w:rPr>
          <w:lang w:val="en-US"/>
        </w:rPr>
        <w:t xml:space="preserve">ADAS </w:t>
      </w:r>
      <w:r>
        <w:rPr>
          <w:lang w:val="en-US"/>
        </w:rPr>
        <w:tab/>
        <w:t>Advances Driver Assistance Systems</w:t>
      </w:r>
    </w:p>
    <w:p w14:paraId="23984B45" w14:textId="77777777" w:rsidR="009C2F31" w:rsidRPr="00496843" w:rsidRDefault="009C2F31" w:rsidP="009C2F31">
      <w:pPr>
        <w:spacing w:line="360" w:lineRule="auto"/>
        <w:ind w:firstLine="708"/>
        <w:rPr>
          <w:lang w:val="en-GB"/>
        </w:rPr>
      </w:pPr>
      <w:r w:rsidRPr="00496843">
        <w:rPr>
          <w:lang w:val="en-GB"/>
        </w:rPr>
        <w:t>ONZ</w:t>
      </w:r>
      <w:r w:rsidRPr="00496843">
        <w:rPr>
          <w:lang w:val="en-GB"/>
        </w:rPr>
        <w:tab/>
      </w:r>
      <w:r w:rsidRPr="00496843">
        <w:rPr>
          <w:lang w:val="en-GB"/>
        </w:rPr>
        <w:tab/>
        <w:t>Organizacja Narodów Zjednoczonych</w:t>
      </w:r>
    </w:p>
    <w:p w14:paraId="248C5D07" w14:textId="77777777" w:rsidR="009C2F31" w:rsidRPr="00034DD5" w:rsidRDefault="006E33D7" w:rsidP="009C2F31">
      <w:pPr>
        <w:spacing w:line="360" w:lineRule="auto"/>
        <w:ind w:firstLine="708"/>
        <w:rPr>
          <w:lang w:val="en-GB"/>
        </w:rPr>
      </w:pPr>
      <w:r w:rsidRPr="00034DD5">
        <w:rPr>
          <w:lang w:val="en-GB"/>
        </w:rPr>
        <w:t>CV</w:t>
      </w:r>
      <w:r w:rsidRPr="00034DD5">
        <w:rPr>
          <w:lang w:val="en-GB"/>
        </w:rPr>
        <w:tab/>
      </w:r>
      <w:r w:rsidRPr="00034DD5">
        <w:rPr>
          <w:lang w:val="en-GB"/>
        </w:rPr>
        <w:tab/>
        <w:t>Computer Vision</w:t>
      </w:r>
    </w:p>
    <w:p w14:paraId="37D9898B" w14:textId="77777777" w:rsidR="009C2F31" w:rsidRPr="00034DD5" w:rsidRDefault="00034DD5" w:rsidP="009C2F31">
      <w:pPr>
        <w:spacing w:line="360" w:lineRule="auto"/>
        <w:ind w:firstLine="708"/>
        <w:rPr>
          <w:lang w:val="en-GB"/>
        </w:rPr>
      </w:pPr>
      <w:r w:rsidRPr="00034DD5">
        <w:rPr>
          <w:lang w:val="en-GB"/>
        </w:rPr>
        <w:t>CNN</w:t>
      </w:r>
      <w:r w:rsidRPr="00034DD5">
        <w:rPr>
          <w:lang w:val="en-GB"/>
        </w:rPr>
        <w:tab/>
      </w:r>
      <w:r w:rsidRPr="00034DD5">
        <w:rPr>
          <w:lang w:val="en-GB"/>
        </w:rPr>
        <w:tab/>
        <w:t>Co</w:t>
      </w:r>
      <w:r>
        <w:rPr>
          <w:lang w:val="en-GB"/>
        </w:rPr>
        <w:t>nvolutional Neural Network</w:t>
      </w:r>
    </w:p>
    <w:p w14:paraId="2F7E7596" w14:textId="77777777" w:rsidR="009C2F31" w:rsidRPr="00034DD5" w:rsidRDefault="00410126" w:rsidP="009C2F31">
      <w:pPr>
        <w:spacing w:line="360" w:lineRule="auto"/>
        <w:ind w:firstLine="708"/>
        <w:rPr>
          <w:lang w:val="en-GB"/>
        </w:rPr>
      </w:pPr>
      <w:r>
        <w:rPr>
          <w:lang w:val="en-GB"/>
        </w:rPr>
        <w:t>CPU</w:t>
      </w:r>
      <w:r>
        <w:rPr>
          <w:lang w:val="en-GB"/>
        </w:rPr>
        <w:tab/>
      </w:r>
      <w:r>
        <w:rPr>
          <w:lang w:val="en-GB"/>
        </w:rPr>
        <w:tab/>
        <w:t>Central Processing Unit</w:t>
      </w:r>
    </w:p>
    <w:p w14:paraId="2171B809" w14:textId="0C5498B4" w:rsidR="009C2F31" w:rsidRPr="005A2B3D" w:rsidRDefault="00410126" w:rsidP="009C2F31">
      <w:pPr>
        <w:spacing w:line="360" w:lineRule="auto"/>
        <w:ind w:firstLine="708"/>
        <w:rPr>
          <w:lang w:val="en-GB"/>
        </w:rPr>
      </w:pPr>
      <w:r w:rsidRPr="005A2B3D">
        <w:rPr>
          <w:lang w:val="en-GB"/>
        </w:rPr>
        <w:t>GPU</w:t>
      </w:r>
      <w:r w:rsidRPr="005A2B3D">
        <w:rPr>
          <w:lang w:val="en-GB"/>
        </w:rPr>
        <w:tab/>
      </w:r>
      <w:r w:rsidRPr="005A2B3D">
        <w:rPr>
          <w:lang w:val="en-GB"/>
        </w:rPr>
        <w:tab/>
        <w:t>Graphical Processing Unit</w:t>
      </w:r>
    </w:p>
    <w:p w14:paraId="30063771" w14:textId="68425B3C" w:rsidR="00DF1D7A" w:rsidRDefault="00DF1D7A" w:rsidP="002B4184">
      <w:pPr>
        <w:spacing w:line="360" w:lineRule="auto"/>
        <w:ind w:firstLine="708"/>
        <w:rPr>
          <w:lang w:val="en-GB"/>
        </w:rPr>
      </w:pPr>
      <w:r w:rsidRPr="005A2B3D">
        <w:rPr>
          <w:lang w:val="en-GB"/>
        </w:rPr>
        <w:t>ANN</w:t>
      </w:r>
      <w:r w:rsidRPr="005A2B3D">
        <w:rPr>
          <w:lang w:val="en-GB"/>
        </w:rPr>
        <w:tab/>
      </w:r>
      <w:r w:rsidRPr="005A2B3D">
        <w:rPr>
          <w:lang w:val="en-GB"/>
        </w:rPr>
        <w:tab/>
        <w:t xml:space="preserve">Artificial </w:t>
      </w:r>
      <w:r>
        <w:rPr>
          <w:lang w:val="en-GB"/>
        </w:rPr>
        <w:t>Neural Networ</w:t>
      </w:r>
      <w:r w:rsidR="00AF4958">
        <w:rPr>
          <w:lang w:val="en-GB"/>
        </w:rPr>
        <w:t>k</w:t>
      </w:r>
    </w:p>
    <w:p w14:paraId="54B2ED74" w14:textId="36A75B22" w:rsidR="00C95924" w:rsidRPr="00514A06" w:rsidRDefault="00C95924" w:rsidP="002B4184">
      <w:pPr>
        <w:spacing w:line="360" w:lineRule="auto"/>
        <w:ind w:firstLine="708"/>
      </w:pPr>
      <w:r w:rsidRPr="00514A06">
        <w:t xml:space="preserve">GPS </w:t>
      </w:r>
      <w:r w:rsidRPr="00514A06">
        <w:tab/>
      </w:r>
      <w:r w:rsidRPr="00514A06">
        <w:tab/>
        <w:t>Global Positioning System</w:t>
      </w:r>
    </w:p>
    <w:p w14:paraId="31AA143D" w14:textId="77777777" w:rsidR="009C2F31" w:rsidRPr="00514A06" w:rsidRDefault="009C2F31" w:rsidP="00DF1D7A">
      <w:pPr>
        <w:spacing w:line="360" w:lineRule="auto"/>
        <w:ind w:firstLine="708"/>
      </w:pPr>
    </w:p>
    <w:p w14:paraId="688FBAD0" w14:textId="77777777" w:rsidR="00B66FEA" w:rsidRPr="009C2F31" w:rsidRDefault="00B66FEA" w:rsidP="00894D09">
      <w:pPr>
        <w:pStyle w:val="Header"/>
      </w:pPr>
      <w:bookmarkStart w:id="0" w:name="_Toc134982585"/>
      <w:bookmarkStart w:id="1" w:name="_Toc135162683"/>
      <w:r w:rsidRPr="009C2F31">
        <w:lastRenderedPageBreak/>
        <w:t>Wstęp</w:t>
      </w:r>
      <w:bookmarkEnd w:id="0"/>
      <w:bookmarkEnd w:id="1"/>
    </w:p>
    <w:p w14:paraId="6CFEB046" w14:textId="36138174" w:rsidR="006E3F47" w:rsidRDefault="00B1452F" w:rsidP="00F5691C">
      <w:pPr>
        <w:pStyle w:val="BodyText"/>
      </w:pPr>
      <w:r>
        <w:tab/>
      </w:r>
      <w:r w:rsidR="00DC71F2">
        <w:t>W</w:t>
      </w:r>
      <w:r w:rsidR="0038456F" w:rsidRPr="0038456F">
        <w:t xml:space="preserve"> </w:t>
      </w:r>
      <w:r w:rsidR="00DC71F2">
        <w:t>r</w:t>
      </w:r>
      <w:r w:rsidR="0038456F" w:rsidRPr="0038456F">
        <w:t>aporcie o zapobieganiu obrażeń</w:t>
      </w:r>
      <w:r w:rsidR="00F47DDE">
        <w:t xml:space="preserve"> wynikających</w:t>
      </w:r>
      <w:r w:rsidR="0038456F" w:rsidRPr="0038456F">
        <w:t xml:space="preserve"> z ruchu</w:t>
      </w:r>
      <w:r w:rsidR="00DC71F2">
        <w:t xml:space="preserve"> </w:t>
      </w:r>
      <w:r w:rsidR="0038456F" w:rsidRPr="0038456F">
        <w:t>drogowego</w:t>
      </w:r>
      <w:r w:rsidR="00903534">
        <w:t xml:space="preserve"> </w:t>
      </w:r>
      <w:r w:rsidR="00DC71F2" w:rsidRPr="0038456F">
        <w:t xml:space="preserve">Światowa Organizacja Zdrowia </w:t>
      </w:r>
      <w:r w:rsidR="0038456F">
        <w:t>ostrzega</w:t>
      </w:r>
      <w:r w:rsidR="00F47DDE">
        <w:t>ła</w:t>
      </w:r>
      <w:r w:rsidR="0038456F">
        <w:t xml:space="preserve">, że </w:t>
      </w:r>
      <w:r w:rsidR="00C95597">
        <w:t xml:space="preserve">wypadki drogowe </w:t>
      </w:r>
      <w:r w:rsidR="0038456F">
        <w:t>mogą być dużym zagrożeniem w</w:t>
      </w:r>
      <w:r w:rsidR="00C95924">
        <w:t> </w:t>
      </w:r>
      <w:r w:rsidR="0038456F" w:rsidRPr="0038456F">
        <w:t>dziedzinie zdrowia publicznego i rozwoju</w:t>
      </w:r>
      <w:r w:rsidR="0038456F">
        <w:t xml:space="preserve"> oraz że </w:t>
      </w:r>
      <w:r w:rsidR="00C95597">
        <w:t>problem ten będzie</w:t>
      </w:r>
      <w:r w:rsidR="0038456F">
        <w:t xml:space="preserve"> narastał, jeśli nie zostaną podjęte odpowiednie kroki</w:t>
      </w:r>
      <w:r w:rsidR="008F5E0D">
        <w:rPr>
          <w:rStyle w:val="FootnoteReference"/>
        </w:rPr>
        <w:footnoteReference w:id="1"/>
      </w:r>
      <w:r w:rsidR="008F5E0D">
        <w:t>.</w:t>
      </w:r>
      <w:r w:rsidR="00AB18E9" w:rsidRPr="0038456F">
        <w:t xml:space="preserve"> </w:t>
      </w:r>
      <w:r w:rsidR="00C95597">
        <w:t>Szacuje się, że c</w:t>
      </w:r>
      <w:r w:rsidR="00C95597" w:rsidRPr="00C95597">
        <w:t>o roku w wyniku wypadków drogowych ginie około 1,3 mln osób</w:t>
      </w:r>
      <w:r w:rsidR="008F5E0D">
        <w:rPr>
          <w:rStyle w:val="FootnoteReference"/>
        </w:rPr>
        <w:footnoteReference w:id="2"/>
      </w:r>
      <w:r w:rsidR="008F5E0D" w:rsidRPr="00C95597">
        <w:t>.</w:t>
      </w:r>
      <w:r w:rsidR="007F6651" w:rsidRPr="007F6651">
        <w:t xml:space="preserve"> W związku z tym</w:t>
      </w:r>
      <w:r w:rsidR="00C6319B">
        <w:t>,</w:t>
      </w:r>
      <w:r w:rsidR="007F6651" w:rsidRPr="007F6651">
        <w:t xml:space="preserve"> Zgromadzenie Ogólne </w:t>
      </w:r>
      <w:r w:rsidR="00C95924">
        <w:t>Organizacji Narodów Zjednoczonych (</w:t>
      </w:r>
      <w:r w:rsidR="007F6651" w:rsidRPr="007F6651">
        <w:t>ONZ</w:t>
      </w:r>
      <w:r w:rsidR="00C95924">
        <w:t>)</w:t>
      </w:r>
      <w:r w:rsidR="007F6651" w:rsidRPr="007F6651">
        <w:t xml:space="preserve"> </w:t>
      </w:r>
      <w:r w:rsidR="007F6651">
        <w:t>postawiło sobie za</w:t>
      </w:r>
      <w:r w:rsidR="007F6651" w:rsidRPr="007F6651">
        <w:t xml:space="preserve"> cel zmniejszenia globalnej liczby zgonów i obrażeń </w:t>
      </w:r>
      <w:r w:rsidR="007F6651">
        <w:t xml:space="preserve">wynikających </w:t>
      </w:r>
      <w:r w:rsidR="002D5C87">
        <w:t>z wypadków</w:t>
      </w:r>
      <w:r w:rsidR="007F6651" w:rsidRPr="007F6651">
        <w:t xml:space="preserve"> drogowych </w:t>
      </w:r>
      <w:r w:rsidR="00F47DDE" w:rsidRPr="007F6651">
        <w:t xml:space="preserve">o </w:t>
      </w:r>
      <w:r w:rsidR="00F47DDE">
        <w:t>50 procent</w:t>
      </w:r>
      <w:r w:rsidR="00F47DDE" w:rsidRPr="007F6651">
        <w:t xml:space="preserve"> </w:t>
      </w:r>
      <w:r w:rsidR="007F6651" w:rsidRPr="007F6651">
        <w:t>do 2030 r</w:t>
      </w:r>
      <w:r w:rsidR="00AB18E9" w:rsidRPr="007F6651">
        <w:t xml:space="preserve">. </w:t>
      </w:r>
      <w:r w:rsidR="00596D97" w:rsidRPr="00596D97">
        <w:t xml:space="preserve">Jest wiele narzędzi, z których pomocą </w:t>
      </w:r>
      <w:r w:rsidR="00596D97">
        <w:t xml:space="preserve">świat będzie dążył do ograniczenia tego problemu. </w:t>
      </w:r>
      <w:r w:rsidR="00596D97" w:rsidRPr="00596D97">
        <w:t xml:space="preserve">Jednym z takich środków </w:t>
      </w:r>
      <w:r w:rsidR="00596D97">
        <w:t xml:space="preserve">są </w:t>
      </w:r>
      <w:r w:rsidR="00596D97" w:rsidRPr="00596D97">
        <w:t>zaawansowan</w:t>
      </w:r>
      <w:r w:rsidR="00596D97">
        <w:t>e</w:t>
      </w:r>
      <w:r w:rsidR="00596D97" w:rsidRPr="00596D97">
        <w:t xml:space="preserve"> system</w:t>
      </w:r>
      <w:r w:rsidR="007E36A6">
        <w:t>y</w:t>
      </w:r>
      <w:r w:rsidR="00596D97" w:rsidRPr="00596D97">
        <w:t xml:space="preserve"> wspomagania kierowcy</w:t>
      </w:r>
      <w:r w:rsidR="00596D97">
        <w:t>, które coraz częściej możemy odnaleźć w</w:t>
      </w:r>
      <w:r w:rsidR="002D5C87">
        <w:t> </w:t>
      </w:r>
      <w:r w:rsidR="00596D97">
        <w:t>pojazdach.</w:t>
      </w:r>
      <w:r w:rsidR="00596D97" w:rsidRPr="00596D97">
        <w:t xml:space="preserve"> </w:t>
      </w:r>
      <w:r w:rsidR="00E658C2">
        <w:t>Jest to każde elektroniczne urządzenie, które wspomaga kierowcę w</w:t>
      </w:r>
      <w:r w:rsidR="002D5C87">
        <w:t> </w:t>
      </w:r>
      <w:r w:rsidR="00E658C2">
        <w:t xml:space="preserve">prowadzeniu lub parkowaniu pojazdu. </w:t>
      </w:r>
      <w:r w:rsidR="00D76BEF">
        <w:t xml:space="preserve">Do najczęściej spotykanych należą </w:t>
      </w:r>
      <w:r w:rsidR="00D76BEF" w:rsidRPr="00D76BEF">
        <w:t>system</w:t>
      </w:r>
      <w:r w:rsidR="00D76BEF">
        <w:t>y</w:t>
      </w:r>
      <w:r w:rsidR="00D76BEF" w:rsidRPr="00D76BEF">
        <w:t xml:space="preserve"> wykrywania martwego pola, </w:t>
      </w:r>
      <w:r w:rsidR="00D76BEF">
        <w:t xml:space="preserve">asystent parkowania, </w:t>
      </w:r>
      <w:r w:rsidR="00D76BEF" w:rsidRPr="00D76BEF">
        <w:t>asystent pasa ruchu</w:t>
      </w:r>
      <w:r w:rsidR="00D76BEF">
        <w:t xml:space="preserve">, </w:t>
      </w:r>
      <w:r w:rsidR="00D76BEF" w:rsidRPr="00D76BEF">
        <w:t xml:space="preserve">aktywny tempomat, </w:t>
      </w:r>
      <w:r w:rsidR="00D76BEF">
        <w:t>czy też</w:t>
      </w:r>
      <w:r w:rsidR="00D76BEF" w:rsidRPr="00D76BEF">
        <w:t xml:space="preserve"> system</w:t>
      </w:r>
      <w:r w:rsidR="00F47DDE">
        <w:t>y</w:t>
      </w:r>
      <w:r w:rsidR="00D76BEF" w:rsidRPr="00D76BEF">
        <w:t xml:space="preserve"> rozpoznawania znaków drogowych</w:t>
      </w:r>
      <w:r w:rsidR="00D76BEF">
        <w:t xml:space="preserve">.  </w:t>
      </w:r>
      <w:r w:rsidR="00B12C82" w:rsidRPr="00B12C82">
        <w:t xml:space="preserve">Jako że </w:t>
      </w:r>
      <w:r w:rsidR="00B12C82">
        <w:t xml:space="preserve">za około 90% wszystkich </w:t>
      </w:r>
      <w:r w:rsidR="00B12C82" w:rsidRPr="00B12C82">
        <w:t>wypadków drogowych odpowiedzialne są ludzkie błędy</w:t>
      </w:r>
      <w:r w:rsidR="00B12C82">
        <w:t xml:space="preserve"> spowodowane zmęczeniem, nieuwagą lub sennością</w:t>
      </w:r>
      <w:r w:rsidR="008F5E0D">
        <w:rPr>
          <w:rStyle w:val="FootnoteReference"/>
        </w:rPr>
        <w:footnoteReference w:id="3"/>
      </w:r>
      <w:r w:rsidR="008F5E0D">
        <w:t>,</w:t>
      </w:r>
      <w:r w:rsidR="000B6ABE">
        <w:t xml:space="preserve"> </w:t>
      </w:r>
      <w:r w:rsidR="007E36A6">
        <w:t>zaawansowane systemy wspomagania kierowcy (</w:t>
      </w:r>
      <w:r w:rsidR="00D76BEF" w:rsidRPr="00B12C82">
        <w:t>ADAS</w:t>
      </w:r>
      <w:r w:rsidR="007E36A6">
        <w:t>)</w:t>
      </w:r>
      <w:r w:rsidR="00D76BEF" w:rsidRPr="00B12C82">
        <w:t xml:space="preserve"> </w:t>
      </w:r>
      <w:r w:rsidR="00B12C82">
        <w:t xml:space="preserve">wydają się być idealnym narzędziem do ograniczanie lub w przyszłości całkowitego wyeliminowania </w:t>
      </w:r>
      <w:r w:rsidR="00033209">
        <w:t>ludzkiego błędu</w:t>
      </w:r>
      <w:r w:rsidR="00D76BEF" w:rsidRPr="00033209">
        <w:t xml:space="preserve">. </w:t>
      </w:r>
      <w:r w:rsidR="00B22984" w:rsidRPr="00B22984">
        <w:t xml:space="preserve">Z badań wynika, że </w:t>
      </w:r>
      <w:r w:rsidR="00D76BEF">
        <w:t>technologie</w:t>
      </w:r>
      <w:r w:rsidR="00F47DDE">
        <w:t xml:space="preserve"> te</w:t>
      </w:r>
      <w:r w:rsidR="00D76BEF">
        <w:t xml:space="preserve"> </w:t>
      </w:r>
      <w:r w:rsidR="00B22984" w:rsidRPr="00B22984">
        <w:t>mo</w:t>
      </w:r>
      <w:r w:rsidR="00D76BEF">
        <w:t>gą</w:t>
      </w:r>
      <w:r w:rsidR="00B22984" w:rsidRPr="00B22984">
        <w:t xml:space="preserve"> zapobiec nawet </w:t>
      </w:r>
      <w:r w:rsidR="00B22984">
        <w:t>2,7 mln kolizji rocznie w</w:t>
      </w:r>
      <w:r w:rsidR="00C95924">
        <w:t> </w:t>
      </w:r>
      <w:r w:rsidR="00B22984">
        <w:t>samych Stanach Zjednoczonych</w:t>
      </w:r>
      <w:r w:rsidR="008F5E0D">
        <w:rPr>
          <w:rStyle w:val="FootnoteReference"/>
        </w:rPr>
        <w:footnoteReference w:id="4"/>
      </w:r>
      <w:r w:rsidR="008F5E0D">
        <w:t>.</w:t>
      </w:r>
      <w:r w:rsidR="00B22984">
        <w:t xml:space="preserve"> Systemy ADAS </w:t>
      </w:r>
      <w:r w:rsidR="00B22984" w:rsidRPr="00B22984">
        <w:t>czynią</w:t>
      </w:r>
      <w:r w:rsidR="00B22984">
        <w:t xml:space="preserve"> więc</w:t>
      </w:r>
      <w:r w:rsidR="00B22984" w:rsidRPr="00B22984">
        <w:t xml:space="preserve"> samochody bezpieczniejszymi i</w:t>
      </w:r>
      <w:r w:rsidR="002D5C87">
        <w:t> </w:t>
      </w:r>
      <w:r w:rsidR="00B22984" w:rsidRPr="00B22984">
        <w:t xml:space="preserve">inteligentniejszymi, </w:t>
      </w:r>
      <w:r w:rsidR="00B22984">
        <w:t>przyczyniając się do</w:t>
      </w:r>
      <w:r w:rsidR="00B22984" w:rsidRPr="00B22984">
        <w:t xml:space="preserve"> realizacji wizji bezkolizyjnej przyszłości</w:t>
      </w:r>
      <w:r w:rsidR="00AB18E9" w:rsidRPr="00524117">
        <w:t xml:space="preserve">. </w:t>
      </w:r>
      <w:r w:rsidR="00BA52AA">
        <w:t xml:space="preserve"> </w:t>
      </w:r>
      <w:r w:rsidR="006D330B" w:rsidRPr="006D330B">
        <w:t xml:space="preserve">Praca ta skupia </w:t>
      </w:r>
      <w:r w:rsidR="00053A87" w:rsidRPr="006D330B">
        <w:t>się</w:t>
      </w:r>
      <w:r w:rsidR="006D330B" w:rsidRPr="006D330B">
        <w:t xml:space="preserve"> nad jednym z tych systemów, a mianowicie </w:t>
      </w:r>
      <w:r w:rsidR="006D330B" w:rsidRPr="00D76BEF">
        <w:t>system</w:t>
      </w:r>
      <w:r w:rsidR="006D330B">
        <w:t>em</w:t>
      </w:r>
      <w:r w:rsidR="006D330B" w:rsidRPr="00D76BEF">
        <w:t xml:space="preserve"> rozpoznawania znaków drogowych</w:t>
      </w:r>
      <w:r w:rsidR="00B94E28">
        <w:t xml:space="preserve">. </w:t>
      </w:r>
      <w:r w:rsidR="00B94E28" w:rsidRPr="00B94E28">
        <w:t>Może on działać na różne sposoby</w:t>
      </w:r>
      <w:r w:rsidR="00B94E28">
        <w:t>, na przykład korzystając z</w:t>
      </w:r>
      <w:r w:rsidR="002D5C87">
        <w:t> </w:t>
      </w:r>
      <w:r w:rsidR="00B94E28">
        <w:t xml:space="preserve">informacji </w:t>
      </w:r>
      <w:r w:rsidR="00C95924">
        <w:t>systemu nawigacji satelitarnej (</w:t>
      </w:r>
      <w:r w:rsidR="00B94E28">
        <w:t>GPS</w:t>
      </w:r>
      <w:r w:rsidR="00C95924">
        <w:t>)</w:t>
      </w:r>
      <w:r w:rsidR="00B94E28">
        <w:t xml:space="preserve">, jednak </w:t>
      </w:r>
      <w:r w:rsidR="00B94E28" w:rsidRPr="00B94E28">
        <w:t>w</w:t>
      </w:r>
      <w:r w:rsidR="00C95924">
        <w:t> </w:t>
      </w:r>
      <w:r w:rsidR="00B94E28" w:rsidRPr="00B94E28">
        <w:t xml:space="preserve">ostatnich latach coraz więcej uwagi poświęca się </w:t>
      </w:r>
      <w:r w:rsidR="00B94E28">
        <w:t>w tym zakresie konw</w:t>
      </w:r>
      <w:r w:rsidR="00B5355A">
        <w:t>o</w:t>
      </w:r>
      <w:r w:rsidR="00B94E28">
        <w:t>l</w:t>
      </w:r>
      <w:r w:rsidR="00B5355A">
        <w:t>uc</w:t>
      </w:r>
      <w:r w:rsidR="00B94E28">
        <w:t>yjnym sieciom neuronowym</w:t>
      </w:r>
      <w:r w:rsidR="00B5355A">
        <w:t>,</w:t>
      </w:r>
      <w:r w:rsidR="00B94E28">
        <w:t xml:space="preserve"> </w:t>
      </w:r>
      <w:r w:rsidR="00B54D9C">
        <w:t xml:space="preserve">które wraz z rozwojem </w:t>
      </w:r>
      <w:r w:rsidR="00DC71F2">
        <w:t>technologii okazały</w:t>
      </w:r>
      <w:r w:rsidR="00B54D9C">
        <w:t xml:space="preserve"> </w:t>
      </w:r>
      <w:r w:rsidR="00DC71F2">
        <w:t>się bardzo skutecznym</w:t>
      </w:r>
      <w:r w:rsidR="00B54D9C">
        <w:t xml:space="preserve"> sposobem </w:t>
      </w:r>
      <w:r w:rsidR="00DC71F2">
        <w:t xml:space="preserve">identyfikacji </w:t>
      </w:r>
      <w:r>
        <w:t xml:space="preserve">i klasyfikacji </w:t>
      </w:r>
      <w:r w:rsidR="00DC71F2">
        <w:t>obrazów w</w:t>
      </w:r>
      <w:r w:rsidR="00B54D9C">
        <w:t xml:space="preserve"> tym między innymi znaków drogowych. </w:t>
      </w:r>
    </w:p>
    <w:p w14:paraId="01BD7128" w14:textId="77777777" w:rsidR="002F743E" w:rsidRDefault="002F743E" w:rsidP="00F5691C">
      <w:pPr>
        <w:pStyle w:val="BodyText"/>
      </w:pPr>
    </w:p>
    <w:p w14:paraId="5BAACB98" w14:textId="092F7B92" w:rsidR="008766C4" w:rsidRDefault="008766C4" w:rsidP="00F5691C">
      <w:pPr>
        <w:pStyle w:val="BodyText"/>
      </w:pPr>
      <w:r>
        <w:lastRenderedPageBreak/>
        <w:tab/>
        <w:t xml:space="preserve">Celem tej pracy jest więc </w:t>
      </w:r>
      <w:r w:rsidR="003A6697">
        <w:t>pokazanie</w:t>
      </w:r>
      <w:r>
        <w:t xml:space="preserve"> </w:t>
      </w:r>
      <w:r w:rsidR="003A6697">
        <w:t xml:space="preserve">jak za pomocą deep learningu, a dokładnie </w:t>
      </w:r>
      <w:r w:rsidR="00B5355A">
        <w:t>konwolucyjny</w:t>
      </w:r>
      <w:r w:rsidR="00F47DDE">
        <w:t>ch</w:t>
      </w:r>
      <w:r w:rsidR="00B5355A">
        <w:t xml:space="preserve"> </w:t>
      </w:r>
      <w:r w:rsidR="003A6697">
        <w:t xml:space="preserve">sieci neuronowych, można stworzyć </w:t>
      </w:r>
      <w:r w:rsidR="00B57D76">
        <w:t>lekki obliczeniowo, a jednocześnie bardzo skuteczny model</w:t>
      </w:r>
      <w:r w:rsidR="003A6697">
        <w:t xml:space="preserve"> klasyfikujący znaki drogowe, tym samym przyczyniając się do poprawy bezpieczeństwa na drogach, zmniejszając liczbę wypadków</w:t>
      </w:r>
      <w:r w:rsidR="00F47DDE">
        <w:t xml:space="preserve">, a także </w:t>
      </w:r>
      <w:r w:rsidR="003A6697">
        <w:t>skutki ekonomicznie i społeczne.</w:t>
      </w:r>
    </w:p>
    <w:p w14:paraId="42516BAD" w14:textId="480D9C6D" w:rsidR="002F743E" w:rsidRDefault="002F743E" w:rsidP="00F5691C">
      <w:pPr>
        <w:pStyle w:val="BodyText"/>
      </w:pPr>
      <w:r>
        <w:tab/>
        <w:t>Kończąc wprowadzenie</w:t>
      </w:r>
      <w:r w:rsidR="009C1705">
        <w:t>, warto</w:t>
      </w:r>
      <w:r w:rsidR="00F47DDE">
        <w:t xml:space="preserve"> </w:t>
      </w:r>
      <w:r w:rsidR="009C1705">
        <w:t xml:space="preserve">również </w:t>
      </w:r>
      <w:r w:rsidR="00B1452F">
        <w:t>zaprezentować strukturę pracy. W</w:t>
      </w:r>
      <w:r w:rsidR="002D5C87">
        <w:t> </w:t>
      </w:r>
      <w:r w:rsidR="00B1452F">
        <w:t xml:space="preserve">rozdziale </w:t>
      </w:r>
      <w:r w:rsidR="00093D99">
        <w:t>1 dokonano przeglądu literatury</w:t>
      </w:r>
      <w:r w:rsidR="00E820F8">
        <w:t xml:space="preserve"> i historii</w:t>
      </w:r>
      <w:r w:rsidR="00093D99">
        <w:t xml:space="preserve"> omawianego </w:t>
      </w:r>
      <w:r w:rsidR="00A7598C">
        <w:t>zagadnienia</w:t>
      </w:r>
      <w:r w:rsidR="00C95924">
        <w:t>.</w:t>
      </w:r>
      <w:r w:rsidR="00E26F18">
        <w:t xml:space="preserve"> Dotychczas powstały</w:t>
      </w:r>
      <w:r w:rsidR="00A7598C">
        <w:t xml:space="preserve"> różne podejścia </w:t>
      </w:r>
      <w:r w:rsidR="00F20B35">
        <w:t>w kontekście używanych modeli uczenia maszynowego</w:t>
      </w:r>
      <w:r w:rsidR="00E26F18">
        <w:t xml:space="preserve">, których </w:t>
      </w:r>
      <w:r w:rsidR="00A7598C">
        <w:t>aspekty mogą przydać się przy tworzeniu tej pracy</w:t>
      </w:r>
      <w:r w:rsidR="00F20B35">
        <w:t xml:space="preserve"> i pomóc zrozumieć wybór </w:t>
      </w:r>
      <w:r w:rsidR="00E820F8">
        <w:t>konwolucyjnych</w:t>
      </w:r>
      <w:r w:rsidR="00F20B35">
        <w:t xml:space="preserve"> sieci neuronowych</w:t>
      </w:r>
      <w:r w:rsidR="00A7598C">
        <w:t xml:space="preserve">. </w:t>
      </w:r>
      <w:r w:rsidR="00F20B35">
        <w:t xml:space="preserve">Rozdział 2 skupia się </w:t>
      </w:r>
      <w:r w:rsidR="00E26F18">
        <w:t xml:space="preserve">na </w:t>
      </w:r>
      <w:r w:rsidR="00FC43D6">
        <w:t xml:space="preserve">zdefiniowaniu pojęć, wykorzystywanych w celu rozwiązania przedstawionego problemu. W rozdziale 3 opisane zostały dane, z których korzystać będzie stworzony model, </w:t>
      </w:r>
      <w:r w:rsidR="004E7A7B">
        <w:t xml:space="preserve">przeznaczony </w:t>
      </w:r>
      <w:r w:rsidR="00FC43D6">
        <w:t>do klasyfikacji znaków</w:t>
      </w:r>
      <w:r w:rsidR="00F47DDE">
        <w:t xml:space="preserve"> drogowych</w:t>
      </w:r>
      <w:r w:rsidR="00FC43D6">
        <w:t xml:space="preserve">. </w:t>
      </w:r>
      <w:r w:rsidR="008D4913">
        <w:t xml:space="preserve">Rozdział 4 </w:t>
      </w:r>
      <w:r w:rsidR="008D4913" w:rsidRPr="00C14098">
        <w:t>przedstawia</w:t>
      </w:r>
      <w:r w:rsidR="008D4913">
        <w:t xml:space="preserve"> natomiast</w:t>
      </w:r>
      <w:r w:rsidR="008D4913" w:rsidRPr="00C14098">
        <w:t xml:space="preserve"> uzasadnienie wybranej </w:t>
      </w:r>
      <w:r w:rsidR="008D4913">
        <w:t>metody</w:t>
      </w:r>
      <w:r w:rsidR="008D4913" w:rsidRPr="00C14098">
        <w:t xml:space="preserve">, która </w:t>
      </w:r>
      <w:r w:rsidR="008D4913">
        <w:t>rozwiązywałaby badany problem. W ostatnim rozdziale znajdują się wnioski z pracy, implementacji</w:t>
      </w:r>
      <w:r w:rsidR="00F47DDE">
        <w:t xml:space="preserve"> i</w:t>
      </w:r>
      <w:r w:rsidR="002D5C87">
        <w:t> </w:t>
      </w:r>
      <w:r w:rsidR="008D4913">
        <w:t xml:space="preserve">zastosowania </w:t>
      </w:r>
      <w:r w:rsidR="008542EF">
        <w:t>modelu</w:t>
      </w:r>
      <w:r w:rsidR="00745A4B">
        <w:t xml:space="preserve"> na danych</w:t>
      </w:r>
      <w:r w:rsidR="008542EF">
        <w:t xml:space="preserve"> </w:t>
      </w:r>
      <w:r w:rsidR="00745A4B">
        <w:t>s</w:t>
      </w:r>
      <w:r w:rsidR="008542EF">
        <w:t>poza zbior</w:t>
      </w:r>
      <w:r w:rsidR="00745A4B">
        <w:t>u</w:t>
      </w:r>
      <w:r w:rsidR="008542EF">
        <w:t xml:space="preserve"> treningow</w:t>
      </w:r>
      <w:r w:rsidR="00745A4B">
        <w:t>ego</w:t>
      </w:r>
      <w:r w:rsidR="00B5355A">
        <w:t xml:space="preserve"> </w:t>
      </w:r>
      <w:r w:rsidR="00F47DDE">
        <w:t>oraz</w:t>
      </w:r>
      <w:r w:rsidR="00B5355A">
        <w:t xml:space="preserve"> możliwe dalsze kierunki rozwoju.</w:t>
      </w:r>
    </w:p>
    <w:p w14:paraId="489C9414" w14:textId="77777777" w:rsidR="00867D8C" w:rsidRPr="00867D8C" w:rsidRDefault="00867D8C" w:rsidP="007F6651">
      <w:pPr>
        <w:pStyle w:val="BodyText"/>
        <w:jc w:val="left"/>
      </w:pPr>
      <w:r>
        <w:tab/>
      </w:r>
    </w:p>
    <w:p w14:paraId="39E9A100" w14:textId="77777777" w:rsidR="00B66FEA" w:rsidRPr="009C1705" w:rsidRDefault="006E3F47">
      <w:pPr>
        <w:pStyle w:val="BodyText"/>
      </w:pPr>
      <w:r w:rsidRPr="00867D8C">
        <w:tab/>
      </w:r>
    </w:p>
    <w:p w14:paraId="52D25FC1" w14:textId="77777777" w:rsidR="00E4714A" w:rsidRDefault="00B66FEA" w:rsidP="007651B5">
      <w:pPr>
        <w:pStyle w:val="Heading1"/>
      </w:pPr>
      <w:r w:rsidRPr="009C1705">
        <w:br w:type="column"/>
      </w:r>
      <w:bookmarkStart w:id="2" w:name="_Toc134982586"/>
      <w:bookmarkStart w:id="3" w:name="_Toc135162684"/>
      <w:r w:rsidR="00FB09FF">
        <w:lastRenderedPageBreak/>
        <w:t>Historia</w:t>
      </w:r>
      <w:r w:rsidR="00964A00">
        <w:t xml:space="preserve"> i przegląd literatury</w:t>
      </w:r>
      <w:bookmarkEnd w:id="2"/>
      <w:bookmarkEnd w:id="3"/>
    </w:p>
    <w:p w14:paraId="6BB05863" w14:textId="3FB87611" w:rsidR="00053A87" w:rsidRDefault="00053A87" w:rsidP="003261B7">
      <w:pPr>
        <w:pStyle w:val="BodyText"/>
      </w:pPr>
      <w:r>
        <w:tab/>
        <w:t>Rozdział ten prezentuje jak przez lata rozwijany był problem detekcji, a</w:t>
      </w:r>
      <w:r w:rsidR="002D5C87">
        <w:t> </w:t>
      </w:r>
      <w:r w:rsidR="004E7A7B">
        <w:t>następnie</w:t>
      </w:r>
      <w:r>
        <w:t xml:space="preserve"> rozpoznawania i klasyfikacji znaków drogowych, oraz jak użyte zostały sieci konwolucyjne do rozwiązania tego zagadnienia.</w:t>
      </w:r>
      <w:r w:rsidR="00964A00">
        <w:t xml:space="preserve"> Przedstawia także kluczowe prace w</w:t>
      </w:r>
      <w:r w:rsidR="002D5C87">
        <w:t> </w:t>
      </w:r>
      <w:r w:rsidR="00964A00">
        <w:t xml:space="preserve">tematyce </w:t>
      </w:r>
      <w:r w:rsidR="00B43679">
        <w:t>wizji komputerowej (</w:t>
      </w:r>
      <w:r w:rsidR="00964A00">
        <w:t>computer vision</w:t>
      </w:r>
      <w:r w:rsidR="00B43679">
        <w:t>)</w:t>
      </w:r>
      <w:r w:rsidR="00964A00">
        <w:t xml:space="preserve"> na przestrzeni lat.</w:t>
      </w:r>
    </w:p>
    <w:p w14:paraId="673BAFAB" w14:textId="657C22C8" w:rsidR="00DE6135" w:rsidRDefault="00A67A9F" w:rsidP="0068368A">
      <w:pPr>
        <w:pStyle w:val="Heading2"/>
      </w:pPr>
      <w:bookmarkStart w:id="4" w:name="_Toc134982587"/>
      <w:bookmarkStart w:id="5" w:name="_Toc135162685"/>
      <w:r>
        <w:t>Znaki drogowe i rozwój pojazdów autonomicznych</w:t>
      </w:r>
      <w:bookmarkEnd w:id="4"/>
      <w:bookmarkEnd w:id="5"/>
    </w:p>
    <w:p w14:paraId="77CF2DED" w14:textId="77777777" w:rsidR="00F8557A" w:rsidRDefault="00F8557A" w:rsidP="00F8557A">
      <w:pPr>
        <w:pStyle w:val="BodyText"/>
        <w:ind w:left="708"/>
      </w:pPr>
    </w:p>
    <w:p w14:paraId="6221D222" w14:textId="7F34B148" w:rsidR="007E70C3" w:rsidRDefault="007E70C3" w:rsidP="007E70C3">
      <w:pPr>
        <w:pStyle w:val="BodyText"/>
      </w:pPr>
      <w:r>
        <w:tab/>
      </w:r>
      <w:r w:rsidR="0031549E">
        <w:t>Z</w:t>
      </w:r>
      <w:r w:rsidRPr="007E70C3">
        <w:t>naczeni</w:t>
      </w:r>
      <w:r w:rsidR="0031549E">
        <w:t>e znaków drogowych znacznie wzrosło</w:t>
      </w:r>
      <w:r w:rsidRPr="007E70C3">
        <w:t xml:space="preserve"> wraz z</w:t>
      </w:r>
      <w:r w:rsidR="0031549E">
        <w:t>e stopniowym</w:t>
      </w:r>
      <w:r w:rsidRPr="007E70C3">
        <w:t xml:space="preserve"> rozwojem motoryzacji. Jeden z pierwszych współczesnych systemów znaków drogowych został opracowany przez włoski Touring Club w 1895 roku</w:t>
      </w:r>
      <w:r w:rsidR="008F5E0D">
        <w:rPr>
          <w:rStyle w:val="FootnoteReference"/>
        </w:rPr>
        <w:footnoteReference w:id="5"/>
      </w:r>
      <w:r w:rsidR="008F5E0D" w:rsidRPr="007E70C3">
        <w:t>.</w:t>
      </w:r>
      <w:r w:rsidRPr="007E70C3">
        <w:t xml:space="preserve"> </w:t>
      </w:r>
      <w:r w:rsidR="008015F2">
        <w:t>Jednak p</w:t>
      </w:r>
      <w:r w:rsidRPr="007E70C3">
        <w:t>odstawowe wzory większości znaków drogowych zostały ustalone</w:t>
      </w:r>
      <w:r w:rsidR="0031549E">
        <w:t xml:space="preserve"> dopiero</w:t>
      </w:r>
      <w:r w:rsidRPr="007E70C3">
        <w:t xml:space="preserve"> przez Międzynarodowy Kongres Drogowy, który </w:t>
      </w:r>
      <w:r w:rsidR="0031549E">
        <w:t>miał miejsce</w:t>
      </w:r>
      <w:r w:rsidRPr="007E70C3">
        <w:t xml:space="preserve"> w Rzymie w 1908 roku. Rok później, dziewięć rządów </w:t>
      </w:r>
      <w:r w:rsidR="008015F2">
        <w:t xml:space="preserve">państw </w:t>
      </w:r>
      <w:r w:rsidRPr="007E70C3">
        <w:t xml:space="preserve">europejskich uzgodniło stosowanie czterech symboli, oznaczających, "zakręty", </w:t>
      </w:r>
      <w:r w:rsidR="0031549E" w:rsidRPr="007E70C3">
        <w:t>"wyboje"</w:t>
      </w:r>
      <w:r w:rsidR="0031549E">
        <w:t xml:space="preserve">, </w:t>
      </w:r>
      <w:r w:rsidRPr="007E70C3">
        <w:t xml:space="preserve">"skrzyżowania" i "przejazdy kolejowe". </w:t>
      </w:r>
      <w:r w:rsidR="0031549E">
        <w:t>W</w:t>
      </w:r>
      <w:r w:rsidR="0031549E" w:rsidRPr="007E70C3">
        <w:t xml:space="preserve"> latach 1926-1949</w:t>
      </w:r>
      <w:r w:rsidR="0031549E">
        <w:t xml:space="preserve"> prowadzono</w:t>
      </w:r>
      <w:r w:rsidR="0031549E" w:rsidRPr="007E70C3">
        <w:t xml:space="preserve"> </w:t>
      </w:r>
      <w:r w:rsidR="0031549E">
        <w:t>i</w:t>
      </w:r>
      <w:r w:rsidRPr="007E70C3">
        <w:t>ntensywne prace nad międzynarodowymi znakami drogowymi</w:t>
      </w:r>
      <w:r w:rsidR="005327C1">
        <w:t>, co</w:t>
      </w:r>
      <w:r w:rsidRPr="007E70C3">
        <w:t xml:space="preserve"> </w:t>
      </w:r>
      <w:r w:rsidR="005327C1" w:rsidRPr="007E70C3">
        <w:t xml:space="preserve">ostatecznie </w:t>
      </w:r>
      <w:r w:rsidR="005327C1">
        <w:t>doprowadziło</w:t>
      </w:r>
      <w:r w:rsidRPr="007E70C3">
        <w:t xml:space="preserve"> do opracowania europejskiego systemu znaków drogowych. Do 1949 roku Europa przyjęła wspólny system, </w:t>
      </w:r>
      <w:r w:rsidR="005327C1">
        <w:t xml:space="preserve">który w </w:t>
      </w:r>
      <w:r w:rsidRPr="007E70C3">
        <w:t>latach 60-tych XX wieku zaczę</w:t>
      </w:r>
      <w:r w:rsidR="005327C1">
        <w:t xml:space="preserve">ły </w:t>
      </w:r>
      <w:r w:rsidRPr="007E70C3">
        <w:t xml:space="preserve">implementować </w:t>
      </w:r>
      <w:r w:rsidR="005327C1">
        <w:t>również Stany Zjednoczone</w:t>
      </w:r>
      <w:r w:rsidRPr="007E70C3">
        <w:t>.</w:t>
      </w:r>
    </w:p>
    <w:p w14:paraId="46875810" w14:textId="4D6DCB5D" w:rsidR="008015F2" w:rsidRDefault="008015F2" w:rsidP="007E70C3">
      <w:pPr>
        <w:pStyle w:val="BodyText"/>
      </w:pPr>
      <w:r>
        <w:tab/>
        <w:t>Kolejnym krokiem ku standaryzacji była k</w:t>
      </w:r>
      <w:r w:rsidRPr="00FB09FF">
        <w:t>onwencja wiedeńska o znakach i</w:t>
      </w:r>
      <w:r w:rsidR="002D5C87">
        <w:t> </w:t>
      </w:r>
      <w:r w:rsidRPr="00FB09FF">
        <w:t>sygnałach drogowych</w:t>
      </w:r>
      <w:r>
        <w:t>.</w:t>
      </w:r>
      <w:r w:rsidRPr="00FB09FF">
        <w:t xml:space="preserve"> </w:t>
      </w:r>
      <w:r>
        <w:t xml:space="preserve">Jest </w:t>
      </w:r>
      <w:r w:rsidRPr="00FB09FF">
        <w:t>to traktat podpisany w 1968 roku, dzięki któremu udało się ujednolicić znaki drogowe w różnych krajach. Około 52 krajów podpisało ten traktat, w</w:t>
      </w:r>
      <w:r w:rsidR="002D5C87">
        <w:t> </w:t>
      </w:r>
      <w:r w:rsidRPr="00FB09FF">
        <w:t xml:space="preserve">tym 31 krajów z Europy. Konwencja szeroko sklasyfikowała znaki drogowe w siedmiu kategoriach oznaczonych literami od A do H. </w:t>
      </w:r>
      <w:r>
        <w:t>Taka s</w:t>
      </w:r>
      <w:r w:rsidRPr="00FB09FF">
        <w:t xml:space="preserve">tandaryzacja </w:t>
      </w:r>
      <w:r>
        <w:t>bardzo mocno wspomogła</w:t>
      </w:r>
      <w:r w:rsidRPr="00FB09FF">
        <w:t xml:space="preserve"> rozwój systemów rozpoznawania znaków drogowych</w:t>
      </w:r>
      <w:r w:rsidR="00AF1432">
        <w:t>.</w:t>
      </w:r>
    </w:p>
    <w:p w14:paraId="514A455D" w14:textId="70F7CFAF" w:rsidR="00A473F8" w:rsidRDefault="007E70C3" w:rsidP="00DE6135">
      <w:pPr>
        <w:pStyle w:val="BodyText"/>
      </w:pPr>
      <w:r>
        <w:tab/>
      </w:r>
      <w:r w:rsidR="00AF1432">
        <w:t xml:space="preserve">Pomimo to </w:t>
      </w:r>
      <w:r w:rsidR="005D1170">
        <w:t>zagadnienie to</w:t>
      </w:r>
      <w:r w:rsidR="00AF1432">
        <w:t xml:space="preserve"> nadal</w:t>
      </w:r>
      <w:r w:rsidR="00ED0C41" w:rsidRPr="00ED0C41">
        <w:t xml:space="preserve"> jest </w:t>
      </w:r>
      <w:r w:rsidR="005D1170">
        <w:t>wymagającym</w:t>
      </w:r>
      <w:r w:rsidR="00ED0C41" w:rsidRPr="00ED0C41">
        <w:t xml:space="preserve"> problemem</w:t>
      </w:r>
      <w:r w:rsidR="00AF1432">
        <w:t>.</w:t>
      </w:r>
      <w:r w:rsidR="00ED0C41" w:rsidRPr="00ED0C41">
        <w:t xml:space="preserve"> </w:t>
      </w:r>
      <w:r w:rsidR="00AF1432">
        <w:t>A</w:t>
      </w:r>
      <w:r w:rsidR="00ED0C41" w:rsidRPr="00ED0C41">
        <w:t xml:space="preserve">ngażuje </w:t>
      </w:r>
      <w:r w:rsidR="00AF1432">
        <w:t xml:space="preserve">on </w:t>
      </w:r>
      <w:r w:rsidR="00ED0C41" w:rsidRPr="00ED0C41">
        <w:t xml:space="preserve">uwagę społeczności zajmującej się zagadnieniami </w:t>
      </w:r>
      <w:r w:rsidR="00B43679">
        <w:t>c</w:t>
      </w:r>
      <w:r w:rsidR="00ED0C41" w:rsidRPr="00ED0C41">
        <w:t xml:space="preserve">omputer </w:t>
      </w:r>
      <w:r w:rsidR="00B43679">
        <w:t>v</w:t>
      </w:r>
      <w:r w:rsidR="00ED0C41" w:rsidRPr="00ED0C41">
        <w:t>ision</w:t>
      </w:r>
      <w:r w:rsidR="003751C8">
        <w:t xml:space="preserve"> </w:t>
      </w:r>
      <w:r w:rsidR="00ED0C41" w:rsidRPr="00ED0C41">
        <w:t xml:space="preserve">od ponad 30 lat. Według </w:t>
      </w:r>
      <w:bookmarkStart w:id="6" w:name="_Hlk127903696"/>
      <w:r w:rsidR="002F1834">
        <w:t>Escalera</w:t>
      </w:r>
      <w:r w:rsidR="002F1834" w:rsidRPr="002F1834">
        <w:t xml:space="preserve"> et al. (</w:t>
      </w:r>
      <w:r w:rsidR="002F1834">
        <w:t>2011</w:t>
      </w:r>
      <w:r w:rsidR="002F1834" w:rsidRPr="002F1834">
        <w:t>)</w:t>
      </w:r>
      <w:bookmarkEnd w:id="6"/>
      <w:r w:rsidR="008F5E0D">
        <w:rPr>
          <w:rStyle w:val="FootnoteReference"/>
        </w:rPr>
        <w:footnoteReference w:id="6"/>
      </w:r>
      <w:r w:rsidR="008F5E0D" w:rsidRPr="00ED0C41">
        <w:t>,</w:t>
      </w:r>
      <w:r w:rsidR="00ED0C41" w:rsidRPr="00ED0C41">
        <w:t xml:space="preserve"> pierwsze badanie zautomatyzowanego rozpoznawania </w:t>
      </w:r>
      <w:r w:rsidR="00ED0C41" w:rsidRPr="00ED0C41">
        <w:lastRenderedPageBreak/>
        <w:t xml:space="preserve">znaków drogowych zostało </w:t>
      </w:r>
      <w:r w:rsidR="00AF1432">
        <w:t>przeprowadzone</w:t>
      </w:r>
      <w:r w:rsidR="00ED0C41" w:rsidRPr="00ED0C41">
        <w:t xml:space="preserve"> w</w:t>
      </w:r>
      <w:r w:rsidR="002D5C87">
        <w:t> </w:t>
      </w:r>
      <w:r w:rsidR="00ED0C41" w:rsidRPr="00ED0C41">
        <w:t>Japonii w 1984 roku</w:t>
      </w:r>
      <w:r w:rsidR="002F1834">
        <w:t xml:space="preserve">, choć pierwsze prace skupione na detekcji i rozpoznawaniu znaków drogowych, które można znaleźć w bazie Scopus, sięgają </w:t>
      </w:r>
      <w:r w:rsidR="003751C8">
        <w:t>roku wcześniej</w:t>
      </w:r>
      <w:r w:rsidR="00ED0C41" w:rsidRPr="00ED0C41">
        <w:t>.</w:t>
      </w:r>
      <w:r w:rsidR="005F040D">
        <w:t xml:space="preserve"> </w:t>
      </w:r>
      <w:r w:rsidR="003751C8">
        <w:t>To</w:t>
      </w:r>
      <w:r w:rsidR="002F1834">
        <w:t xml:space="preserve"> właśnie w</w:t>
      </w:r>
      <w:r w:rsidR="005F040D" w:rsidRPr="005F040D">
        <w:t xml:space="preserve"> latach 80. i 90. XX wieku</w:t>
      </w:r>
      <w:r w:rsidR="005F040D">
        <w:t xml:space="preserve"> nastąpił i</w:t>
      </w:r>
      <w:r w:rsidR="005F040D" w:rsidRPr="005F040D">
        <w:t>stotny przełom, kiedy to po raz pierwszy zaczęto poważnie traktować problem wspomagania kierowców za pomocą wizji komputerowej.</w:t>
      </w:r>
      <w:r w:rsidR="00ED0C41" w:rsidRPr="00ED0C41">
        <w:t xml:space="preserve"> </w:t>
      </w:r>
    </w:p>
    <w:p w14:paraId="2953DBAD" w14:textId="0958597F" w:rsidR="00A473F8" w:rsidRDefault="00A473F8" w:rsidP="00DE6135">
      <w:pPr>
        <w:pStyle w:val="BodyText"/>
      </w:pPr>
      <w:r>
        <w:tab/>
        <w:t>W 1987 roku, L</w:t>
      </w:r>
      <w:r w:rsidRPr="00A473F8">
        <w:t>aboratorium Rozpoznawania Obrazów na Uniwersytecie w</w:t>
      </w:r>
      <w:r w:rsidR="002D5C87">
        <w:t> </w:t>
      </w:r>
      <w:r w:rsidRPr="00A473F8">
        <w:t>Koblencji</w:t>
      </w:r>
      <w:r>
        <w:t xml:space="preserve"> we współpracy z </w:t>
      </w:r>
      <w:r w:rsidRPr="00A473F8">
        <w:t xml:space="preserve">Daimler-Benz opracowało klasyfikator </w:t>
      </w:r>
      <w:r w:rsidR="009E7291">
        <w:t xml:space="preserve">przeznaczony do </w:t>
      </w:r>
      <w:r w:rsidRPr="00A473F8">
        <w:t>wykrywania i lokalizowania znaków drogowych</w:t>
      </w:r>
      <w:r w:rsidR="009E7291">
        <w:t>. Nazwano go „Traffic Sig</w:t>
      </w:r>
      <w:r w:rsidR="009D5C0B">
        <w:t>n</w:t>
      </w:r>
      <w:r w:rsidR="009E7291">
        <w:t xml:space="preserve"> Classificator”, w skrócie </w:t>
      </w:r>
      <w:r w:rsidR="009E7291" w:rsidRPr="00A473F8">
        <w:t>TSC</w:t>
      </w:r>
      <w:r w:rsidRPr="00A473F8">
        <w:t>. Rozpozna</w:t>
      </w:r>
      <w:r>
        <w:t>wał</w:t>
      </w:r>
      <w:r w:rsidRPr="00A473F8">
        <w:t xml:space="preserve"> on głównie znaki ograniczenia </w:t>
      </w:r>
      <w:r w:rsidR="00B43679" w:rsidRPr="00A473F8">
        <w:t>prędkości</w:t>
      </w:r>
      <w:r w:rsidR="00B43679">
        <w:t xml:space="preserve"> </w:t>
      </w:r>
      <w:r w:rsidR="00B43679" w:rsidRPr="00A473F8">
        <w:t xml:space="preserve"> </w:t>
      </w:r>
      <w:r w:rsidR="00B43679">
        <w:t>wykorzystując</w:t>
      </w:r>
      <w:r w:rsidRPr="00A473F8">
        <w:t xml:space="preserve"> klasyczne algorytmy oparte na segmentacji obrazu oraz dopasowaniu szablonów. Proces rozpoznawania trwa</w:t>
      </w:r>
      <w:r w:rsidR="00F9739A">
        <w:t>ł</w:t>
      </w:r>
      <w:r w:rsidRPr="00A473F8">
        <w:t xml:space="preserve"> średnio około 0,50s. Ze względu na opracowywany wówczas sprzęt</w:t>
      </w:r>
      <w:r w:rsidR="009E7291">
        <w:t xml:space="preserve"> i związane z tym ograniczone możliwości przetwarzania danych</w:t>
      </w:r>
      <w:r w:rsidRPr="00A473F8">
        <w:t xml:space="preserve">, system nie </w:t>
      </w:r>
      <w:r w:rsidR="00F9739A">
        <w:t xml:space="preserve">do końca </w:t>
      </w:r>
      <w:r w:rsidRPr="00A473F8">
        <w:t>działał w czasie rzeczywistym</w:t>
      </w:r>
      <w:r w:rsidR="00F9739A">
        <w:t xml:space="preserve">. </w:t>
      </w:r>
      <w:r w:rsidR="008F5E0D">
        <w:t xml:space="preserve">Mimo to </w:t>
      </w:r>
      <w:r w:rsidRPr="00A473F8">
        <w:t>zintegrowan</w:t>
      </w:r>
      <w:r w:rsidR="008F5E0D">
        <w:t>o</w:t>
      </w:r>
      <w:r w:rsidR="00F9739A">
        <w:t xml:space="preserve"> go</w:t>
      </w:r>
      <w:r w:rsidRPr="00A473F8">
        <w:t xml:space="preserve"> z</w:t>
      </w:r>
      <w:r w:rsidR="00F82847">
        <w:t> </w:t>
      </w:r>
      <w:r w:rsidRPr="00A473F8">
        <w:t>pojazd</w:t>
      </w:r>
      <w:r>
        <w:t>em</w:t>
      </w:r>
      <w:r w:rsidRPr="00A473F8">
        <w:t xml:space="preserve"> testow</w:t>
      </w:r>
      <w:r>
        <w:t>ym</w:t>
      </w:r>
      <w:r w:rsidRPr="00A473F8">
        <w:t xml:space="preserve"> VITA I</w:t>
      </w:r>
      <w:r w:rsidR="008F5E0D">
        <w:t>I</w:t>
      </w:r>
      <w:r w:rsidRPr="00A473F8">
        <w:t xml:space="preserve">, który </w:t>
      </w:r>
      <w:r w:rsidR="000E7317">
        <w:t xml:space="preserve">według zespołu </w:t>
      </w:r>
      <w:r>
        <w:t xml:space="preserve">potrafił </w:t>
      </w:r>
      <w:r w:rsidR="008F5E0D">
        <w:t>poruszać się</w:t>
      </w:r>
      <w:r w:rsidRPr="00A473F8">
        <w:t xml:space="preserve"> autonomicznie na autostradach</w:t>
      </w:r>
      <w:r w:rsidR="008F5E0D">
        <w:rPr>
          <w:rStyle w:val="FootnoteReference"/>
        </w:rPr>
        <w:footnoteReference w:id="7"/>
      </w:r>
      <w:r w:rsidR="008F5E0D" w:rsidRPr="00A473F8">
        <w:t>.</w:t>
      </w:r>
    </w:p>
    <w:p w14:paraId="111F3BFD" w14:textId="72F1C994" w:rsidR="00DA5C1F" w:rsidRDefault="00787A07" w:rsidP="00876A0D">
      <w:pPr>
        <w:pStyle w:val="BodyText"/>
      </w:pPr>
      <w:r>
        <w:tab/>
      </w:r>
      <w:r w:rsidR="00DA5C1F">
        <w:t>W</w:t>
      </w:r>
      <w:r w:rsidRPr="00787A07">
        <w:t xml:space="preserve"> lat</w:t>
      </w:r>
      <w:r w:rsidR="00DA5C1F">
        <w:t>ach</w:t>
      </w:r>
      <w:r w:rsidRPr="00787A07">
        <w:t xml:space="preserve"> 90-tych, </w:t>
      </w:r>
      <w:r w:rsidR="00DA5C1F" w:rsidRPr="00DA5C1F">
        <w:t>rozwój pojazdów autonomicznych przyspiesz</w:t>
      </w:r>
      <w:r w:rsidR="00DA5C1F">
        <w:t>ył</w:t>
      </w:r>
      <w:r w:rsidR="00DA5C1F" w:rsidRPr="00DA5C1F">
        <w:t xml:space="preserve"> </w:t>
      </w:r>
      <w:r w:rsidRPr="00787A07">
        <w:t xml:space="preserve">wraz </w:t>
      </w:r>
      <w:r w:rsidR="00DA5C1F">
        <w:t>z</w:t>
      </w:r>
      <w:r w:rsidR="002D5C87">
        <w:t> </w:t>
      </w:r>
      <w:r w:rsidR="00DA5C1F" w:rsidRPr="00DA5C1F">
        <w:t>wprowadzeniu mikrokomputerów, które umożliwia</w:t>
      </w:r>
      <w:r w:rsidR="00DA5C1F">
        <w:t>ły</w:t>
      </w:r>
      <w:r w:rsidR="00DA5C1F" w:rsidRPr="00DA5C1F">
        <w:t xml:space="preserve"> przetwarzanie danych w czasie rzeczywistym w systemach mobilnych</w:t>
      </w:r>
      <w:r w:rsidRPr="00787A07">
        <w:t xml:space="preserve">. </w:t>
      </w:r>
      <w:r w:rsidR="00876A0D" w:rsidRPr="00ED0C41">
        <w:t>Od tego czasu opracowano wiele metod wykrywania i identyfikacji znaków drogowych</w:t>
      </w:r>
      <w:r w:rsidR="00876A0D">
        <w:t xml:space="preserve">, </w:t>
      </w:r>
      <w:r w:rsidRPr="00787A07">
        <w:t>takich jak ekstrakcja krawędzi, segmentacja oparta na kolorze, ekstrakcja wektorów cech</w:t>
      </w:r>
      <w:r w:rsidR="003751C8">
        <w:t xml:space="preserve"> czy </w:t>
      </w:r>
      <w:r w:rsidRPr="00787A07">
        <w:t>sztuczna sieć neuronowa</w:t>
      </w:r>
      <w:r w:rsidR="003751C8">
        <w:t>.</w:t>
      </w:r>
    </w:p>
    <w:p w14:paraId="764D1EF7" w14:textId="0BE8011F" w:rsidR="00DA5C1F" w:rsidRDefault="00DA5C1F" w:rsidP="00DE6135">
      <w:pPr>
        <w:pStyle w:val="BodyText"/>
      </w:pPr>
      <w:r>
        <w:tab/>
      </w:r>
      <w:r w:rsidR="0054717C">
        <w:t>Szybki rozwój</w:t>
      </w:r>
      <w:r>
        <w:t xml:space="preserve"> </w:t>
      </w:r>
      <w:r w:rsidR="0054717C">
        <w:t>doprowadził do przeprowadzenia</w:t>
      </w:r>
      <w:r>
        <w:t xml:space="preserve"> </w:t>
      </w:r>
      <w:r w:rsidRPr="00DA5C1F">
        <w:t>pierwsz</w:t>
      </w:r>
      <w:r w:rsidR="0054717C">
        <w:t>ych</w:t>
      </w:r>
      <w:r w:rsidRPr="00DA5C1F">
        <w:t xml:space="preserve"> poważn</w:t>
      </w:r>
      <w:r w:rsidR="0054717C">
        <w:t>ych</w:t>
      </w:r>
      <w:r w:rsidRPr="00DA5C1F">
        <w:t xml:space="preserve"> zawod</w:t>
      </w:r>
      <w:r w:rsidR="0054717C">
        <w:t>ów</w:t>
      </w:r>
      <w:r w:rsidRPr="00DA5C1F">
        <w:t xml:space="preserve"> dla pojazdów </w:t>
      </w:r>
      <w:r>
        <w:t>autonomicznych</w:t>
      </w:r>
      <w:r w:rsidRPr="00DA5C1F">
        <w:t xml:space="preserve">: </w:t>
      </w:r>
      <w:r w:rsidR="00F82847">
        <w:t>‘</w:t>
      </w:r>
      <w:r w:rsidRPr="00DA5C1F">
        <w:t>DARPA Grand Challenge</w:t>
      </w:r>
      <w:r w:rsidR="00F82847">
        <w:t>’</w:t>
      </w:r>
      <w:r w:rsidRPr="00DA5C1F">
        <w:t xml:space="preserve"> </w:t>
      </w:r>
      <w:r>
        <w:t>w 2004 roku</w:t>
      </w:r>
      <w:r w:rsidRPr="00DA5C1F">
        <w:t xml:space="preserve">. Celem było przejechanie 150 mil do celu po wyznaczonej trasie. Choć żaden z pojazdów nie ukończył trasy, był to ważny krok w rozwoju pojazdów autonomicznych. </w:t>
      </w:r>
      <w:r w:rsidR="00E01E45">
        <w:t>W</w:t>
      </w:r>
      <w:r w:rsidR="00F82847">
        <w:t> </w:t>
      </w:r>
      <w:r w:rsidR="00E01E45">
        <w:t>kolejnych latach</w:t>
      </w:r>
      <w:r w:rsidRPr="00DA5C1F">
        <w:t xml:space="preserve"> odbyło się więcej podobnych konkursów, w których </w:t>
      </w:r>
      <w:r w:rsidR="00E01E45">
        <w:t xml:space="preserve">to </w:t>
      </w:r>
      <w:r w:rsidR="005A4414">
        <w:t>różnym zespołom udało się stworzyć</w:t>
      </w:r>
      <w:r w:rsidRPr="00DA5C1F">
        <w:t xml:space="preserve"> pojaz</w:t>
      </w:r>
      <w:r w:rsidR="005A4414">
        <w:t>dy, które</w:t>
      </w:r>
      <w:r w:rsidRPr="00DA5C1F">
        <w:t xml:space="preserve"> pomyślnie ukończył</w:t>
      </w:r>
      <w:r w:rsidR="005A4414">
        <w:t>y</w:t>
      </w:r>
      <w:r w:rsidRPr="00DA5C1F">
        <w:t xml:space="preserve"> trasę.</w:t>
      </w:r>
    </w:p>
    <w:p w14:paraId="07A9E391" w14:textId="7B39EBD4" w:rsidR="00787A07" w:rsidRDefault="005A4414" w:rsidP="00DE6135">
      <w:pPr>
        <w:pStyle w:val="BodyText"/>
      </w:pPr>
      <w:r>
        <w:tab/>
      </w:r>
      <w:r w:rsidRPr="005A4414">
        <w:t>W połowie 2010 r. największe firmy samochodowe, takie jak Ford, Mercedes-Benz i BMW, a także firmy oferujące przejazdy</w:t>
      </w:r>
      <w:r w:rsidR="00046C6B">
        <w:t xml:space="preserve"> na przykład</w:t>
      </w:r>
      <w:r w:rsidRPr="005A4414">
        <w:t xml:space="preserve"> Uber, zaczęły </w:t>
      </w:r>
      <w:r>
        <w:t xml:space="preserve">mocno inwestować w technologią samojezdnych pojazdów. Wzrost ten również widać w pracach </w:t>
      </w:r>
      <w:r w:rsidR="003751C8">
        <w:t>związanych z tym</w:t>
      </w:r>
      <w:r>
        <w:t xml:space="preserve"> zagadnieni</w:t>
      </w:r>
      <w:r w:rsidR="003751C8">
        <w:t>em</w:t>
      </w:r>
      <w:r>
        <w:t xml:space="preserve">, </w:t>
      </w:r>
      <w:r w:rsidR="00530FC7">
        <w:t>co</w:t>
      </w:r>
      <w:r>
        <w:t xml:space="preserve"> można ujrzeć na rysunku numer 1. Od 2005 roku liczba prac zaczęła rosnąć lawinowo, co zbiega się w czasie z</w:t>
      </w:r>
      <w:r w:rsidR="002D5C87">
        <w:t> </w:t>
      </w:r>
      <w:r>
        <w:t xml:space="preserve">pierwszymi zawodami </w:t>
      </w:r>
      <w:r>
        <w:lastRenderedPageBreak/>
        <w:t>pojazdów autonomicznych i znaczącym wzrostem zainteresowania taką technologią ze strony dużych firm samochodowych.</w:t>
      </w:r>
      <w:r w:rsidR="001F49B2">
        <w:t xml:space="preserve"> </w:t>
      </w:r>
    </w:p>
    <w:p w14:paraId="1B8BF2A4" w14:textId="77777777" w:rsidR="001F49B2" w:rsidRDefault="001F49B2" w:rsidP="00DE6135">
      <w:pPr>
        <w:pStyle w:val="BodyText"/>
      </w:pPr>
      <w:r>
        <w:tab/>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A856799" w14:textId="77777777" w:rsidTr="007303EC">
        <w:trPr>
          <w:jc w:val="center"/>
        </w:trPr>
        <w:tc>
          <w:tcPr>
            <w:tcW w:w="8495" w:type="dxa"/>
            <w:vAlign w:val="center"/>
          </w:tcPr>
          <w:p w14:paraId="409BF7FC" w14:textId="7797B08A" w:rsidR="007303EC" w:rsidRPr="007303EC" w:rsidRDefault="007303EC" w:rsidP="007303EC">
            <w:pPr>
              <w:pStyle w:val="Caption"/>
              <w:tabs>
                <w:tab w:val="clear" w:pos="1191"/>
                <w:tab w:val="left" w:pos="0"/>
              </w:tabs>
              <w:ind w:left="0" w:firstLine="0"/>
              <w:jc w:val="center"/>
              <w:rPr>
                <w:sz w:val="24"/>
                <w:szCs w:val="24"/>
              </w:rPr>
            </w:pPr>
            <w:bookmarkStart w:id="7" w:name="_Toc134967463"/>
            <w:r w:rsidRPr="007303EC">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w:t>
            </w:r>
            <w:r w:rsidR="00C90FA7">
              <w:rPr>
                <w:sz w:val="24"/>
                <w:szCs w:val="24"/>
              </w:rPr>
              <w:fldChar w:fldCharType="end"/>
            </w:r>
            <w:r w:rsidRPr="007303EC">
              <w:rPr>
                <w:sz w:val="24"/>
                <w:szCs w:val="24"/>
              </w:rPr>
              <w:t>. Liczba prac związanych z detekcją i rozpoznawaniem znaków drogowych</w:t>
            </w:r>
            <w:bookmarkEnd w:id="7"/>
          </w:p>
        </w:tc>
      </w:tr>
      <w:tr w:rsidR="007303EC" w:rsidRPr="007303EC" w14:paraId="0D7B016A" w14:textId="77777777" w:rsidTr="007303EC">
        <w:trPr>
          <w:jc w:val="center"/>
        </w:trPr>
        <w:tc>
          <w:tcPr>
            <w:tcW w:w="8495" w:type="dxa"/>
            <w:vAlign w:val="center"/>
          </w:tcPr>
          <w:p w14:paraId="2AE42563" w14:textId="77777777" w:rsidR="007303EC" w:rsidRPr="007303EC" w:rsidRDefault="007303EC" w:rsidP="007303EC">
            <w:pPr>
              <w:pStyle w:val="BodyText"/>
              <w:jc w:val="center"/>
              <w:rPr>
                <w:rFonts w:cs="Arial"/>
              </w:rPr>
            </w:pPr>
            <w:r w:rsidRPr="007303EC">
              <w:rPr>
                <w:rFonts w:cs="Arial"/>
                <w:noProof/>
              </w:rPr>
              <w:drawing>
                <wp:inline distT="0" distB="0" distL="0" distR="0" wp14:anchorId="17188AAB" wp14:editId="238C7945">
                  <wp:extent cx="5400675" cy="257175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675" cy="2571750"/>
                          </a:xfrm>
                          <a:prstGeom prst="rect">
                            <a:avLst/>
                          </a:prstGeom>
                          <a:noFill/>
                          <a:ln>
                            <a:noFill/>
                          </a:ln>
                        </pic:spPr>
                      </pic:pic>
                    </a:graphicData>
                  </a:graphic>
                </wp:inline>
              </w:drawing>
            </w:r>
          </w:p>
        </w:tc>
      </w:tr>
      <w:tr w:rsidR="007303EC" w:rsidRPr="007303EC" w14:paraId="552C146D" w14:textId="77777777" w:rsidTr="007303EC">
        <w:trPr>
          <w:jc w:val="center"/>
        </w:trPr>
        <w:tc>
          <w:tcPr>
            <w:tcW w:w="8495" w:type="dxa"/>
            <w:vAlign w:val="center"/>
          </w:tcPr>
          <w:p w14:paraId="42F1E6B2" w14:textId="77777777" w:rsidR="007303EC" w:rsidRPr="007303EC" w:rsidRDefault="007303EC" w:rsidP="007303EC">
            <w:pPr>
              <w:pStyle w:val="BodyText"/>
              <w:jc w:val="center"/>
              <w:rPr>
                <w:rFonts w:cs="Arial"/>
                <w:sz w:val="20"/>
                <w:szCs w:val="20"/>
              </w:rPr>
            </w:pPr>
            <w:r w:rsidRPr="007303EC">
              <w:rPr>
                <w:b/>
                <w:sz w:val="20"/>
                <w:szCs w:val="20"/>
              </w:rPr>
              <w:t xml:space="preserve">Źródło: </w:t>
            </w:r>
            <w:r w:rsidRPr="00AC0EB1">
              <w:rPr>
                <w:bCs/>
                <w:i/>
                <w:iCs/>
                <w:sz w:val="20"/>
                <w:szCs w:val="20"/>
              </w:rPr>
              <w:t>Opracowanie własne.</w:t>
            </w:r>
          </w:p>
        </w:tc>
      </w:tr>
    </w:tbl>
    <w:p w14:paraId="2990C945" w14:textId="77777777" w:rsidR="00ED0C41" w:rsidRDefault="001F49B2" w:rsidP="00DE6135">
      <w:pPr>
        <w:pStyle w:val="BodyText"/>
      </w:pPr>
      <w:r>
        <w:tab/>
        <w:t xml:space="preserve"> </w:t>
      </w:r>
    </w:p>
    <w:p w14:paraId="32863502" w14:textId="4FC39524" w:rsidR="004934C0" w:rsidRPr="004934C0" w:rsidRDefault="005A4414" w:rsidP="00DE6135">
      <w:pPr>
        <w:pStyle w:val="BodyText"/>
      </w:pPr>
      <w:r>
        <w:tab/>
        <w:t xml:space="preserve">W </w:t>
      </w:r>
      <w:r w:rsidR="00530FC7">
        <w:t>XXI</w:t>
      </w:r>
      <w:r>
        <w:t xml:space="preserve"> wieku</w:t>
      </w:r>
      <w:r w:rsidRPr="00787A07">
        <w:t xml:space="preserve">, </w:t>
      </w:r>
      <w:r w:rsidR="007A53BD">
        <w:t>w</w:t>
      </w:r>
      <w:r w:rsidRPr="00787A07">
        <w:t xml:space="preserve">raz </w:t>
      </w:r>
      <w:r w:rsidR="007A53BD">
        <w:t>z</w:t>
      </w:r>
      <w:r w:rsidRPr="00787A07">
        <w:t xml:space="preserve"> udanymi zastosowaniami głębokiego uczenia</w:t>
      </w:r>
      <w:r w:rsidR="007A53BD">
        <w:t xml:space="preserve"> w </w:t>
      </w:r>
      <w:r w:rsidRPr="00787A07">
        <w:t>rozpoznawani</w:t>
      </w:r>
      <w:r w:rsidR="007A53BD">
        <w:t>u</w:t>
      </w:r>
      <w:r w:rsidRPr="00787A07">
        <w:t xml:space="preserve"> mowy</w:t>
      </w:r>
      <w:r>
        <w:t xml:space="preserve"> czy</w:t>
      </w:r>
      <w:r w:rsidRPr="00787A07">
        <w:t xml:space="preserve"> segmentacj</w:t>
      </w:r>
      <w:r w:rsidR="007A53BD">
        <w:t>i</w:t>
      </w:r>
      <w:r w:rsidRPr="00787A07">
        <w:t xml:space="preserve"> semantyczn</w:t>
      </w:r>
      <w:r w:rsidR="007A53BD">
        <w:t>ej</w:t>
      </w:r>
      <w:r>
        <w:t>,</w:t>
      </w:r>
      <w:r w:rsidRPr="00787A07">
        <w:t xml:space="preserve"> </w:t>
      </w:r>
      <w:r w:rsidR="007A53BD">
        <w:t xml:space="preserve">zaczęto wprowadzać je </w:t>
      </w:r>
      <w:r w:rsidRPr="00787A07">
        <w:t xml:space="preserve">do </w:t>
      </w:r>
      <w:r w:rsidR="00530FC7">
        <w:t>problemu klasyfikacji obrazów</w:t>
      </w:r>
      <w:r w:rsidRPr="00787A07">
        <w:t>.</w:t>
      </w:r>
      <w:r w:rsidR="004934C0">
        <w:t xml:space="preserve"> Jedną z takich metod były sieci konwolucyjne</w:t>
      </w:r>
      <w:r w:rsidR="00B5183E">
        <w:t>, rozwijane przez lata w ramach dziedziny computer vision.</w:t>
      </w:r>
    </w:p>
    <w:p w14:paraId="61AC5881" w14:textId="60356F4A" w:rsidR="005409DA" w:rsidRDefault="00A67A9F" w:rsidP="0068368A">
      <w:pPr>
        <w:pStyle w:val="Heading2"/>
      </w:pPr>
      <w:bookmarkStart w:id="8" w:name="_Toc134982588"/>
      <w:bookmarkStart w:id="9" w:name="_Toc135162686"/>
      <w:r>
        <w:t xml:space="preserve">Rozwój </w:t>
      </w:r>
      <w:r w:rsidR="004A3CF0">
        <w:t>Computer Vision i k</w:t>
      </w:r>
      <w:r w:rsidR="00F174D4">
        <w:t>onwolucyjn</w:t>
      </w:r>
      <w:r>
        <w:t>ych</w:t>
      </w:r>
      <w:r w:rsidR="00F174D4">
        <w:t xml:space="preserve"> sieci neurono</w:t>
      </w:r>
      <w:r>
        <w:t>wych</w:t>
      </w:r>
      <w:bookmarkEnd w:id="8"/>
      <w:bookmarkEnd w:id="9"/>
    </w:p>
    <w:p w14:paraId="2BCC3158" w14:textId="77777777" w:rsidR="00666FD1" w:rsidRDefault="00666FD1" w:rsidP="003751C8">
      <w:pPr>
        <w:pStyle w:val="BodyText"/>
      </w:pPr>
    </w:p>
    <w:p w14:paraId="538DC6B3" w14:textId="62F2D5DD" w:rsidR="00A47641" w:rsidRDefault="00666FD1" w:rsidP="005409DA">
      <w:pPr>
        <w:pStyle w:val="BodyText"/>
      </w:pPr>
      <w:r w:rsidRPr="004A3CF0">
        <w:tab/>
      </w:r>
      <w:r w:rsidR="009B08E7" w:rsidRPr="009B08E7">
        <w:t>Obszar Computer Vision</w:t>
      </w:r>
      <w:r w:rsidR="00046C6B">
        <w:t xml:space="preserve"> </w:t>
      </w:r>
      <w:r w:rsidR="009B08E7" w:rsidRPr="009B08E7">
        <w:t xml:space="preserve">stał się mocno popularny stosunkowo </w:t>
      </w:r>
      <w:r w:rsidR="009B43C7" w:rsidRPr="009B08E7">
        <w:t>niedawno</w:t>
      </w:r>
      <w:r w:rsidR="009B43C7">
        <w:t>, w</w:t>
      </w:r>
      <w:r w:rsidR="009B08E7" w:rsidRPr="009B08E7">
        <w:t xml:space="preserve">raz z takim </w:t>
      </w:r>
      <w:r w:rsidR="00046C6B">
        <w:t>wydarzeni</w:t>
      </w:r>
      <w:r w:rsidR="00A62068">
        <w:t>em</w:t>
      </w:r>
      <w:r w:rsidR="009B08E7" w:rsidRPr="009B08E7">
        <w:t xml:space="preserve"> jak wygrana AlexNet w konkursie ImageNet</w:t>
      </w:r>
      <w:r w:rsidR="009B08E7">
        <w:t xml:space="preserve"> </w:t>
      </w:r>
      <w:r w:rsidR="009B43C7">
        <w:t>J</w:t>
      </w:r>
      <w:r w:rsidR="009B08E7">
        <w:t>ednak dziedzina ta sama w sobie nie jest nowym obszarem nauki</w:t>
      </w:r>
      <w:r w:rsidR="009B08E7" w:rsidRPr="009B08E7">
        <w:t>.</w:t>
      </w:r>
      <w:r w:rsidR="00A47641">
        <w:t xml:space="preserve"> </w:t>
      </w:r>
      <w:r w:rsidR="009B08E7" w:rsidRPr="009B08E7">
        <w:t xml:space="preserve">Od 60 lat </w:t>
      </w:r>
      <w:r w:rsidR="009C2D9E">
        <w:t xml:space="preserve">specjaliści </w:t>
      </w:r>
      <w:r w:rsidR="009B08E7">
        <w:t>starają się znaleźć różne sposoby, aby komputery mogł</w:t>
      </w:r>
      <w:r w:rsidR="00A62068">
        <w:t>y</w:t>
      </w:r>
      <w:r w:rsidR="009B08E7">
        <w:t xml:space="preserve"> wydobyć istotne znaczenie z obrazów i innych danych wizualnych. </w:t>
      </w:r>
      <w:r w:rsidR="00A47641" w:rsidRPr="00A47641">
        <w:t xml:space="preserve">Aby </w:t>
      </w:r>
      <w:r w:rsidR="00A47641">
        <w:t>łatwiej zrozumieć</w:t>
      </w:r>
      <w:r w:rsidR="009C2D9E">
        <w:t xml:space="preserve"> czym są</w:t>
      </w:r>
      <w:r w:rsidR="00A47641">
        <w:t xml:space="preserve"> sieci konwolucyjne, warto poznać ich historię i to jak rozwijały się przez lata. </w:t>
      </w:r>
    </w:p>
    <w:p w14:paraId="010C90AE" w14:textId="77F01E34" w:rsidR="00A47641" w:rsidRDefault="00A47641" w:rsidP="005409DA">
      <w:pPr>
        <w:pStyle w:val="BodyText"/>
      </w:pPr>
      <w:r>
        <w:tab/>
      </w:r>
      <w:r w:rsidRPr="00A47641">
        <w:t>Historię tą warto zacząć od e</w:t>
      </w:r>
      <w:r>
        <w:t>ksperymentu biologicznego, który miał miejsce w</w:t>
      </w:r>
      <w:r w:rsidR="002D5C87">
        <w:t> </w:t>
      </w:r>
      <w:r>
        <w:t>latach 50-tych, dwudziestego wieku.</w:t>
      </w:r>
      <w:r w:rsidR="002E329A">
        <w:t xml:space="preserve"> </w:t>
      </w:r>
      <w:r w:rsidR="002E329A" w:rsidRPr="002E329A">
        <w:t xml:space="preserve">W 1959 roku dwóch neurofizjologów </w:t>
      </w:r>
      <w:r w:rsidR="002E329A" w:rsidRPr="002E329A">
        <w:lastRenderedPageBreak/>
        <w:t xml:space="preserve">opublikowało </w:t>
      </w:r>
      <w:r w:rsidR="002E329A">
        <w:t>jedną</w:t>
      </w:r>
      <w:r w:rsidR="002E329A" w:rsidRPr="002E329A">
        <w:t xml:space="preserve"> z najbardziej wpływowych prac w dziedzinie widzenia komputerowego</w:t>
      </w:r>
      <w:r w:rsidR="002E329A">
        <w:t xml:space="preserve">. </w:t>
      </w:r>
      <w:r w:rsidR="002E329A" w:rsidRPr="002E329A">
        <w:t xml:space="preserve">Ich publikacja, zatytułowana "Receptive fields of single neurons in the cat's striate cortex" (Pola recepcyjne pojedynczych neuronów w korze </w:t>
      </w:r>
      <w:r w:rsidR="00046C6B">
        <w:t>wzrokowej</w:t>
      </w:r>
      <w:r w:rsidR="002E329A" w:rsidRPr="002E329A">
        <w:t xml:space="preserve"> kota)</w:t>
      </w:r>
      <w:r w:rsidR="002E329A">
        <w:rPr>
          <w:rStyle w:val="FootnoteReference"/>
        </w:rPr>
        <w:footnoteReference w:id="8"/>
      </w:r>
      <w:r w:rsidR="002E329A" w:rsidRPr="002E329A">
        <w:t xml:space="preserve">, opisywała </w:t>
      </w:r>
      <w:r w:rsidR="002E329A">
        <w:t>główne</w:t>
      </w:r>
      <w:r w:rsidR="002E329A" w:rsidRPr="002E329A">
        <w:t xml:space="preserve"> </w:t>
      </w:r>
      <w:r w:rsidR="009B43C7">
        <w:t xml:space="preserve">sposoby </w:t>
      </w:r>
      <w:r w:rsidR="002E329A" w:rsidRPr="002E329A">
        <w:t xml:space="preserve">odpowiedzi neuronów kory wzrokowej, a także </w:t>
      </w:r>
      <w:r w:rsidR="009B43C7">
        <w:t xml:space="preserve">jak </w:t>
      </w:r>
      <w:r w:rsidR="002E329A" w:rsidRPr="002E329A">
        <w:t>doświadczenia wizualne kota kształt</w:t>
      </w:r>
      <w:r w:rsidR="002E329A">
        <w:t>owały</w:t>
      </w:r>
      <w:r w:rsidR="002E329A" w:rsidRPr="002E329A">
        <w:t xml:space="preserve"> jego architekturę korową.</w:t>
      </w:r>
      <w:r w:rsidR="002E329A">
        <w:t xml:space="preserve"> Naukowcy u</w:t>
      </w:r>
      <w:r w:rsidR="002E329A" w:rsidRPr="002E329A">
        <w:t>mieścili elektrody w obszarze pierwotnej kory wzrokowej w mózgu znieczulonego kota i obserwowali, aktywność neuronów w tym regionie podczas pokazywania zwierzęciu różnych obrazów.</w:t>
      </w:r>
      <w:r w:rsidR="00EA26A4">
        <w:t xml:space="preserve"> </w:t>
      </w:r>
      <w:r w:rsidR="001355AC">
        <w:t>D</w:t>
      </w:r>
      <w:r w:rsidR="00EA26A4" w:rsidRPr="00EA26A4">
        <w:t>zięki swoim eksperymentom</w:t>
      </w:r>
      <w:r w:rsidR="001355AC">
        <w:t xml:space="preserve"> ustalili</w:t>
      </w:r>
      <w:r w:rsidR="00EA26A4" w:rsidRPr="00EA26A4">
        <w:t>, że w pierwotnej korze wzrokowej znajdują się proste i złożone neurony</w:t>
      </w:r>
      <w:r w:rsidR="001355AC">
        <w:t>.</w:t>
      </w:r>
      <w:r w:rsidR="00EA26A4" w:rsidRPr="00EA26A4">
        <w:t xml:space="preserve"> </w:t>
      </w:r>
      <w:r w:rsidR="001355AC">
        <w:t>Co więcej</w:t>
      </w:r>
      <w:r w:rsidR="00EA26A4" w:rsidRPr="00EA26A4">
        <w:t xml:space="preserve"> przetwarzanie wzrokowe zawsze zaczyna się od prostych struktur, takich jak zorientowane krawędzie.</w:t>
      </w:r>
      <w:r w:rsidR="00710238">
        <w:t xml:space="preserve"> </w:t>
      </w:r>
      <w:r w:rsidR="00710238" w:rsidRPr="00710238">
        <w:t>Proste neurony reagują na krawędzie i paski o określonych orientacjach. Natomiast złożone neurony różnią się tym, że te krawędzie i paski mogą być przesunięte w obrębie sceny, a</w:t>
      </w:r>
      <w:r w:rsidR="001355AC">
        <w:t> </w:t>
      </w:r>
      <w:r w:rsidR="00710238" w:rsidRPr="00710238">
        <w:t xml:space="preserve">komórka nadal będzie </w:t>
      </w:r>
      <w:r w:rsidR="00046C6B">
        <w:t xml:space="preserve">na nie </w:t>
      </w:r>
      <w:r w:rsidR="00710238" w:rsidRPr="00710238">
        <w:t>reagować.</w:t>
      </w:r>
      <w:r w:rsidR="005B1080">
        <w:t xml:space="preserve"> Na tej podstawie s</w:t>
      </w:r>
      <w:r w:rsidR="005B1080" w:rsidRPr="005B1080">
        <w:t>tworzyli oni koncepcję</w:t>
      </w:r>
      <w:r w:rsidR="005B1080">
        <w:t xml:space="preserve">, </w:t>
      </w:r>
      <w:r w:rsidR="008B41E2">
        <w:t>mówiącą</w:t>
      </w:r>
      <w:r w:rsidR="009C2D9E">
        <w:t xml:space="preserve"> o tym</w:t>
      </w:r>
      <w:r w:rsidR="008B41E2">
        <w:t xml:space="preserve">, </w:t>
      </w:r>
      <w:r w:rsidR="008B41E2" w:rsidRPr="005B1080">
        <w:t>że</w:t>
      </w:r>
      <w:r w:rsidR="005B1080" w:rsidRPr="005B1080">
        <w:t xml:space="preserve"> proste detektory mogą być sumowane, aby stworzyć bardziej złożone detektory</w:t>
      </w:r>
      <w:r w:rsidR="008B41E2">
        <w:rPr>
          <w:rStyle w:val="FootnoteReference"/>
        </w:rPr>
        <w:footnoteReference w:id="9"/>
      </w:r>
      <w:r w:rsidR="005B1080">
        <w:t>, które</w:t>
      </w:r>
      <w:r w:rsidR="005B1080" w:rsidRPr="005B1080">
        <w:t xml:space="preserve"> występuj</w:t>
      </w:r>
      <w:r w:rsidR="005B1080">
        <w:t>ą</w:t>
      </w:r>
      <w:r w:rsidR="005B1080" w:rsidRPr="005B1080">
        <w:t xml:space="preserve"> w ludzkim systemie </w:t>
      </w:r>
      <w:r w:rsidR="001355AC">
        <w:t>wzrokowym</w:t>
      </w:r>
      <w:r w:rsidR="005B1080" w:rsidRPr="005B1080">
        <w:t xml:space="preserve">, a także </w:t>
      </w:r>
      <w:r w:rsidR="008B41E2">
        <w:t>są</w:t>
      </w:r>
      <w:r w:rsidR="005B1080" w:rsidRPr="005B1080">
        <w:t xml:space="preserve"> fundamentalną podstawą modeli </w:t>
      </w:r>
      <w:r w:rsidR="005B1080">
        <w:t>konwolucyjnych.</w:t>
      </w:r>
    </w:p>
    <w:p w14:paraId="5A1719E8" w14:textId="46D7821D" w:rsidR="006E33D7" w:rsidRDefault="006E33D7" w:rsidP="005409DA">
      <w:pPr>
        <w:pStyle w:val="BodyText"/>
      </w:pPr>
      <w:r>
        <w:tab/>
      </w:r>
      <w:r w:rsidRPr="006E33D7">
        <w:t xml:space="preserve">Kolejnym </w:t>
      </w:r>
      <w:r w:rsidR="00046C6B">
        <w:t>ważnym punktem</w:t>
      </w:r>
      <w:r w:rsidRPr="006E33D7">
        <w:t xml:space="preserve"> w historii </w:t>
      </w:r>
      <w:r w:rsidR="00046C6B">
        <w:t>rozwoju computer vision</w:t>
      </w:r>
      <w:r w:rsidRPr="006E33D7">
        <w:t xml:space="preserve"> było wynalezienie pierwszego cyfrowego skanera obrazów. W 195</w:t>
      </w:r>
      <w:r w:rsidR="001D0460">
        <w:t>7</w:t>
      </w:r>
      <w:r w:rsidRPr="006E33D7">
        <w:t xml:space="preserve"> roku Russell Kirsch i jego współpracownicy opracowali urządzenie, które pozwalało przekształcać obrazy w siatki liczb</w:t>
      </w:r>
      <w:r w:rsidR="001355AC">
        <w:t xml:space="preserve"> zrozumiałe dla </w:t>
      </w:r>
      <w:r w:rsidRPr="006E33D7">
        <w:t>maszyn. I to właśnie dzięki ich pracy możemy teraz przetwarzać obrazy cyfrowe na różne sposoby.</w:t>
      </w:r>
    </w:p>
    <w:p w14:paraId="4349CA0D" w14:textId="35E51F4D" w:rsidR="004A3CF0" w:rsidRDefault="004A3CF0" w:rsidP="004A3CF0">
      <w:pPr>
        <w:pStyle w:val="BodyText"/>
      </w:pPr>
      <w:r>
        <w:tab/>
      </w:r>
      <w:r w:rsidR="001D0460">
        <w:t>6</w:t>
      </w:r>
      <w:r>
        <w:t xml:space="preserve"> lat później powstała kolejna praca, uważana za jedną z kluczowych w rozwoju nowoczesnych technik rozpoznawania obrazów. Publikacja </w:t>
      </w:r>
      <w:r w:rsidRPr="004A3CF0">
        <w:t>"Machine perception of three-dimensional solids"</w:t>
      </w:r>
      <w:r>
        <w:t xml:space="preserve"> </w:t>
      </w:r>
      <w:r w:rsidR="00925F57">
        <w:t>(</w:t>
      </w:r>
      <w:r w:rsidR="00925F57" w:rsidRPr="00925F57">
        <w:t>Maszynowe postrzeganie brył trójwymiarowych</w:t>
      </w:r>
      <w:r w:rsidR="00925F57">
        <w:t xml:space="preserve">) </w:t>
      </w:r>
      <w:r w:rsidRPr="004A3CF0">
        <w:t>opis</w:t>
      </w:r>
      <w:r>
        <w:t>ywała</w:t>
      </w:r>
      <w:r w:rsidRPr="004A3CF0">
        <w:t xml:space="preserve"> proces </w:t>
      </w:r>
      <w:r>
        <w:t>wyciągania</w:t>
      </w:r>
      <w:r w:rsidRPr="004A3CF0">
        <w:t xml:space="preserve"> informacji 3D o obiektach bryłowych z fotografii 2D</w:t>
      </w:r>
      <w:r>
        <w:t>, czyli redukowania</w:t>
      </w:r>
      <w:r w:rsidRPr="004A3CF0">
        <w:t xml:space="preserve"> świat</w:t>
      </w:r>
      <w:r>
        <w:t>a</w:t>
      </w:r>
      <w:r w:rsidRPr="004A3CF0">
        <w:t xml:space="preserve"> wizualn</w:t>
      </w:r>
      <w:r>
        <w:t>ego</w:t>
      </w:r>
      <w:r w:rsidRPr="004A3CF0">
        <w:t xml:space="preserve"> do prostych kształtów geometrycznych.</w:t>
      </w:r>
      <w:r w:rsidR="00744DE8">
        <w:t xml:space="preserve"> </w:t>
      </w:r>
      <w:r w:rsidR="00744DE8" w:rsidRPr="00744DE8">
        <w:t xml:space="preserve">Celem opracowanego i opisanego przez </w:t>
      </w:r>
      <w:r w:rsidR="00744DE8">
        <w:t>Roberts’a</w:t>
      </w:r>
      <w:r w:rsidR="00744DE8" w:rsidRPr="00744DE8">
        <w:t xml:space="preserve"> programu było przetworzenie fotografii 2D na rysunki liniowe</w:t>
      </w:r>
      <w:r w:rsidR="00053EDF">
        <w:t>.</w:t>
      </w:r>
      <w:r w:rsidR="00744DE8" w:rsidRPr="00744DE8">
        <w:t xml:space="preserve"> </w:t>
      </w:r>
      <w:r w:rsidR="00053EDF">
        <w:t>N</w:t>
      </w:r>
      <w:r w:rsidR="00744DE8" w:rsidRPr="00744DE8">
        <w:t xml:space="preserve">astępnie </w:t>
      </w:r>
      <w:r w:rsidR="00053EDF">
        <w:t>budowano</w:t>
      </w:r>
      <w:r w:rsidR="00744DE8" w:rsidRPr="00744DE8">
        <w:t xml:space="preserve"> z tych linii reprezentacj</w:t>
      </w:r>
      <w:r w:rsidR="00053EDF">
        <w:t>ę</w:t>
      </w:r>
      <w:r w:rsidR="00744DE8" w:rsidRPr="00744DE8">
        <w:t xml:space="preserve"> 3D</w:t>
      </w:r>
      <w:r w:rsidR="00053EDF">
        <w:t>, dzięki czemu</w:t>
      </w:r>
      <w:r w:rsidR="00744DE8" w:rsidRPr="00744DE8">
        <w:t xml:space="preserve"> wyświetl</w:t>
      </w:r>
      <w:r w:rsidR="00053EDF">
        <w:t>ano</w:t>
      </w:r>
      <w:r w:rsidR="00744DE8" w:rsidRPr="00744DE8">
        <w:t xml:space="preserve"> trójwymiarow</w:t>
      </w:r>
      <w:r w:rsidR="00053EDF">
        <w:t>e</w:t>
      </w:r>
      <w:r w:rsidR="00744DE8" w:rsidRPr="00744DE8">
        <w:t xml:space="preserve"> struktur</w:t>
      </w:r>
      <w:r w:rsidR="00053EDF">
        <w:t>y</w:t>
      </w:r>
      <w:r w:rsidR="00744DE8" w:rsidRPr="00744DE8">
        <w:t xml:space="preserve"> obiektów</w:t>
      </w:r>
      <w:r w:rsidR="00744DE8">
        <w:t xml:space="preserve">. Autor twierdził, że </w:t>
      </w:r>
      <w:r w:rsidR="00744DE8" w:rsidRPr="00744DE8">
        <w:t>procesy budowy</w:t>
      </w:r>
      <w:r w:rsidR="00744DE8">
        <w:t xml:space="preserve"> </w:t>
      </w:r>
      <w:r w:rsidR="00744DE8">
        <w:lastRenderedPageBreak/>
        <w:t>obrazów</w:t>
      </w:r>
      <w:r w:rsidR="00744DE8" w:rsidRPr="00744DE8">
        <w:t xml:space="preserve"> 2D do 3D, a następnie wyświetlania 3D do 2D były dobrym punktem wyjścia dla przyszłych badań nad komputerowo wspomaganymi systemami 3D</w:t>
      </w:r>
      <w:r w:rsidR="00473FC6">
        <w:rPr>
          <w:rStyle w:val="FootnoteReference"/>
        </w:rPr>
        <w:footnoteReference w:id="10"/>
      </w:r>
      <w:r w:rsidR="00744DE8" w:rsidRPr="00744DE8">
        <w:t>.</w:t>
      </w:r>
    </w:p>
    <w:p w14:paraId="00D921D4" w14:textId="255E1428" w:rsidR="00C431B0" w:rsidRDefault="00C431B0" w:rsidP="004A3CF0">
      <w:pPr>
        <w:pStyle w:val="BodyText"/>
      </w:pPr>
      <w:r>
        <w:tab/>
        <w:t xml:space="preserve">W latach 60 </w:t>
      </w:r>
      <w:r w:rsidR="00053EDF">
        <w:t>sztuczna inteligencja</w:t>
      </w:r>
      <w:r w:rsidRPr="00C431B0">
        <w:t xml:space="preserve"> stał</w:t>
      </w:r>
      <w:r w:rsidR="00053EDF">
        <w:t>a</w:t>
      </w:r>
      <w:r w:rsidRPr="00C431B0">
        <w:t xml:space="preserve"> się dyscypliną akademicką</w:t>
      </w:r>
      <w:r>
        <w:t>. Jeden z</w:t>
      </w:r>
      <w:r w:rsidR="00053EDF">
        <w:t> </w:t>
      </w:r>
      <w:r>
        <w:t xml:space="preserve">profesorów </w:t>
      </w:r>
      <w:r w:rsidR="00053EDF" w:rsidRPr="00053EDF">
        <w:t>Massachusetts Institute of Technology</w:t>
      </w:r>
      <w:r w:rsidR="00053EDF">
        <w:t xml:space="preserve"> (MIT)</w:t>
      </w:r>
      <w:r>
        <w:t xml:space="preserve">, </w:t>
      </w:r>
      <w:r w:rsidRPr="00C431B0">
        <w:t>Seymour Papert</w:t>
      </w:r>
      <w:r>
        <w:t xml:space="preserve">, </w:t>
      </w:r>
      <w:r w:rsidR="00D135A5">
        <w:t xml:space="preserve">zrealizował </w:t>
      </w:r>
      <w:r>
        <w:t xml:space="preserve">projekt pod nazwą „Summer Vision Project”, którego </w:t>
      </w:r>
      <w:r w:rsidR="009C2D9E">
        <w:t>finalnym</w:t>
      </w:r>
      <w:r w:rsidRPr="00C431B0">
        <w:t xml:space="preserve"> celem </w:t>
      </w:r>
      <w:r w:rsidR="00FD3E34">
        <w:t>było stworzenie systemu będącego</w:t>
      </w:r>
      <w:r>
        <w:t xml:space="preserve"> w stanie </w:t>
      </w:r>
      <w:r w:rsidRPr="00C431B0">
        <w:t>nazw</w:t>
      </w:r>
      <w:r>
        <w:t>ać</w:t>
      </w:r>
      <w:r w:rsidRPr="00C431B0">
        <w:t xml:space="preserve"> </w:t>
      </w:r>
      <w:r w:rsidR="00FD3E34">
        <w:t xml:space="preserve">obiekt </w:t>
      </w:r>
      <w:r w:rsidRPr="00C431B0">
        <w:t xml:space="preserve">poprzez dopasowanie </w:t>
      </w:r>
      <w:r w:rsidR="00FD3E34">
        <w:t>go</w:t>
      </w:r>
      <w:r w:rsidRPr="00C431B0">
        <w:t xml:space="preserve"> do </w:t>
      </w:r>
      <w:r w:rsidR="00D135A5">
        <w:t>odpowiedniej etykiety</w:t>
      </w:r>
      <w:r>
        <w:rPr>
          <w:rStyle w:val="FootnoteReference"/>
        </w:rPr>
        <w:footnoteReference w:id="11"/>
      </w:r>
      <w:r w:rsidRPr="00C431B0">
        <w:t>.</w:t>
      </w:r>
      <w:r>
        <w:t xml:space="preserve"> Projekt nie powiódł się</w:t>
      </w:r>
      <w:r w:rsidR="00475251">
        <w:t>,</w:t>
      </w:r>
      <w:r>
        <w:t xml:space="preserve"> jednak </w:t>
      </w:r>
      <w:r w:rsidRPr="00C431B0">
        <w:t>był według wielu oficjalnym narodzeniem C</w:t>
      </w:r>
      <w:r>
        <w:t>omputer Vision</w:t>
      </w:r>
      <w:r w:rsidRPr="00C431B0">
        <w:t xml:space="preserve"> jako dziedziny naukowej.</w:t>
      </w:r>
    </w:p>
    <w:p w14:paraId="24F371F9" w14:textId="29D43361" w:rsidR="00F669F3" w:rsidRDefault="00F669F3" w:rsidP="004A3CF0">
      <w:pPr>
        <w:pStyle w:val="BodyText"/>
      </w:pPr>
      <w:r>
        <w:tab/>
      </w:r>
      <w:r w:rsidRPr="00F669F3">
        <w:t>W latach 80. XX wieku dr Kunihiko Fukushima zainspirowany pracą Hubela i</w:t>
      </w:r>
      <w:r w:rsidR="002D5C87">
        <w:t> </w:t>
      </w:r>
      <w:r w:rsidRPr="00F669F3">
        <w:t>Wiesela na temat komórek prostych i złożonych zaproponował model "neokognitronu"</w:t>
      </w:r>
      <w:r w:rsidR="00D135A5">
        <w:t>. B</w:t>
      </w:r>
      <w:r>
        <w:t>ył</w:t>
      </w:r>
      <w:r w:rsidR="00D135A5">
        <w:t xml:space="preserve"> on</w:t>
      </w:r>
      <w:r>
        <w:t xml:space="preserve"> </w:t>
      </w:r>
      <w:r w:rsidRPr="00F669F3">
        <w:t>samoorganizując</w:t>
      </w:r>
      <w:r>
        <w:t>ą</w:t>
      </w:r>
      <w:r w:rsidRPr="00F669F3">
        <w:t xml:space="preserve"> się sztuczn</w:t>
      </w:r>
      <w:r>
        <w:t>ą</w:t>
      </w:r>
      <w:r w:rsidRPr="00F669F3">
        <w:t xml:space="preserve"> sie</w:t>
      </w:r>
      <w:r>
        <w:t>cią</w:t>
      </w:r>
      <w:r w:rsidRPr="00F669F3">
        <w:t xml:space="preserve"> prostych i złożonych komórek, </w:t>
      </w:r>
      <w:r>
        <w:t>potrafiącą</w:t>
      </w:r>
      <w:r w:rsidRPr="00F669F3">
        <w:t xml:space="preserve"> rozpoznawać wzory i </w:t>
      </w:r>
      <w:r>
        <w:t>będącą</w:t>
      </w:r>
      <w:r w:rsidRPr="00F669F3">
        <w:t xml:space="preserve"> niewrażliw</w:t>
      </w:r>
      <w:r>
        <w:t>ą</w:t>
      </w:r>
      <w:r w:rsidRPr="00F669F3">
        <w:t xml:space="preserve"> na zmiany </w:t>
      </w:r>
      <w:r>
        <w:t xml:space="preserve">ich </w:t>
      </w:r>
      <w:r w:rsidRPr="00F669F3">
        <w:t>położenia</w:t>
      </w:r>
      <w:r>
        <w:rPr>
          <w:rStyle w:val="FootnoteReference"/>
        </w:rPr>
        <w:footnoteReference w:id="12"/>
      </w:r>
      <w:r w:rsidRPr="00F669F3">
        <w:t>.</w:t>
      </w:r>
      <w:r>
        <w:t xml:space="preserve"> W modelu tym wprowadzono dwa podstawowe typy warstw: konwolucyjne oraz downsamplingu</w:t>
      </w:r>
      <w:r w:rsidR="00CE75ED">
        <w:t xml:space="preserve">. </w:t>
      </w:r>
      <w:r w:rsidR="00CE75ED" w:rsidRPr="00CE75ED">
        <w:t>Warstwa konwolucyjna zawiera</w:t>
      </w:r>
      <w:r w:rsidR="00CE75ED">
        <w:t>ła</w:t>
      </w:r>
      <w:r w:rsidR="00CE75ED" w:rsidRPr="00CE75ED">
        <w:t xml:space="preserve"> jednostki, których pola receptywne pokrywa</w:t>
      </w:r>
      <w:r w:rsidR="00CE75ED">
        <w:t>ły</w:t>
      </w:r>
      <w:r w:rsidR="00CE75ED" w:rsidRPr="00CE75ED">
        <w:t xml:space="preserve"> </w:t>
      </w:r>
      <w:r w:rsidR="00CE75ED">
        <w:t>fragment</w:t>
      </w:r>
      <w:r w:rsidR="00CE75ED" w:rsidRPr="00CE75ED">
        <w:t xml:space="preserve"> warstwy poprzedniej.</w:t>
      </w:r>
      <w:r w:rsidR="00CE75ED">
        <w:t xml:space="preserve"> Dodatkowo </w:t>
      </w:r>
      <w:r w:rsidR="00CE75ED" w:rsidRPr="00CE75ED">
        <w:t>pola receptywne miały wektory wag (zwane filtrami).</w:t>
      </w:r>
      <w:r w:rsidR="00CE75ED">
        <w:t xml:space="preserve"> </w:t>
      </w:r>
      <w:r w:rsidR="00CE75ED" w:rsidRPr="00CE75ED">
        <w:t>Zadaniem tych filtrów było przesuwanie się po dwuwymiarowych tablicach wartości wejściowych (takich jak piksele obrazu)</w:t>
      </w:r>
      <w:r w:rsidR="00E83F38">
        <w:t>. P</w:t>
      </w:r>
      <w:r w:rsidR="00CE75ED" w:rsidRPr="00CE75ED">
        <w:t>o wykonaniu pewnych obliczeń, wytwarzan</w:t>
      </w:r>
      <w:r w:rsidR="00E83F38">
        <w:t>o</w:t>
      </w:r>
      <w:r w:rsidR="00CE75ED" w:rsidRPr="00CE75ED">
        <w:t xml:space="preserve"> zdarze</w:t>
      </w:r>
      <w:r w:rsidR="00E83F38">
        <w:t>nia</w:t>
      </w:r>
      <w:r w:rsidR="00CE75ED" w:rsidRPr="00CE75ED">
        <w:t xml:space="preserve"> aktywacji (tablic</w:t>
      </w:r>
      <w:r w:rsidR="00E83F38">
        <w:t>e</w:t>
      </w:r>
      <w:r w:rsidR="00CE75ED" w:rsidRPr="00CE75ED">
        <w:t xml:space="preserve"> dwuwymiarow</w:t>
      </w:r>
      <w:r w:rsidR="00E83F38">
        <w:t>e</w:t>
      </w:r>
      <w:r w:rsidR="00CE75ED" w:rsidRPr="00CE75ED">
        <w:t xml:space="preserve">), </w:t>
      </w:r>
      <w:r w:rsidR="00E83F38">
        <w:t>będące</w:t>
      </w:r>
      <w:r w:rsidR="00CE75ED" w:rsidRPr="00CE75ED">
        <w:t xml:space="preserve"> wejści</w:t>
      </w:r>
      <w:r w:rsidR="00E83F38">
        <w:t>em</w:t>
      </w:r>
      <w:r w:rsidR="00CE75ED" w:rsidRPr="00CE75ED">
        <w:t xml:space="preserve"> dla kolejnych warstw sieci.</w:t>
      </w:r>
      <w:r w:rsidR="00CE75ED">
        <w:t xml:space="preserve"> Natomiast w</w:t>
      </w:r>
      <w:r w:rsidR="00CE75ED" w:rsidRPr="00CE75ED">
        <w:t>arstwy downsamplingu zawiera</w:t>
      </w:r>
      <w:r w:rsidR="00CE75ED">
        <w:t>ły</w:t>
      </w:r>
      <w:r w:rsidR="00CE75ED" w:rsidRPr="00CE75ED">
        <w:t xml:space="preserve"> jednostki, których pola recepcyjne pokrywa</w:t>
      </w:r>
      <w:r w:rsidR="00CE75ED">
        <w:t>ły</w:t>
      </w:r>
      <w:r w:rsidR="00CE75ED" w:rsidRPr="00CE75ED">
        <w:t xml:space="preserve"> fragmenty poprzednich warstw konwolucyjnych. Downsampling pomaga</w:t>
      </w:r>
      <w:r w:rsidR="00CE75ED">
        <w:t>ł</w:t>
      </w:r>
      <w:r w:rsidR="00CE75ED" w:rsidRPr="00CE75ED">
        <w:t xml:space="preserve"> poprawnie klasyfikować obiekty, nawet gdy </w:t>
      </w:r>
      <w:r w:rsidR="003D4467">
        <w:t>te</w:t>
      </w:r>
      <w:r w:rsidR="00CE75ED" w:rsidRPr="00CE75ED">
        <w:t xml:space="preserve"> </w:t>
      </w:r>
      <w:r w:rsidR="00CE75ED">
        <w:t>zostawały przesunięte</w:t>
      </w:r>
      <w:r w:rsidR="00CE75ED" w:rsidRPr="00CE75ED">
        <w:t>.</w:t>
      </w:r>
      <w:r w:rsidR="00CE75ED">
        <w:t xml:space="preserve"> </w:t>
      </w:r>
      <w:r w:rsidR="00CE75ED" w:rsidRPr="00CE75ED">
        <w:t>Neo</w:t>
      </w:r>
      <w:r w:rsidR="00CE75ED">
        <w:t>k</w:t>
      </w:r>
      <w:r w:rsidR="00CE75ED" w:rsidRPr="00CE75ED">
        <w:t>ognitron Fukushimy jest prawdopodobnie pierwszą w historii siecią neuronową, która zasługuje</w:t>
      </w:r>
      <w:r w:rsidR="00CE75ED">
        <w:t xml:space="preserve"> by być zaliczoną do </w:t>
      </w:r>
      <w:r w:rsidR="00475251">
        <w:t xml:space="preserve">modelu </w:t>
      </w:r>
      <w:r w:rsidR="00CE75ED">
        <w:t>deep learning</w:t>
      </w:r>
      <w:r w:rsidR="00475251">
        <w:t>owego</w:t>
      </w:r>
      <w:r w:rsidR="00CE75ED">
        <w:t>.</w:t>
      </w:r>
    </w:p>
    <w:p w14:paraId="2A681A87" w14:textId="232C3B88" w:rsidR="00C431B0" w:rsidRDefault="00C431B0" w:rsidP="004A3CF0">
      <w:pPr>
        <w:pStyle w:val="BodyText"/>
      </w:pPr>
      <w:r>
        <w:tab/>
      </w:r>
      <w:r w:rsidR="00FE1A63">
        <w:t>Jedn</w:t>
      </w:r>
      <w:r w:rsidR="009613A1">
        <w:t xml:space="preserve">ą z pierwszych sieci konwolucyjnych była także stworzona przez Alexa Waibela w 1987 roku sieć </w:t>
      </w:r>
      <w:r w:rsidR="009613A1" w:rsidRPr="009613A1">
        <w:t>neuronowa z opóźnieniem czasowym (TDNN)</w:t>
      </w:r>
      <w:r w:rsidR="009613A1">
        <w:t>. Osiągnęła ona tak zwany „</w:t>
      </w:r>
      <w:r w:rsidR="009613A1" w:rsidRPr="009613A1">
        <w:t>shift invariance</w:t>
      </w:r>
      <w:r w:rsidR="009613A1">
        <w:t xml:space="preserve">” (niezmienność na przesunięcia wejściowego obrazu) </w:t>
      </w:r>
      <w:r w:rsidR="009613A1" w:rsidRPr="009613A1">
        <w:t xml:space="preserve">poprzez wykorzystanie </w:t>
      </w:r>
      <w:r w:rsidR="009613A1">
        <w:t>współ</w:t>
      </w:r>
      <w:r w:rsidR="009613A1" w:rsidRPr="009613A1">
        <w:t>dzielenia wag w połączeniu z treningiem metodą wstecznej propagacji.</w:t>
      </w:r>
      <w:r w:rsidR="009613A1">
        <w:t xml:space="preserve"> </w:t>
      </w:r>
      <w:r w:rsidR="009613A1" w:rsidRPr="009613A1">
        <w:t>W ten sposób, wykorzystując również strukturę piramidową jak w</w:t>
      </w:r>
      <w:r w:rsidR="002D5C87">
        <w:t> </w:t>
      </w:r>
      <w:r w:rsidR="009613A1" w:rsidRPr="009613A1">
        <w:t xml:space="preserve">neokognitronie, </w:t>
      </w:r>
      <w:r w:rsidR="009613A1">
        <w:t>była w stanie wykonać</w:t>
      </w:r>
      <w:r w:rsidR="009613A1" w:rsidRPr="009613A1">
        <w:t xml:space="preserve"> globalną optymalizację wag zamiast lokalnej</w:t>
      </w:r>
      <w:r w:rsidR="00792049">
        <w:rPr>
          <w:rStyle w:val="FootnoteReference"/>
        </w:rPr>
        <w:footnoteReference w:id="13"/>
      </w:r>
      <w:r w:rsidR="009613A1" w:rsidRPr="009613A1">
        <w:t>.</w:t>
      </w:r>
    </w:p>
    <w:p w14:paraId="76CE6D71" w14:textId="36E9E486" w:rsidR="00034DD5" w:rsidRDefault="00034DD5" w:rsidP="004A3CF0">
      <w:pPr>
        <w:pStyle w:val="BodyText"/>
      </w:pPr>
      <w:r>
        <w:lastRenderedPageBreak/>
        <w:tab/>
        <w:t>2 lata później propagacja wsteczna została zaimplementowana do algorytmu Fukushimy przez francuskiego naukowca Yanna LeCun</w:t>
      </w:r>
      <w:r w:rsidR="007D1CB8">
        <w:rPr>
          <w:rStyle w:val="FootnoteReference"/>
        </w:rPr>
        <w:footnoteReference w:id="14"/>
      </w:r>
      <w:r>
        <w:t xml:space="preserve">. </w:t>
      </w:r>
      <w:r w:rsidRPr="00034DD5">
        <w:t xml:space="preserve">Po kilku latach pracy nad projektem, LeCun wydał LeNet-5 - </w:t>
      </w:r>
      <w:r>
        <w:t>pierwszą</w:t>
      </w:r>
      <w:r w:rsidRPr="00034DD5">
        <w:t xml:space="preserve"> nowoczesną, konwolucyjną sieć neuronową</w:t>
      </w:r>
      <w:r w:rsidR="00E70E90">
        <w:t xml:space="preserve"> (CNN)</w:t>
      </w:r>
      <w:r w:rsidR="003D4467">
        <w:t>.</w:t>
      </w:r>
      <w:r w:rsidRPr="00034DD5">
        <w:t xml:space="preserve"> </w:t>
      </w:r>
      <w:r w:rsidR="003D4467">
        <w:t>W</w:t>
      </w:r>
      <w:r w:rsidRPr="00034DD5">
        <w:t>prowadz</w:t>
      </w:r>
      <w:r w:rsidR="003D4467">
        <w:t>ił on</w:t>
      </w:r>
      <w:r w:rsidRPr="00034DD5">
        <w:t xml:space="preserve"> kilka istotnych składników, któr</w:t>
      </w:r>
      <w:r>
        <w:t>e</w:t>
      </w:r>
      <w:r w:rsidRPr="00034DD5">
        <w:t xml:space="preserve"> do dziś używa</w:t>
      </w:r>
      <w:r>
        <w:t xml:space="preserve"> się</w:t>
      </w:r>
      <w:r w:rsidRPr="00034DD5">
        <w:t xml:space="preserve"> w </w:t>
      </w:r>
      <w:r w:rsidR="00E70E90">
        <w:t>tych sieciach</w:t>
      </w:r>
      <w:r w:rsidR="003D4467">
        <w:t>.</w:t>
      </w:r>
      <w:r>
        <w:t xml:space="preserve"> </w:t>
      </w:r>
      <w:r w:rsidR="003D4467">
        <w:t>S</w:t>
      </w:r>
      <w:r>
        <w:t xml:space="preserve">ama sieć </w:t>
      </w:r>
      <w:r w:rsidRPr="00034DD5">
        <w:t>została zastosowana przez kilka banków do rozpoznawania odręcznych numerów na zdigitalizowanych czekach</w:t>
      </w:r>
      <w:r>
        <w:t>.</w:t>
      </w:r>
      <w:r w:rsidR="007D1CB8">
        <w:t xml:space="preserve"> </w:t>
      </w:r>
      <w:r w:rsidR="007D1CB8" w:rsidRPr="007D1CB8">
        <w:t xml:space="preserve">Poza tym jego praca zaowocowała stworzeniem zbioru danych MNIST dotyczących pisma ręcznego - </w:t>
      </w:r>
      <w:r w:rsidR="00475251">
        <w:t>prawdopodobnie</w:t>
      </w:r>
      <w:r w:rsidR="007D1CB8" w:rsidRPr="007D1CB8">
        <w:t xml:space="preserve"> najbardziej znanego zbioru danych w uczeniu maszynowym.</w:t>
      </w:r>
    </w:p>
    <w:p w14:paraId="684979AD" w14:textId="51D38651" w:rsidR="0066734D" w:rsidRDefault="0066734D" w:rsidP="004A3CF0">
      <w:pPr>
        <w:pStyle w:val="BodyText"/>
      </w:pPr>
      <w:r>
        <w:tab/>
        <w:t>W międzyczasie inna grupa naukowców pod przewodnictwem Yamaguchi wprowadziła koncepcję max pooling’u</w:t>
      </w:r>
      <w:r>
        <w:rPr>
          <w:rStyle w:val="FootnoteReference"/>
        </w:rPr>
        <w:footnoteReference w:id="15"/>
      </w:r>
      <w:r>
        <w:t>. Co prawda ich praca skupiła się na rozpoznawaniu izolowanych słów, jednakże max pooling jest wykorzystywany do dzi</w:t>
      </w:r>
      <w:r w:rsidR="00E70E90">
        <w:t>ś</w:t>
      </w:r>
      <w:r>
        <w:t xml:space="preserve"> w</w:t>
      </w:r>
      <w:r w:rsidR="00E70E90">
        <w:t> </w:t>
      </w:r>
      <w:r>
        <w:t xml:space="preserve">sieciach CNN do </w:t>
      </w:r>
      <w:r w:rsidRPr="0066734D">
        <w:t>próbkowani</w:t>
      </w:r>
      <w:r>
        <w:t>a</w:t>
      </w:r>
      <w:r w:rsidRPr="0066734D">
        <w:t xml:space="preserve"> reprezentacji wejściowej</w:t>
      </w:r>
      <w:r>
        <w:t xml:space="preserve"> </w:t>
      </w:r>
      <w:r w:rsidRPr="0066734D">
        <w:t>obrazu</w:t>
      </w:r>
      <w:r>
        <w:t>.</w:t>
      </w:r>
    </w:p>
    <w:p w14:paraId="65CDE08D" w14:textId="70AB55F9" w:rsidR="003312B0" w:rsidRDefault="0021704C" w:rsidP="0021704C">
      <w:pPr>
        <w:pStyle w:val="BodyText"/>
      </w:pPr>
      <w:r>
        <w:tab/>
        <w:t xml:space="preserve">W latach 90 zaczęto również podejmować próby rozwiązania problemu grupowania percepcyjnego. Naukowcy chcieli skłonić algorytmy do podzielenia obrazów na sensowne części, aby automatycznie określić, które piksele na obrazie </w:t>
      </w:r>
      <w:r w:rsidR="00E70E90">
        <w:t>są ze sobą związane</w:t>
      </w:r>
      <w:r>
        <w:t xml:space="preserve"> i odróżnić obiekty od ich otoczenia za pomocą algorytmu teorii grafów</w:t>
      </w:r>
      <w:r>
        <w:rPr>
          <w:rStyle w:val="FootnoteReference"/>
        </w:rPr>
        <w:footnoteReference w:id="16"/>
      </w:r>
      <w:r>
        <w:t>.</w:t>
      </w:r>
      <w:r w:rsidR="003312B0">
        <w:t xml:space="preserve"> </w:t>
      </w:r>
    </w:p>
    <w:p w14:paraId="262C60FC" w14:textId="7F811429" w:rsidR="0021704C" w:rsidRDefault="003312B0" w:rsidP="0021704C">
      <w:pPr>
        <w:pStyle w:val="BodyText"/>
      </w:pPr>
      <w:r>
        <w:tab/>
        <w:t xml:space="preserve">Co więcej, w tym czasie wielu badaczy </w:t>
      </w:r>
      <w:r w:rsidRPr="003312B0">
        <w:t>zaprzestało prób rekonstrukcji obiektów poprzez tworzenie ich modeli 3D</w:t>
      </w:r>
      <w:r>
        <w:t xml:space="preserve"> </w:t>
      </w:r>
      <w:r w:rsidRPr="003312B0">
        <w:t>i zamiast tego skierowało swoje wysiłki w stronę rozpoznawania obiektów na podstawie cech.</w:t>
      </w:r>
      <w:r>
        <w:t xml:space="preserve"> Szczególnym tego przykładem była praca </w:t>
      </w:r>
      <w:r w:rsidRPr="003312B0">
        <w:t>Davida Lowe'a "Object Recognition from Local Scale-Invariant Features"</w:t>
      </w:r>
      <w:r w:rsidR="0097445C">
        <w:t xml:space="preserve"> (</w:t>
      </w:r>
      <w:r w:rsidR="0097445C" w:rsidRPr="0097445C">
        <w:t>Rozpoznawanie obiektów na podstawie lokalnych cech niezależnych od skali</w:t>
      </w:r>
      <w:r w:rsidR="0097445C">
        <w:t>)</w:t>
      </w:r>
      <w:r>
        <w:t>.</w:t>
      </w:r>
      <w:r w:rsidR="003F516B">
        <w:t xml:space="preserve"> Opisano w niej </w:t>
      </w:r>
      <w:r w:rsidR="003F516B" w:rsidRPr="003F516B">
        <w:t>system rozpoznawania obiektów, wykorzys</w:t>
      </w:r>
      <w:r w:rsidR="00EF28E2">
        <w:t>tywał</w:t>
      </w:r>
      <w:r w:rsidR="003F516B" w:rsidRPr="003F516B">
        <w:t xml:space="preserve"> nową klasę lokalnych cech obrazu</w:t>
      </w:r>
      <w:r w:rsidR="00EF28E2">
        <w:t xml:space="preserve">. Były one </w:t>
      </w:r>
      <w:r w:rsidR="003F516B">
        <w:t>niepodatne na skalowanie, translację i rotację obraz</w:t>
      </w:r>
      <w:r w:rsidR="0097445C">
        <w:t>u</w:t>
      </w:r>
      <w:r w:rsidR="003F516B">
        <w:t xml:space="preserve"> oraz </w:t>
      </w:r>
      <w:r w:rsidR="0080650C">
        <w:t xml:space="preserve">częściowo niepodatne </w:t>
      </w:r>
      <w:r w:rsidR="0097445C">
        <w:t>na</w:t>
      </w:r>
      <w:r w:rsidR="0080650C">
        <w:t xml:space="preserve"> zmian</w:t>
      </w:r>
      <w:r w:rsidR="0097445C">
        <w:t>y</w:t>
      </w:r>
      <w:r w:rsidR="0080650C">
        <w:t xml:space="preserve"> oświetlenia</w:t>
      </w:r>
      <w:r w:rsidR="0080650C">
        <w:rPr>
          <w:rStyle w:val="FootnoteReference"/>
        </w:rPr>
        <w:footnoteReference w:id="17"/>
      </w:r>
      <w:r w:rsidR="0080650C">
        <w:t>. Według autora cechy te są podobne do neuronów w</w:t>
      </w:r>
      <w:r w:rsidR="002D5C87">
        <w:t> </w:t>
      </w:r>
      <w:r w:rsidR="0080650C">
        <w:t xml:space="preserve">dolnej korze skroniowej, wykorzystywanych przez naczelne do rozpoznawania </w:t>
      </w:r>
      <w:r w:rsidR="00FD3E34">
        <w:t>rzeczy</w:t>
      </w:r>
      <w:r w:rsidR="0080650C">
        <w:t xml:space="preserve">. </w:t>
      </w:r>
      <w:r w:rsidR="0080650C" w:rsidRPr="0080650C">
        <w:t xml:space="preserve">Eksperymentalne wyniki </w:t>
      </w:r>
      <w:r w:rsidR="0080650C">
        <w:t>pokazały</w:t>
      </w:r>
      <w:r w:rsidR="0080650C" w:rsidRPr="0080650C">
        <w:t xml:space="preserve">, że </w:t>
      </w:r>
      <w:r w:rsidR="00FD3E34">
        <w:t xml:space="preserve">czas obliczeń potrzebnych do </w:t>
      </w:r>
      <w:r w:rsidR="0080650C" w:rsidRPr="0080650C">
        <w:t>rozpozna</w:t>
      </w:r>
      <w:r w:rsidR="00FD3E34">
        <w:t>nia</w:t>
      </w:r>
      <w:r w:rsidR="0080650C" w:rsidRPr="0080650C">
        <w:t xml:space="preserve"> </w:t>
      </w:r>
      <w:r w:rsidR="00FD3E34">
        <w:t xml:space="preserve">obiektu na nieidealnym </w:t>
      </w:r>
      <w:r w:rsidR="00EF28E2">
        <w:t xml:space="preserve">obrazie </w:t>
      </w:r>
      <w:r w:rsidR="00FD3E34">
        <w:t>wyniósł</w:t>
      </w:r>
      <w:r w:rsidR="0080650C" w:rsidRPr="0080650C">
        <w:t xml:space="preserve"> poniżej 2 sekund.</w:t>
      </w:r>
    </w:p>
    <w:p w14:paraId="0F915C45" w14:textId="033399FC" w:rsidR="0080650C" w:rsidRDefault="0080650C" w:rsidP="0021704C">
      <w:pPr>
        <w:pStyle w:val="BodyText"/>
      </w:pPr>
      <w:r>
        <w:tab/>
      </w:r>
      <w:r w:rsidRPr="0080650C">
        <w:t xml:space="preserve">Niedługo </w:t>
      </w:r>
      <w:r w:rsidR="008A1F02" w:rsidRPr="0080650C">
        <w:t>potem,</w:t>
      </w:r>
      <w:r>
        <w:t xml:space="preserve"> bo </w:t>
      </w:r>
      <w:r w:rsidRPr="0080650C">
        <w:t>w 2001 roku,</w:t>
      </w:r>
      <w:r>
        <w:t xml:space="preserve"> stworzony zostały pierwszy </w:t>
      </w:r>
      <w:r w:rsidRPr="0080650C">
        <w:t>system wykrywania twarzy</w:t>
      </w:r>
      <w:r>
        <w:t xml:space="preserve">, działający w czasie rzeczywistym. </w:t>
      </w:r>
      <w:r w:rsidRPr="0080650C">
        <w:t xml:space="preserve"> </w:t>
      </w:r>
      <w:r w:rsidR="008A1F02">
        <w:t xml:space="preserve">Algorytm stworzony przez </w:t>
      </w:r>
      <w:r w:rsidRPr="0080650C">
        <w:t>Paul</w:t>
      </w:r>
      <w:r w:rsidR="008A1F02">
        <w:t>a</w:t>
      </w:r>
      <w:r w:rsidRPr="0080650C">
        <w:t xml:space="preserve"> Viola i Michael</w:t>
      </w:r>
      <w:r w:rsidR="008A1F02">
        <w:t>a</w:t>
      </w:r>
      <w:r w:rsidRPr="0080650C">
        <w:t xml:space="preserve"> Jones</w:t>
      </w:r>
      <w:r w:rsidR="008A1F02">
        <w:t xml:space="preserve"> </w:t>
      </w:r>
      <w:r w:rsidR="00A45E5C" w:rsidRPr="00A45E5C">
        <w:t>wprowadz</w:t>
      </w:r>
      <w:r w:rsidR="00A45E5C">
        <w:t>ił</w:t>
      </w:r>
      <w:r w:rsidR="00A45E5C" w:rsidRPr="00A45E5C">
        <w:t xml:space="preserve"> </w:t>
      </w:r>
      <w:r w:rsidR="00A45E5C">
        <w:t>nową</w:t>
      </w:r>
      <w:r w:rsidR="00A45E5C" w:rsidRPr="00A45E5C">
        <w:t xml:space="preserve"> reprezentację obrazu zwan</w:t>
      </w:r>
      <w:r w:rsidR="00A45E5C">
        <w:t>ą</w:t>
      </w:r>
      <w:r w:rsidR="00A45E5C" w:rsidRPr="00A45E5C">
        <w:t xml:space="preserve"> "obrazem </w:t>
      </w:r>
      <w:r w:rsidR="00A45E5C" w:rsidRPr="00A45E5C">
        <w:lastRenderedPageBreak/>
        <w:t>integralnym", któr</w:t>
      </w:r>
      <w:r w:rsidR="00744ED8">
        <w:t>a</w:t>
      </w:r>
      <w:r w:rsidR="00A45E5C" w:rsidRPr="00A45E5C">
        <w:t xml:space="preserve"> pozwala</w:t>
      </w:r>
      <w:r w:rsidR="00744ED8">
        <w:t>ła</w:t>
      </w:r>
      <w:r w:rsidR="00A45E5C" w:rsidRPr="00A45E5C">
        <w:t xml:space="preserve"> na bardzo szybkie oblicz</w:t>
      </w:r>
      <w:r w:rsidR="00926780">
        <w:t>a</w:t>
      </w:r>
      <w:r w:rsidR="00A45E5C" w:rsidRPr="00A45E5C">
        <w:t>ni</w:t>
      </w:r>
      <w:r w:rsidR="00926780">
        <w:t>e</w:t>
      </w:r>
      <w:r w:rsidR="00A45E5C" w:rsidRPr="00A45E5C">
        <w:t xml:space="preserve"> </w:t>
      </w:r>
      <w:r w:rsidR="00926780">
        <w:t xml:space="preserve">kluczowych </w:t>
      </w:r>
      <w:r w:rsidR="00A45E5C" w:rsidRPr="00A45E5C">
        <w:t>cech</w:t>
      </w:r>
      <w:r w:rsidR="00A45E5C">
        <w:t>. Drug</w:t>
      </w:r>
      <w:r w:rsidR="00926780">
        <w:t>im</w:t>
      </w:r>
      <w:r w:rsidR="00A45E5C">
        <w:t xml:space="preserve"> jego </w:t>
      </w:r>
      <w:r w:rsidR="00926780">
        <w:t>atrybutem</w:t>
      </w:r>
      <w:r w:rsidR="00A45E5C">
        <w:t xml:space="preserve"> było </w:t>
      </w:r>
      <w:r w:rsidR="00A45E5C" w:rsidRPr="00A45E5C">
        <w:t>wybiera</w:t>
      </w:r>
      <w:r w:rsidR="00A45E5C">
        <w:t>nie</w:t>
      </w:r>
      <w:r w:rsidR="00A45E5C" w:rsidRPr="00A45E5C">
        <w:t xml:space="preserve"> niewielk</w:t>
      </w:r>
      <w:r w:rsidR="00A45E5C">
        <w:t>iej</w:t>
      </w:r>
      <w:r w:rsidR="00A45E5C" w:rsidRPr="00A45E5C">
        <w:t xml:space="preserve"> liczb</w:t>
      </w:r>
      <w:r w:rsidR="00A45E5C">
        <w:t>y</w:t>
      </w:r>
      <w:r w:rsidR="00A45E5C" w:rsidRPr="00A45E5C">
        <w:t xml:space="preserve"> krytycznych cech wizualnych z</w:t>
      </w:r>
      <w:r w:rsidR="002D5C87">
        <w:t> </w:t>
      </w:r>
      <w:r w:rsidR="00A45E5C" w:rsidRPr="00A45E5C">
        <w:t xml:space="preserve">większego zbioru </w:t>
      </w:r>
      <w:r w:rsidR="00A45E5C">
        <w:t>dzięki czemu osiągano</w:t>
      </w:r>
      <w:r w:rsidR="00A45E5C" w:rsidRPr="00A45E5C">
        <w:t xml:space="preserve"> niezwykle wydajn</w:t>
      </w:r>
      <w:r w:rsidR="00A45E5C">
        <w:t>y</w:t>
      </w:r>
      <w:r w:rsidR="00A45E5C" w:rsidRPr="00A45E5C">
        <w:t xml:space="preserve"> klasyfikator</w:t>
      </w:r>
      <w:r w:rsidR="006316D6">
        <w:t>.</w:t>
      </w:r>
      <w:r w:rsidR="00A45E5C">
        <w:t xml:space="preserve"> </w:t>
      </w:r>
      <w:r w:rsidR="006316D6">
        <w:t>T</w:t>
      </w:r>
      <w:r w:rsidR="00A45E5C" w:rsidRPr="00A45E5C">
        <w:t xml:space="preserve">rzecim wkładem </w:t>
      </w:r>
      <w:r w:rsidR="00A45E5C">
        <w:t>była</w:t>
      </w:r>
      <w:r w:rsidR="00A45E5C" w:rsidRPr="00A45E5C">
        <w:t xml:space="preserve"> metoda łączenia coraz bardziej złożonych klasyfikatorów w </w:t>
      </w:r>
      <w:r w:rsidR="00A45E5C">
        <w:t xml:space="preserve">tak zwaną </w:t>
      </w:r>
      <w:r w:rsidR="00A45E5C" w:rsidRPr="00A45E5C">
        <w:t>"kaskadę"</w:t>
      </w:r>
      <w:r w:rsidR="00EF28E2">
        <w:t>. P</w:t>
      </w:r>
      <w:r w:rsidR="00A45E5C" w:rsidRPr="00A45E5C">
        <w:t>ozwala</w:t>
      </w:r>
      <w:r w:rsidR="00A45E5C">
        <w:t>ła</w:t>
      </w:r>
      <w:r w:rsidR="00A45E5C" w:rsidRPr="00A45E5C">
        <w:t xml:space="preserve"> </w:t>
      </w:r>
      <w:r w:rsidR="00EF28E2">
        <w:t xml:space="preserve">ona </w:t>
      </w:r>
      <w:r w:rsidR="00A45E5C" w:rsidRPr="00A45E5C">
        <w:t>na szybkie odrzuc</w:t>
      </w:r>
      <w:r w:rsidR="006316D6">
        <w:t>a</w:t>
      </w:r>
      <w:r w:rsidR="00A45E5C" w:rsidRPr="00A45E5C">
        <w:t xml:space="preserve">nie regionów tła obrazu przy jednoczesnym przeznaczeniu większej ilości obliczeń na obiecujące regiony podobne do </w:t>
      </w:r>
      <w:r w:rsidR="006316D6">
        <w:t>szukanych przedmiotów</w:t>
      </w:r>
      <w:r w:rsidR="00EB3E8D">
        <w:rPr>
          <w:rStyle w:val="FootnoteReference"/>
        </w:rPr>
        <w:footnoteReference w:id="18"/>
      </w:r>
      <w:r w:rsidR="00A45E5C" w:rsidRPr="00A45E5C">
        <w:t>.</w:t>
      </w:r>
    </w:p>
    <w:p w14:paraId="568D89CC" w14:textId="6D3EA475" w:rsidR="00C17CB0" w:rsidRDefault="00C17CB0" w:rsidP="0021704C">
      <w:pPr>
        <w:pStyle w:val="BodyText"/>
      </w:pPr>
      <w:r>
        <w:tab/>
        <w:t>Wraz z ciągłym rozwojem</w:t>
      </w:r>
      <w:r w:rsidR="00B00D9A">
        <w:t>,</w:t>
      </w:r>
      <w:r>
        <w:t xml:space="preserve"> konwolucyjne sieci neuronowe wymagały coraz to większych mocy obliczeniowych. Jednym ze sposobów</w:t>
      </w:r>
      <w:r w:rsidR="00B00D9A">
        <w:t xml:space="preserve"> pokonania tego problemu,</w:t>
      </w:r>
      <w:r>
        <w:t xml:space="preserve"> okazał</w:t>
      </w:r>
      <w:r w:rsidR="00A85ED7">
        <w:t>o</w:t>
      </w:r>
      <w:r>
        <w:t xml:space="preserve"> </w:t>
      </w:r>
      <w:r w:rsidR="00A85ED7">
        <w:t xml:space="preserve">się wykorzystanie procesorów graficznych. W 2004 roku koreańscy badacze wykazali, że </w:t>
      </w:r>
      <w:r w:rsidR="00A85ED7" w:rsidRPr="00A85ED7">
        <w:t xml:space="preserve">sieci neuronowe mogą </w:t>
      </w:r>
      <w:r w:rsidR="00A85ED7">
        <w:t>działać o wiele szybciej na układach</w:t>
      </w:r>
      <w:r w:rsidR="00A85ED7" w:rsidRPr="00A85ED7">
        <w:t xml:space="preserve"> </w:t>
      </w:r>
      <w:r w:rsidR="00C97947">
        <w:t>procesorów graficznych (</w:t>
      </w:r>
      <w:r w:rsidR="00A85ED7" w:rsidRPr="00A85ED7">
        <w:t>GPU</w:t>
      </w:r>
      <w:r w:rsidR="00C97947">
        <w:t>)</w:t>
      </w:r>
      <w:r w:rsidR="00A85ED7" w:rsidRPr="00A85ED7">
        <w:t>. Ich implementacja była 20 razy szybsza od analogicznej implementacji na</w:t>
      </w:r>
      <w:r w:rsidR="00F71631">
        <w:t xml:space="preserve"> procesorach</w:t>
      </w:r>
      <w:r w:rsidR="00A85ED7" w:rsidRPr="00A85ED7">
        <w:t xml:space="preserve"> CPU</w:t>
      </w:r>
      <w:r w:rsidR="00A85ED7">
        <w:rPr>
          <w:rStyle w:val="FootnoteReference"/>
        </w:rPr>
        <w:footnoteReference w:id="19"/>
      </w:r>
      <w:r w:rsidR="00A85ED7" w:rsidRPr="00A85ED7">
        <w:t>.</w:t>
      </w:r>
      <w:r w:rsidR="00A85ED7">
        <w:t xml:space="preserve"> Natomiast pierwsza implementacja konwolucyjnej sieci neuronowej na GPU </w:t>
      </w:r>
      <w:r w:rsidR="00A85ED7" w:rsidRPr="00A85ED7">
        <w:t>została opisan</w:t>
      </w:r>
      <w:r w:rsidR="00A85ED7">
        <w:t xml:space="preserve">a 2 lata później i okazała się </w:t>
      </w:r>
      <w:r w:rsidR="00A85ED7" w:rsidRPr="00A85ED7">
        <w:t>4 razy szybsza od analogicznej implementacji na CPU</w:t>
      </w:r>
      <w:r w:rsidR="00A85ED7">
        <w:rPr>
          <w:rStyle w:val="FootnoteReference"/>
        </w:rPr>
        <w:footnoteReference w:id="20"/>
      </w:r>
      <w:r w:rsidR="00A85ED7" w:rsidRPr="00A85ED7">
        <w:t>.</w:t>
      </w:r>
    </w:p>
    <w:p w14:paraId="0EEC42EF" w14:textId="3966D7EF" w:rsidR="0090075C" w:rsidRDefault="0090075C" w:rsidP="0021704C">
      <w:pPr>
        <w:pStyle w:val="BodyText"/>
      </w:pPr>
      <w:r>
        <w:tab/>
      </w:r>
      <w:r w:rsidR="00B866B4" w:rsidRPr="00B866B4">
        <w:t xml:space="preserve">Około 2012 roku </w:t>
      </w:r>
      <w:r w:rsidR="004635CB">
        <w:t>konwolucyjne sieci neuronowe</w:t>
      </w:r>
      <w:r w:rsidR="00B866B4" w:rsidRPr="00B866B4">
        <w:t xml:space="preserve"> odnotowały ogromny wzrost popularności</w:t>
      </w:r>
      <w:r w:rsidR="00B866B4">
        <w:t xml:space="preserve">, </w:t>
      </w:r>
      <w:r w:rsidR="00B866B4" w:rsidRPr="00B866B4">
        <w:t>który trwa do dziś</w:t>
      </w:r>
      <w:r w:rsidR="00B866B4">
        <w:t xml:space="preserve">. Stało się to za sprawą sieci konwolucyjnej zwanej </w:t>
      </w:r>
      <w:r w:rsidR="00B866B4" w:rsidRPr="00B866B4">
        <w:t>AlexNet</w:t>
      </w:r>
      <w:r w:rsidR="00B866B4">
        <w:t>, która</w:t>
      </w:r>
      <w:r w:rsidR="00B866B4" w:rsidRPr="00B866B4">
        <w:t xml:space="preserve"> osiągnęła najwyższą </w:t>
      </w:r>
      <w:r w:rsidR="006316D6">
        <w:t>trafność</w:t>
      </w:r>
      <w:r w:rsidR="00B866B4" w:rsidRPr="00B866B4">
        <w:t xml:space="preserve"> w etykietowaniu obrazów w wyzwaniu ImageNet.</w:t>
      </w:r>
      <w:r w:rsidR="00B866B4">
        <w:t xml:space="preserve"> Twórca sieci, </w:t>
      </w:r>
      <w:r w:rsidR="00B866B4" w:rsidRPr="00B866B4">
        <w:t xml:space="preserve">Alex Krizhevsky </w:t>
      </w:r>
      <w:r w:rsidR="003B236A">
        <w:t>wraz z innymi badaczami</w:t>
      </w:r>
      <w:r w:rsidR="00B866B4" w:rsidRPr="00B866B4">
        <w:t xml:space="preserve"> opublikowali pracę "ImageNet Classification with Deep Convolutional Neural Networks"</w:t>
      </w:r>
      <w:r w:rsidR="003B236A">
        <w:t xml:space="preserve"> (</w:t>
      </w:r>
      <w:r w:rsidR="003B236A" w:rsidRPr="003B236A">
        <w:t>Klasyfikacja ImageNet za pomocą głębokich neuronowych sieci konwolucyjnych</w:t>
      </w:r>
      <w:r w:rsidR="003B236A">
        <w:t>)</w:t>
      </w:r>
      <w:r w:rsidR="00B866B4" w:rsidRPr="00B866B4">
        <w:t xml:space="preserve"> opisującą zwycięski model</w:t>
      </w:r>
      <w:r w:rsidR="00B866B4">
        <w:t>.</w:t>
      </w:r>
      <w:r w:rsidR="00C05E0D">
        <w:t xml:space="preserve"> </w:t>
      </w:r>
      <w:r w:rsidR="006316D6">
        <w:t>B</w:t>
      </w:r>
      <w:r w:rsidR="00C05E0D">
        <w:t>ył</w:t>
      </w:r>
      <w:r w:rsidR="006316D6">
        <w:t xml:space="preserve"> on</w:t>
      </w:r>
      <w:r w:rsidR="00C05E0D" w:rsidRPr="00C05E0D">
        <w:t xml:space="preserve"> podobny w swojej architekturze do LeNet-5 Yanna LeCuna</w:t>
      </w:r>
      <w:r w:rsidR="00C05E0D">
        <w:t xml:space="preserve"> i</w:t>
      </w:r>
      <w:r w:rsidR="002D5C87">
        <w:t> </w:t>
      </w:r>
      <w:r w:rsidR="00C05E0D" w:rsidRPr="00C05E0D">
        <w:t>osiąg</w:t>
      </w:r>
      <w:r w:rsidR="00C05E0D">
        <w:t xml:space="preserve">ał </w:t>
      </w:r>
      <w:r w:rsidR="00C05E0D" w:rsidRPr="00C05E0D">
        <w:t>poziom błędu 16,4%</w:t>
      </w:r>
      <w:r w:rsidR="009F1E10">
        <w:rPr>
          <w:rStyle w:val="FootnoteReference"/>
        </w:rPr>
        <w:footnoteReference w:id="21"/>
      </w:r>
      <w:r w:rsidR="00C05E0D" w:rsidRPr="00C05E0D">
        <w:t xml:space="preserve">. </w:t>
      </w:r>
      <w:r w:rsidR="00C05E0D">
        <w:t xml:space="preserve">Na dzisiejsze standardy wynik może nie wydawać się przełomowy jednak jeszcze w 2010-11 roku wskaźnik błędnie zaklasyfikowanych obrazów w tym samym konkursie wynosił mniej więcej 26%. </w:t>
      </w:r>
      <w:r w:rsidR="00C05E0D" w:rsidRPr="00C05E0D">
        <w:t xml:space="preserve">Był to </w:t>
      </w:r>
      <w:r w:rsidR="00C05E0D">
        <w:t xml:space="preserve">więc </w:t>
      </w:r>
      <w:r w:rsidR="00C05E0D" w:rsidRPr="00C05E0D">
        <w:t xml:space="preserve">moment przełomowy dla CNN-ów. </w:t>
      </w:r>
      <w:r w:rsidR="005E6E67">
        <w:t>Model ten położył podwaliny pod kolejne sieci CNN, gdzie po warstwie konwolucyjnej następowała funkcja ak</w:t>
      </w:r>
      <w:r w:rsidR="00A929AC">
        <w:t>t</w:t>
      </w:r>
      <w:r w:rsidR="005E6E67">
        <w:t xml:space="preserve">ywacji, a następnie max pooling’u. </w:t>
      </w:r>
      <w:r w:rsidR="00294D04">
        <w:t>Dzięki temu w</w:t>
      </w:r>
      <w:r w:rsidR="00C05E0D" w:rsidRPr="00C05E0D">
        <w:t xml:space="preserve"> kolejnych latach wskaźniki błędów w klasyfikacji obrazów </w:t>
      </w:r>
      <w:r w:rsidR="00C05E0D">
        <w:t>w konkursie ImageNet</w:t>
      </w:r>
      <w:r w:rsidR="00C05E0D" w:rsidRPr="00C05E0D">
        <w:t xml:space="preserve"> spadły do kilku procent, a zwycięzcami, od 2012 roku</w:t>
      </w:r>
      <w:r w:rsidR="00C05E0D">
        <w:t xml:space="preserve"> regularnie </w:t>
      </w:r>
      <w:r w:rsidR="00C05E0D" w:rsidRPr="00C05E0D">
        <w:t>były konwolucyjne sieci neuronowe.</w:t>
      </w:r>
    </w:p>
    <w:p w14:paraId="18D08CEA" w14:textId="178A1169" w:rsidR="00A929AC" w:rsidRDefault="004A2C9E" w:rsidP="0021704C">
      <w:pPr>
        <w:pStyle w:val="BodyText"/>
      </w:pPr>
      <w:r>
        <w:lastRenderedPageBreak/>
        <w:tab/>
      </w:r>
      <w:r w:rsidR="00A929AC">
        <w:t>W ostatnich latach wprowadzano nowe warstwy jak blok resztkowy (residual block), który umożliwił uczenie jeszcze głębszych sieci neuronowych. Z</w:t>
      </w:r>
      <w:r w:rsidR="00A929AC" w:rsidRPr="00A929AC">
        <w:t xml:space="preserve">espół </w:t>
      </w:r>
      <w:r w:rsidR="00A929AC">
        <w:t>złożony z</w:t>
      </w:r>
      <w:r w:rsidR="002D5C87">
        <w:t> </w:t>
      </w:r>
      <w:r w:rsidR="00A929AC">
        <w:t>takich</w:t>
      </w:r>
      <w:r w:rsidR="00A929AC" w:rsidRPr="00A929AC">
        <w:t xml:space="preserve"> sieci resztkowych osiąg</w:t>
      </w:r>
      <w:r w:rsidR="00A929AC">
        <w:t>nął</w:t>
      </w:r>
      <w:r w:rsidR="00A929AC" w:rsidRPr="00A929AC">
        <w:t xml:space="preserve"> </w:t>
      </w:r>
      <w:r w:rsidR="00A929AC">
        <w:t xml:space="preserve">błąd klasyfikacji na poziomie </w:t>
      </w:r>
      <w:r w:rsidR="00A929AC" w:rsidRPr="00A929AC">
        <w:t>3,57% na zbiorze</w:t>
      </w:r>
      <w:r w:rsidR="002D5C87">
        <w:t xml:space="preserve"> </w:t>
      </w:r>
      <w:r w:rsidR="00A929AC" w:rsidRPr="00A929AC">
        <w:t xml:space="preserve">testowym ImageNet. </w:t>
      </w:r>
      <w:r w:rsidR="00A929AC">
        <w:t>Dzięki temu zdobył</w:t>
      </w:r>
      <w:r w:rsidR="006316D6">
        <w:t xml:space="preserve"> on</w:t>
      </w:r>
      <w:r w:rsidR="00A929AC">
        <w:t xml:space="preserve"> </w:t>
      </w:r>
      <w:r w:rsidR="00A929AC" w:rsidRPr="00A929AC">
        <w:t xml:space="preserve">1 miejsce </w:t>
      </w:r>
      <w:r w:rsidR="00A929AC">
        <w:t xml:space="preserve">w konkursie </w:t>
      </w:r>
      <w:r w:rsidR="006316D6">
        <w:t>o tej samej nazwie</w:t>
      </w:r>
      <w:r w:rsidR="00A929AC">
        <w:t xml:space="preserve"> w</w:t>
      </w:r>
      <w:r w:rsidR="002D5C87">
        <w:t> </w:t>
      </w:r>
      <w:r w:rsidR="00A929AC" w:rsidRPr="00A929AC">
        <w:t>2015</w:t>
      </w:r>
      <w:r w:rsidR="006316D6">
        <w:t xml:space="preserve"> roku</w:t>
      </w:r>
      <w:r w:rsidR="007D67E7">
        <w:rPr>
          <w:rStyle w:val="FootnoteReference"/>
        </w:rPr>
        <w:footnoteReference w:id="22"/>
      </w:r>
      <w:r w:rsidR="00A929AC" w:rsidRPr="00A929AC">
        <w:t>.</w:t>
      </w:r>
      <w:r w:rsidR="00A929AC">
        <w:t xml:space="preserve"> </w:t>
      </w:r>
    </w:p>
    <w:p w14:paraId="13BAA86E" w14:textId="63DFF98A" w:rsidR="004A2C9E" w:rsidRDefault="00A929AC" w:rsidP="0021704C">
      <w:pPr>
        <w:pStyle w:val="BodyText"/>
      </w:pPr>
      <w:r>
        <w:tab/>
      </w:r>
      <w:r w:rsidR="006316D6">
        <w:t>Tak więc w</w:t>
      </w:r>
      <w:r w:rsidRPr="00C262CB">
        <w:t>idzenie komputerowe przeszło długą drogę w ciągu ostatnich kilku dekad.</w:t>
      </w:r>
      <w:r>
        <w:t xml:space="preserve"> </w:t>
      </w:r>
      <w:r w:rsidRPr="00C262CB">
        <w:t xml:space="preserve">Pomimo ostatnich postępów, które są imponujące, nadal </w:t>
      </w:r>
      <w:r>
        <w:t>pozostaje wiele do odkrycia</w:t>
      </w:r>
      <w:r w:rsidRPr="00C262CB">
        <w:t>.</w:t>
      </w:r>
      <w:r>
        <w:t xml:space="preserve"> </w:t>
      </w:r>
      <w:r w:rsidR="00C1778D">
        <w:t xml:space="preserve">Wciąż tworzone są nowe architektury sieci konwolucyjnych, potrafiące coraz lepiej rozpoznawać i klasyfikować obiekty. </w:t>
      </w:r>
      <w:r w:rsidR="00C262CB" w:rsidRPr="00C262CB">
        <w:t xml:space="preserve">Jednak już </w:t>
      </w:r>
      <w:r w:rsidR="00C262CB">
        <w:t xml:space="preserve">teraz istnieje </w:t>
      </w:r>
      <w:r w:rsidR="00C262CB" w:rsidRPr="00C262CB">
        <w:t>wiele</w:t>
      </w:r>
      <w:r w:rsidR="00C262CB">
        <w:t xml:space="preserve"> gałęzi gospodarki</w:t>
      </w:r>
      <w:r w:rsidR="00C262CB" w:rsidRPr="00C262CB">
        <w:t xml:space="preserve">, które znalazły sposoby na zastosowanie systemów </w:t>
      </w:r>
      <w:r w:rsidR="00C262CB">
        <w:t>Computer Vision oraz konwolucyjnych sieci neuronowych</w:t>
      </w:r>
      <w:r w:rsidR="00C262CB" w:rsidRPr="00C262CB">
        <w:t xml:space="preserve"> do </w:t>
      </w:r>
      <w:r w:rsidR="00C262CB">
        <w:t xml:space="preserve">rozwiązywania </w:t>
      </w:r>
      <w:r w:rsidR="00C262CB" w:rsidRPr="00C262CB">
        <w:t>rzeczywistych problemów.</w:t>
      </w:r>
      <w:r w:rsidR="008B4DC2">
        <w:t xml:space="preserve"> Jedną z takich branż jest branża motoryzacyjna.</w:t>
      </w:r>
    </w:p>
    <w:p w14:paraId="7ADC3902" w14:textId="3AF6005A" w:rsidR="00C87964" w:rsidRPr="00C10868" w:rsidRDefault="00F41FD7" w:rsidP="00C87964">
      <w:pPr>
        <w:pStyle w:val="Heading2"/>
      </w:pPr>
      <w:bookmarkStart w:id="10" w:name="_Toc134982589"/>
      <w:bookmarkStart w:id="11" w:name="_Toc135162687"/>
      <w:r>
        <w:t>Nowoczesne CNN i ich implementacje</w:t>
      </w:r>
      <w:r w:rsidR="00163993">
        <w:t xml:space="preserve"> w benchmarku </w:t>
      </w:r>
      <w:r w:rsidR="00163993" w:rsidRPr="009278A2">
        <w:t>GTSRB</w:t>
      </w:r>
      <w:bookmarkEnd w:id="10"/>
      <w:bookmarkEnd w:id="11"/>
    </w:p>
    <w:p w14:paraId="6D83F2A4" w14:textId="77777777" w:rsidR="009D0B0A" w:rsidRDefault="009D0B0A" w:rsidP="00AF1F3E">
      <w:pPr>
        <w:pStyle w:val="BodyText"/>
        <w:ind w:left="708"/>
      </w:pPr>
    </w:p>
    <w:p w14:paraId="7A007396" w14:textId="6E70B36A" w:rsidR="009D0B0A" w:rsidRDefault="009D0B0A" w:rsidP="009D0B0A">
      <w:pPr>
        <w:pStyle w:val="BodyText"/>
      </w:pPr>
      <w:r>
        <w:tab/>
      </w:r>
      <w:r w:rsidR="00672C8F">
        <w:t>Łącząc prace z zakresu</w:t>
      </w:r>
      <w:r w:rsidR="00AF1F3E" w:rsidRPr="00AF1F3E">
        <w:t xml:space="preserve"> </w:t>
      </w:r>
      <w:r w:rsidR="00672C8F">
        <w:t>computer vision</w:t>
      </w:r>
      <w:r w:rsidR="00AF1F3E" w:rsidRPr="00AF1F3E">
        <w:t xml:space="preserve"> i</w:t>
      </w:r>
      <w:r w:rsidR="00AF1F3E">
        <w:t xml:space="preserve"> znaków drogowych</w:t>
      </w:r>
      <w:r w:rsidR="006316D6">
        <w:t xml:space="preserve"> w całość</w:t>
      </w:r>
      <w:r w:rsidR="00672C8F">
        <w:t xml:space="preserve">, powstały publikacje </w:t>
      </w:r>
      <w:r w:rsidR="006316D6">
        <w:t>znajdując</w:t>
      </w:r>
      <w:r w:rsidR="00672C8F">
        <w:t>e</w:t>
      </w:r>
      <w:r w:rsidR="006316D6">
        <w:t xml:space="preserve"> się w podrozdziale 1.3</w:t>
      </w:r>
      <w:r>
        <w:t>.</w:t>
      </w:r>
      <w:r w:rsidR="00923F19">
        <w:t xml:space="preserve"> Posiłkując się raz jeszcze bazą danych Scopus można </w:t>
      </w:r>
      <w:r w:rsidR="00217B39">
        <w:t>zauważyć,</w:t>
      </w:r>
      <w:r w:rsidR="00923F19">
        <w:t xml:space="preserve"> że </w:t>
      </w:r>
      <w:r w:rsidR="00672C8F">
        <w:t xml:space="preserve">takich publikacji </w:t>
      </w:r>
      <w:r w:rsidR="002A3C0D">
        <w:t xml:space="preserve">powstało </w:t>
      </w:r>
      <w:r w:rsidR="00923F19">
        <w:t>przeszło 300</w:t>
      </w:r>
      <w:r w:rsidR="002A3C0D">
        <w:t xml:space="preserve"> w ciągu ostatnich lat</w:t>
      </w:r>
      <w:r w:rsidR="00923F19">
        <w:t>.</w:t>
      </w:r>
    </w:p>
    <w:p w14:paraId="7E5F44FD" w14:textId="77777777" w:rsidR="00217B39" w:rsidRDefault="00217B39" w:rsidP="009D0B0A">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BEC50DE" w14:textId="77777777" w:rsidTr="00F55118">
        <w:trPr>
          <w:tblHeader/>
        </w:trPr>
        <w:tc>
          <w:tcPr>
            <w:tcW w:w="8495" w:type="dxa"/>
          </w:tcPr>
          <w:p w14:paraId="02957D15" w14:textId="1A360413" w:rsidR="007303EC" w:rsidRPr="007303EC" w:rsidRDefault="007303EC" w:rsidP="007303EC">
            <w:pPr>
              <w:pStyle w:val="Caption"/>
              <w:tabs>
                <w:tab w:val="clear" w:pos="1191"/>
                <w:tab w:val="left" w:pos="0"/>
              </w:tabs>
              <w:ind w:left="0" w:firstLine="0"/>
              <w:jc w:val="center"/>
              <w:rPr>
                <w:sz w:val="24"/>
                <w:szCs w:val="24"/>
              </w:rPr>
            </w:pPr>
            <w:bookmarkStart w:id="12" w:name="_Toc134967464"/>
            <w:r w:rsidRPr="007303EC">
              <w:rPr>
                <w:sz w:val="24"/>
                <w:szCs w:val="24"/>
              </w:rPr>
              <w:lastRenderedPageBreak/>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2</w:t>
            </w:r>
            <w:r w:rsidR="00C90FA7">
              <w:rPr>
                <w:sz w:val="24"/>
                <w:szCs w:val="24"/>
              </w:rPr>
              <w:fldChar w:fldCharType="end"/>
            </w:r>
            <w:r w:rsidRPr="007303EC">
              <w:rPr>
                <w:sz w:val="24"/>
                <w:szCs w:val="24"/>
              </w:rPr>
              <w:t>. Liczba publikacji związanych z klasyfikacją znaków drogowych za pomocą sieci konwolucyjnych</w:t>
            </w:r>
            <w:bookmarkEnd w:id="12"/>
          </w:p>
        </w:tc>
      </w:tr>
      <w:tr w:rsidR="007303EC" w:rsidRPr="007303EC" w14:paraId="4BE8BBBD" w14:textId="77777777" w:rsidTr="00F55118">
        <w:trPr>
          <w:tblHeader/>
        </w:trPr>
        <w:tc>
          <w:tcPr>
            <w:tcW w:w="8495" w:type="dxa"/>
          </w:tcPr>
          <w:p w14:paraId="62DCCE71" w14:textId="77777777" w:rsidR="007303EC" w:rsidRPr="007303EC" w:rsidRDefault="007303EC" w:rsidP="00CB526E">
            <w:pPr>
              <w:pStyle w:val="BodyText"/>
              <w:jc w:val="center"/>
              <w:rPr>
                <w:rFonts w:cs="Arial"/>
              </w:rPr>
            </w:pPr>
            <w:r w:rsidRPr="007303EC">
              <w:rPr>
                <w:rFonts w:cs="Arial"/>
                <w:noProof/>
              </w:rPr>
              <w:drawing>
                <wp:inline distT="0" distB="0" distL="0" distR="0" wp14:anchorId="298B141F" wp14:editId="578FA7E7">
                  <wp:extent cx="5400675" cy="25908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675" cy="2590800"/>
                          </a:xfrm>
                          <a:prstGeom prst="rect">
                            <a:avLst/>
                          </a:prstGeom>
                          <a:noFill/>
                          <a:ln>
                            <a:noFill/>
                          </a:ln>
                        </pic:spPr>
                      </pic:pic>
                    </a:graphicData>
                  </a:graphic>
                </wp:inline>
              </w:drawing>
            </w:r>
          </w:p>
        </w:tc>
      </w:tr>
      <w:tr w:rsidR="007303EC" w:rsidRPr="007303EC" w14:paraId="04C8E1CC" w14:textId="77777777" w:rsidTr="00F55118">
        <w:trPr>
          <w:tblHeader/>
        </w:trPr>
        <w:tc>
          <w:tcPr>
            <w:tcW w:w="8495" w:type="dxa"/>
          </w:tcPr>
          <w:p w14:paraId="3A7710B6" w14:textId="77777777" w:rsidR="007303EC" w:rsidRPr="007303EC" w:rsidRDefault="007303EC" w:rsidP="00CB526E">
            <w:pPr>
              <w:pStyle w:val="BodyText"/>
              <w:jc w:val="center"/>
              <w:rPr>
                <w:rFonts w:cs="Arial"/>
                <w:sz w:val="20"/>
                <w:szCs w:val="20"/>
              </w:rPr>
            </w:pPr>
            <w:r w:rsidRPr="007303EC">
              <w:rPr>
                <w:b/>
                <w:sz w:val="20"/>
                <w:szCs w:val="20"/>
              </w:rPr>
              <w:t xml:space="preserve">Źródło: </w:t>
            </w:r>
            <w:r w:rsidRPr="00AC0EB1">
              <w:rPr>
                <w:bCs/>
                <w:i/>
                <w:iCs/>
                <w:sz w:val="20"/>
                <w:szCs w:val="20"/>
              </w:rPr>
              <w:t>Opracowanie własne.</w:t>
            </w:r>
          </w:p>
        </w:tc>
      </w:tr>
    </w:tbl>
    <w:p w14:paraId="24472640" w14:textId="77777777" w:rsidR="0024688F" w:rsidRDefault="0024688F">
      <w:pPr>
        <w:pStyle w:val="BodyText"/>
      </w:pPr>
    </w:p>
    <w:p w14:paraId="589333B3" w14:textId="13BBCC4A" w:rsidR="00C942F8" w:rsidRDefault="00EA6800" w:rsidP="00C942F8">
      <w:pPr>
        <w:pStyle w:val="BodyText"/>
        <w:tabs>
          <w:tab w:val="clear" w:pos="851"/>
          <w:tab w:val="left" w:pos="0"/>
        </w:tabs>
      </w:pPr>
      <w:r w:rsidRPr="00923F19">
        <w:tab/>
      </w:r>
      <w:r w:rsidR="00C942F8">
        <w:t>L</w:t>
      </w:r>
      <w:r w:rsidR="00C942F8" w:rsidRPr="00C942F8">
        <w:t>iczby</w:t>
      </w:r>
      <w:r w:rsidR="00C942F8">
        <w:t xml:space="preserve"> z rysunku nr 2</w:t>
      </w:r>
      <w:r w:rsidR="00C942F8" w:rsidRPr="00C942F8">
        <w:t xml:space="preserve"> wskazują na stosunkowo szybkie tempo wzrostu </w:t>
      </w:r>
      <w:r w:rsidR="00C942F8">
        <w:t xml:space="preserve">prac na ten temat w szczególności po roku 2014. Można również </w:t>
      </w:r>
      <w:r w:rsidR="00A67A9F">
        <w:t>zauważyć,</w:t>
      </w:r>
      <w:r w:rsidR="00C942F8">
        <w:t xml:space="preserve"> że temat ten jest stosunkowo </w:t>
      </w:r>
      <w:r w:rsidR="00B959FA">
        <w:t>nowy,</w:t>
      </w:r>
      <w:r w:rsidR="00C942F8">
        <w:t xml:space="preserve"> jako że w bazie nie znajdują się prace starsze niż z 2011 roku. Zbiega się to w czasie ze wspomnianym w podrozdziale </w:t>
      </w:r>
      <w:r w:rsidR="002A3C0D">
        <w:t>1.</w:t>
      </w:r>
      <w:r w:rsidR="00C942F8">
        <w:t xml:space="preserve">2 stworzeniem sieci konwolucyjnej zwanej </w:t>
      </w:r>
      <w:r w:rsidR="00C942F8" w:rsidRPr="00B866B4">
        <w:t>AlexNet</w:t>
      </w:r>
      <w:r w:rsidR="00C942F8">
        <w:t xml:space="preserve">. Warto więc przyjrzeć się niektórym z tych </w:t>
      </w:r>
      <w:r w:rsidR="002A3C0D">
        <w:t>publikacji</w:t>
      </w:r>
      <w:r w:rsidR="00C942F8">
        <w:t>, aby spojrzeć na różne podejścia do przedstawionego w niniejszej pracy problemu.</w:t>
      </w:r>
    </w:p>
    <w:p w14:paraId="22333AB0" w14:textId="77777777" w:rsidR="002E0E9D" w:rsidRDefault="000D3237" w:rsidP="002E0E9D">
      <w:pPr>
        <w:pStyle w:val="BodyText"/>
        <w:tabs>
          <w:tab w:val="clear" w:pos="851"/>
          <w:tab w:val="left" w:pos="0"/>
        </w:tabs>
      </w:pPr>
      <w:r>
        <w:tab/>
      </w:r>
      <w:r w:rsidR="006A7EBB">
        <w:t xml:space="preserve">Rozpoczynając </w:t>
      </w:r>
      <w:r w:rsidR="00C43803">
        <w:t xml:space="preserve">od </w:t>
      </w:r>
      <w:r w:rsidR="006A7EBB">
        <w:t xml:space="preserve">pracy </w:t>
      </w:r>
      <w:r w:rsidR="00B445C5">
        <w:t>szwajcarskich badaczy z 2012 roku</w:t>
      </w:r>
      <w:r w:rsidR="00C43803">
        <w:t>, która o</w:t>
      </w:r>
      <w:r w:rsidR="00C43803" w:rsidRPr="00C43803">
        <w:t>pisuje</w:t>
      </w:r>
      <w:r w:rsidR="00C43803">
        <w:t xml:space="preserve"> zwycięski model</w:t>
      </w:r>
      <w:r w:rsidR="00C43803" w:rsidRPr="00C43803">
        <w:t xml:space="preserve"> </w:t>
      </w:r>
      <w:r w:rsidR="00C43803">
        <w:t xml:space="preserve">w </w:t>
      </w:r>
      <w:r w:rsidR="00C43803" w:rsidRPr="00C43803">
        <w:t>niemiecki</w:t>
      </w:r>
      <w:r w:rsidR="00C43803">
        <w:t>m</w:t>
      </w:r>
      <w:r w:rsidR="00C43803" w:rsidRPr="00C43803">
        <w:t xml:space="preserve"> benchmarku rozpoznawania znaków drogowych</w:t>
      </w:r>
      <w:r w:rsidR="009278A2">
        <w:t xml:space="preserve"> </w:t>
      </w:r>
      <w:r w:rsidR="009278A2" w:rsidRPr="009278A2">
        <w:t>(GTSRB</w:t>
      </w:r>
      <w:r w:rsidR="009278A2">
        <w:t>)</w:t>
      </w:r>
      <w:r w:rsidR="00C43803" w:rsidRPr="00C43803">
        <w:t>.</w:t>
      </w:r>
      <w:r w:rsidR="00C43803">
        <w:t xml:space="preserve"> Był to wtedy </w:t>
      </w:r>
      <w:r w:rsidR="00C43803" w:rsidRPr="00C43803">
        <w:t>jedyn</w:t>
      </w:r>
      <w:r w:rsidR="00C43803">
        <w:t>y model</w:t>
      </w:r>
      <w:r w:rsidR="00C43803" w:rsidRPr="00C43803">
        <w:t>, któr</w:t>
      </w:r>
      <w:r w:rsidR="00C43803">
        <w:t>y</w:t>
      </w:r>
      <w:r w:rsidR="00C43803" w:rsidRPr="00C43803">
        <w:t xml:space="preserve"> osiągnął lepszy od człowieka współczynnik rozpoznawalności na poziomie 99,46%</w:t>
      </w:r>
      <w:r w:rsidR="00534127">
        <w:rPr>
          <w:rStyle w:val="FootnoteReference"/>
        </w:rPr>
        <w:footnoteReference w:id="23"/>
      </w:r>
      <w:r w:rsidR="00C43803" w:rsidRPr="00C43803">
        <w:t>.</w:t>
      </w:r>
      <w:r w:rsidR="00296634">
        <w:t xml:space="preserve"> </w:t>
      </w:r>
      <w:r w:rsidR="00296634" w:rsidRPr="00296634">
        <w:t>Jako podstawowy blok konstrukcyjny wykorzys</w:t>
      </w:r>
      <w:r w:rsidR="00296634">
        <w:t>tali oni</w:t>
      </w:r>
      <w:r w:rsidR="00296634" w:rsidRPr="00296634">
        <w:t xml:space="preserve"> głęboką hierarchiczną sieć neuronową, w której naprzemiennie występują warstwy konwolucyjne z warstwami max-pooling</w:t>
      </w:r>
      <w:r w:rsidR="00296634">
        <w:t>u</w:t>
      </w:r>
      <w:r w:rsidR="00512B56">
        <w:t>, widoczne na rysunku nr 3.</w:t>
      </w:r>
      <w:r w:rsidR="00296634" w:rsidRPr="00296634">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62EF3A4A" w14:textId="77777777" w:rsidTr="00F55118">
        <w:trPr>
          <w:tblHeader/>
          <w:jc w:val="center"/>
        </w:trPr>
        <w:tc>
          <w:tcPr>
            <w:tcW w:w="8495" w:type="dxa"/>
          </w:tcPr>
          <w:p w14:paraId="07585631" w14:textId="4ECE0B3A" w:rsidR="005350B0" w:rsidRPr="005350B0" w:rsidRDefault="005350B0" w:rsidP="005350B0">
            <w:pPr>
              <w:pStyle w:val="Caption"/>
              <w:jc w:val="center"/>
              <w:rPr>
                <w:sz w:val="24"/>
                <w:szCs w:val="24"/>
                <w:lang w:val="en-US"/>
              </w:rPr>
            </w:pPr>
            <w:bookmarkStart w:id="14" w:name="_Toc134967465"/>
            <w:r w:rsidRPr="005350B0">
              <w:rPr>
                <w:sz w:val="24"/>
                <w:szCs w:val="24"/>
              </w:rPr>
              <w:lastRenderedPageBreak/>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3</w:t>
            </w:r>
            <w:r w:rsidR="00C90FA7">
              <w:rPr>
                <w:sz w:val="24"/>
                <w:szCs w:val="24"/>
              </w:rPr>
              <w:fldChar w:fldCharType="end"/>
            </w:r>
            <w:r w:rsidRPr="005350B0">
              <w:rPr>
                <w:sz w:val="24"/>
                <w:szCs w:val="24"/>
              </w:rPr>
              <w:t>. Architektura sieci DNN</w:t>
            </w:r>
            <w:bookmarkEnd w:id="14"/>
          </w:p>
        </w:tc>
      </w:tr>
      <w:tr w:rsidR="005350B0" w:rsidRPr="005350B0" w14:paraId="14C4C67E" w14:textId="77777777" w:rsidTr="00F55118">
        <w:trPr>
          <w:tblHeader/>
          <w:jc w:val="center"/>
        </w:trPr>
        <w:tc>
          <w:tcPr>
            <w:tcW w:w="8495" w:type="dxa"/>
          </w:tcPr>
          <w:p w14:paraId="0E9C1455" w14:textId="77777777" w:rsidR="005350B0" w:rsidRPr="005350B0" w:rsidRDefault="005350B0" w:rsidP="007F73E6">
            <w:pPr>
              <w:pStyle w:val="BodyText"/>
              <w:tabs>
                <w:tab w:val="clear" w:pos="851"/>
                <w:tab w:val="left" w:pos="0"/>
              </w:tabs>
              <w:jc w:val="center"/>
              <w:rPr>
                <w:noProof/>
              </w:rPr>
            </w:pPr>
            <w:r w:rsidRPr="005350B0">
              <w:rPr>
                <w:noProof/>
              </w:rPr>
              <w:drawing>
                <wp:inline distT="0" distB="0" distL="0" distR="0" wp14:anchorId="7410AA72" wp14:editId="3E67C170">
                  <wp:extent cx="1924050" cy="2447925"/>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24050" cy="2447925"/>
                          </a:xfrm>
                          <a:prstGeom prst="rect">
                            <a:avLst/>
                          </a:prstGeom>
                          <a:noFill/>
                          <a:ln>
                            <a:noFill/>
                          </a:ln>
                        </pic:spPr>
                      </pic:pic>
                    </a:graphicData>
                  </a:graphic>
                </wp:inline>
              </w:drawing>
            </w:r>
          </w:p>
        </w:tc>
      </w:tr>
      <w:tr w:rsidR="005350B0" w:rsidRPr="00514A06" w14:paraId="72E270DC" w14:textId="77777777" w:rsidTr="00F55118">
        <w:trPr>
          <w:tblHeader/>
          <w:jc w:val="center"/>
        </w:trPr>
        <w:tc>
          <w:tcPr>
            <w:tcW w:w="8495" w:type="dxa"/>
          </w:tcPr>
          <w:p w14:paraId="5BFF796F" w14:textId="77777777" w:rsidR="005350B0" w:rsidRPr="005350B0" w:rsidRDefault="005350B0" w:rsidP="007F73E6">
            <w:pPr>
              <w:tabs>
                <w:tab w:val="left" w:pos="567"/>
              </w:tabs>
              <w:jc w:val="center"/>
              <w:rPr>
                <w:b/>
                <w:bCs/>
                <w:sz w:val="20"/>
                <w:szCs w:val="20"/>
                <w:lang w:val="en-GB"/>
              </w:rPr>
            </w:pPr>
            <w:r w:rsidRPr="005350B0">
              <w:rPr>
                <w:b/>
                <w:sz w:val="20"/>
                <w:szCs w:val="20"/>
                <w:lang w:val="en-GB"/>
              </w:rPr>
              <w:t xml:space="preserve">Źródło: </w:t>
            </w:r>
            <w:r w:rsidRPr="005350B0">
              <w:rPr>
                <w:bCs/>
                <w:sz w:val="20"/>
                <w:szCs w:val="20"/>
                <w:lang w:val="en-GB"/>
              </w:rPr>
              <w:t xml:space="preserve">Ciresan i in., </w:t>
            </w:r>
            <w:r w:rsidRPr="005350B0">
              <w:rPr>
                <w:bCs/>
                <w:i/>
                <w:sz w:val="20"/>
                <w:szCs w:val="20"/>
                <w:lang w:val="en-GB"/>
              </w:rPr>
              <w:t>Multi-column deep neural network for traffic sing classification</w:t>
            </w:r>
            <w:r w:rsidRPr="005350B0">
              <w:rPr>
                <w:bCs/>
                <w:sz w:val="20"/>
                <w:szCs w:val="20"/>
                <w:lang w:val="en-GB"/>
              </w:rPr>
              <w:t>.</w:t>
            </w:r>
          </w:p>
        </w:tc>
      </w:tr>
    </w:tbl>
    <w:p w14:paraId="3BEC8785" w14:textId="77777777" w:rsidR="002E0E9D" w:rsidRPr="002E0E9D" w:rsidRDefault="002E0E9D" w:rsidP="002E0E9D">
      <w:pPr>
        <w:pStyle w:val="BodyText"/>
        <w:tabs>
          <w:tab w:val="clear" w:pos="851"/>
          <w:tab w:val="left" w:pos="0"/>
        </w:tabs>
        <w:rPr>
          <w:lang w:val="en-GB"/>
        </w:rPr>
      </w:pPr>
    </w:p>
    <w:p w14:paraId="7C17CA03" w14:textId="5CDAFFB4" w:rsidR="00C942F8" w:rsidRPr="00386498" w:rsidRDefault="002A3C0D" w:rsidP="00C942F8">
      <w:pPr>
        <w:pStyle w:val="BodyText"/>
        <w:tabs>
          <w:tab w:val="clear" w:pos="851"/>
          <w:tab w:val="left" w:pos="0"/>
        </w:tabs>
      </w:pPr>
      <w:r w:rsidRPr="00514A06">
        <w:rPr>
          <w:lang w:val="en-GB"/>
        </w:rPr>
        <w:tab/>
      </w:r>
      <w:r w:rsidR="00296634">
        <w:t>K</w:t>
      </w:r>
      <w:r w:rsidR="00296634" w:rsidRPr="00296634">
        <w:t xml:space="preserve">ażda warstwa </w:t>
      </w:r>
      <w:r w:rsidR="00296634">
        <w:t>otrzymywała</w:t>
      </w:r>
      <w:r w:rsidR="00296634" w:rsidRPr="00296634">
        <w:t xml:space="preserve"> połączenia tylko od swojej poprzedniej warstwy. </w:t>
      </w:r>
      <w:r w:rsidR="00296634">
        <w:t xml:space="preserve">Opisali to jako </w:t>
      </w:r>
      <w:r w:rsidR="00296634" w:rsidRPr="00296634">
        <w:t xml:space="preserve">ogólny, hierarchiczny ekstraktor cech, który </w:t>
      </w:r>
      <w:r w:rsidR="00296634">
        <w:t>mapował</w:t>
      </w:r>
      <w:r w:rsidR="00296634" w:rsidRPr="00296634">
        <w:t xml:space="preserve"> </w:t>
      </w:r>
      <w:r w:rsidR="00296634">
        <w:t>piksele</w:t>
      </w:r>
      <w:r w:rsidR="00296634" w:rsidRPr="00296634">
        <w:t xml:space="preserve"> obrazu wejściowego na wektor cech</w:t>
      </w:r>
      <w:r w:rsidR="009F2974">
        <w:t>.</w:t>
      </w:r>
      <w:r w:rsidR="00296634" w:rsidRPr="00296634">
        <w:t xml:space="preserve"> </w:t>
      </w:r>
      <w:r w:rsidR="009F2974">
        <w:t>Następnie wektor ten</w:t>
      </w:r>
      <w:r w:rsidR="00296634" w:rsidRPr="00296634">
        <w:t xml:space="preserve"> by</w:t>
      </w:r>
      <w:r w:rsidR="00296634">
        <w:t>ł</w:t>
      </w:r>
      <w:r w:rsidR="00296634" w:rsidRPr="00296634">
        <w:t xml:space="preserve"> klasyfikowany przez kilka, zwykle 2 lub 3, w</w:t>
      </w:r>
      <w:r>
        <w:t> </w:t>
      </w:r>
      <w:r w:rsidR="00296634" w:rsidRPr="00296634">
        <w:t>pełni połączon</w:t>
      </w:r>
      <w:r w:rsidR="00296634">
        <w:t>e</w:t>
      </w:r>
      <w:r w:rsidR="00296634" w:rsidRPr="00296634">
        <w:t xml:space="preserve"> warstw</w:t>
      </w:r>
      <w:r w:rsidR="00296634">
        <w:t>y</w:t>
      </w:r>
      <w:r w:rsidR="00296634" w:rsidRPr="00296634">
        <w:t xml:space="preserve">. Wszystkie parametry </w:t>
      </w:r>
      <w:r w:rsidR="00296634">
        <w:t>były</w:t>
      </w:r>
      <w:r w:rsidR="00296634" w:rsidRPr="00296634">
        <w:t xml:space="preserve"> wspólnie optymalizowane poprzez minimalizację </w:t>
      </w:r>
      <w:r w:rsidR="00296634">
        <w:t>błędu</w:t>
      </w:r>
      <w:r w:rsidR="00296634" w:rsidRPr="00296634">
        <w:t xml:space="preserve"> klasyfikacji na zbiorze treningowym.</w:t>
      </w:r>
      <w:r w:rsidR="00296634">
        <w:t xml:space="preserve"> Ostatecznie połączyli oni kilka sieci w jedną wielokolumnową sieć</w:t>
      </w:r>
      <w:r w:rsidR="009F2974">
        <w:t>. U</w:t>
      </w:r>
      <w:r w:rsidR="00296634">
        <w:t xml:space="preserve">średnienie informacji wyjściowej z każdej sieci, będących odpowiednikami kolumn, dodatkowo </w:t>
      </w:r>
      <w:r w:rsidR="00296634" w:rsidRPr="00296634">
        <w:t>zwiększ</w:t>
      </w:r>
      <w:r w:rsidR="00296634">
        <w:t>yło</w:t>
      </w:r>
      <w:r w:rsidR="00296634" w:rsidRPr="00296634">
        <w:t xml:space="preserve"> wydajność rozpoznawania.</w:t>
      </w:r>
      <w:r w:rsidR="00534127">
        <w:t xml:space="preserve"> Była to więc sieć dająca bardzo dobre rezultaty jednak dość skomplikowana w swojej architekturze</w:t>
      </w:r>
      <w:r w:rsidR="00512B56">
        <w:t xml:space="preserve"> i potrzebująca bardzo dużo mocy obliczeniowej</w:t>
      </w:r>
      <w:r w:rsidR="00386498">
        <w:t xml:space="preserve">, a więc też mocnych </w:t>
      </w:r>
      <w:r w:rsidR="00512B56">
        <w:t>jednostek GPU.</w:t>
      </w:r>
    </w:p>
    <w:p w14:paraId="37ADC6FB" w14:textId="06C4AE83" w:rsidR="00C942F8" w:rsidRDefault="002E0E9D" w:rsidP="00C942F8">
      <w:pPr>
        <w:pStyle w:val="BodyText"/>
        <w:tabs>
          <w:tab w:val="clear" w:pos="851"/>
          <w:tab w:val="left" w:pos="0"/>
        </w:tabs>
      </w:pPr>
      <w:r w:rsidRPr="00386498">
        <w:tab/>
      </w:r>
      <w:r w:rsidR="007E799B" w:rsidRPr="007E799B">
        <w:t xml:space="preserve">Dziś jednak nie potrzeba dużych mocy </w:t>
      </w:r>
      <w:r w:rsidR="00B82F32" w:rsidRPr="007E799B">
        <w:t>obliczeniowych,</w:t>
      </w:r>
      <w:r w:rsidR="007E799B" w:rsidRPr="007E799B">
        <w:t xml:space="preserve"> żeby wyszkol</w:t>
      </w:r>
      <w:r w:rsidR="007E799B">
        <w:t>ić sieć konwolucyjną, dającą porównywalne wyniki predykcji.</w:t>
      </w:r>
      <w:r w:rsidR="00B82F32">
        <w:t xml:space="preserve"> </w:t>
      </w:r>
      <w:r w:rsidR="00B82F32" w:rsidRPr="00B82F32">
        <w:t>Przykładem tego jest praca „DeepThin: A novel lightweight CNN architecture for traffic sign recognition without GPU requirements” (DeepThin: Nowa lekka architektura CNN do</w:t>
      </w:r>
      <w:r w:rsidR="00B82F32">
        <w:t xml:space="preserve"> r</w:t>
      </w:r>
      <w:r w:rsidR="00B82F32" w:rsidRPr="00B82F32">
        <w:t>ozpoznawania znaków drogowych bez wymagań dotyczących GPU</w:t>
      </w:r>
      <w:r w:rsidR="00B82F32">
        <w:t xml:space="preserve">). </w:t>
      </w:r>
      <w:r w:rsidR="009278A2" w:rsidRPr="009278A2">
        <w:t>W proponowanej</w:t>
      </w:r>
      <w:r w:rsidR="009278A2">
        <w:t xml:space="preserve"> przez autorów</w:t>
      </w:r>
      <w:r w:rsidR="009278A2" w:rsidRPr="009278A2">
        <w:t xml:space="preserve"> architekturze</w:t>
      </w:r>
      <w:r w:rsidR="009278A2">
        <w:t>,</w:t>
      </w:r>
      <w:r w:rsidR="009278A2" w:rsidRPr="009278A2">
        <w:t xml:space="preserve"> każda warstwa konwolucyjna zawiera mniej niż 50 cech</w:t>
      </w:r>
      <w:r w:rsidR="009F2974">
        <w:t>. P</w:t>
      </w:r>
      <w:r w:rsidR="009278A2">
        <w:t>ozwala</w:t>
      </w:r>
      <w:r w:rsidR="009F2974">
        <w:t xml:space="preserve"> to</w:t>
      </w:r>
      <w:r w:rsidR="009278A2">
        <w:t xml:space="preserve"> </w:t>
      </w:r>
      <w:r w:rsidR="009F2974">
        <w:t>n</w:t>
      </w:r>
      <w:r w:rsidR="009278A2">
        <w:t xml:space="preserve">a szybkie wytrenowanie sieci </w:t>
      </w:r>
      <w:r w:rsidR="009278A2" w:rsidRPr="009278A2">
        <w:t>neuronow</w:t>
      </w:r>
      <w:r w:rsidR="009278A2">
        <w:t>ej</w:t>
      </w:r>
      <w:r w:rsidR="009278A2" w:rsidRPr="009278A2">
        <w:t xml:space="preserve"> nawet bez pomocy procesora graficznego.</w:t>
      </w:r>
      <w:r w:rsidR="00EE5F3A">
        <w:t xml:space="preserve"> Składa się ona z czterech warstw konwolucyjnych, dwóch nakładających się na siebie warstw max-pooling’u, </w:t>
      </w:r>
      <w:r w:rsidR="000C6A22">
        <w:t>oraz</w:t>
      </w:r>
      <w:r w:rsidR="00EE5F3A" w:rsidRPr="00EE5F3A">
        <w:t xml:space="preserve"> w pełni połączon</w:t>
      </w:r>
      <w:r w:rsidR="000C6A22">
        <w:t>ej</w:t>
      </w:r>
      <w:r w:rsidR="00EE5F3A" w:rsidRPr="00EE5F3A">
        <w:t xml:space="preserve"> warstw</w:t>
      </w:r>
      <w:r w:rsidR="000C6A22">
        <w:t>y</w:t>
      </w:r>
      <w:r w:rsidR="00EE5F3A" w:rsidRPr="00EE5F3A">
        <w:t xml:space="preserve"> ukryt</w:t>
      </w:r>
      <w:r w:rsidR="000C6A22">
        <w:t>ej.</w:t>
      </w:r>
      <w:r w:rsidR="00EE5F3A">
        <w:t xml:space="preserve"> </w:t>
      </w:r>
      <w:r w:rsidR="000C6A22">
        <w:t xml:space="preserve">Ostatnia z nich posiada </w:t>
      </w:r>
      <w:r w:rsidR="000C6A22">
        <w:lastRenderedPageBreak/>
        <w:t>funkcję</w:t>
      </w:r>
      <w:r w:rsidR="00EE5F3A">
        <w:t xml:space="preserve"> </w:t>
      </w:r>
      <w:r w:rsidR="000C6A22">
        <w:t xml:space="preserve">aktywacji </w:t>
      </w:r>
      <w:r w:rsidR="00EE5F3A">
        <w:t xml:space="preserve">softmax </w:t>
      </w:r>
      <w:r w:rsidR="00EE5F3A" w:rsidRPr="00EE5F3A">
        <w:t xml:space="preserve">w celu uzyskania rozkładu prawdopodobieństwa na </w:t>
      </w:r>
      <w:r w:rsidR="00EE5F3A" w:rsidRPr="00EE5F3A">
        <w:rPr>
          <w:rFonts w:ascii="Cambria Math" w:hAnsi="Cambria Math" w:cs="Cambria Math"/>
        </w:rPr>
        <w:t>𝑛</w:t>
      </w:r>
      <w:r w:rsidR="00EE5F3A" w:rsidRPr="00EE5F3A">
        <w:t xml:space="preserve"> etykiet klas</w:t>
      </w:r>
      <w:r w:rsidR="00EE5F3A">
        <w:rPr>
          <w:rStyle w:val="FootnoteReference"/>
        </w:rPr>
        <w:footnoteReference w:id="24"/>
      </w:r>
      <w:r w:rsidR="00EE5F3A" w:rsidRPr="00EE5F3A">
        <w:t>.</w:t>
      </w:r>
      <w:r w:rsidR="00EE5F3A">
        <w:t xml:space="preserve"> Jej</w:t>
      </w:r>
      <w:r w:rsidR="00B77F25">
        <w:t xml:space="preserve"> pełna</w:t>
      </w:r>
      <w:r w:rsidR="00EE5F3A">
        <w:t xml:space="preserve"> architektura została przedstawiona na rysunku nr 4.</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20FBFD8" w14:textId="77777777" w:rsidTr="009A0E20">
        <w:trPr>
          <w:jc w:val="center"/>
        </w:trPr>
        <w:tc>
          <w:tcPr>
            <w:tcW w:w="8495" w:type="dxa"/>
          </w:tcPr>
          <w:p w14:paraId="23A59347" w14:textId="3E9B24FC" w:rsidR="005350B0" w:rsidRPr="005350B0" w:rsidRDefault="005350B0" w:rsidP="005350B0">
            <w:pPr>
              <w:pStyle w:val="Caption"/>
              <w:jc w:val="center"/>
              <w:rPr>
                <w:sz w:val="24"/>
                <w:szCs w:val="24"/>
              </w:rPr>
            </w:pPr>
            <w:bookmarkStart w:id="15" w:name="_Toc134967466"/>
            <w:r w:rsidRPr="005350B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4</w:t>
            </w:r>
            <w:r w:rsidR="00C90FA7">
              <w:rPr>
                <w:sz w:val="24"/>
                <w:szCs w:val="24"/>
              </w:rPr>
              <w:fldChar w:fldCharType="end"/>
            </w:r>
            <w:r w:rsidRPr="005350B0">
              <w:rPr>
                <w:sz w:val="24"/>
                <w:szCs w:val="24"/>
              </w:rPr>
              <w:t>. Architektura sieci CNN</w:t>
            </w:r>
            <w:bookmarkEnd w:id="15"/>
          </w:p>
        </w:tc>
      </w:tr>
      <w:tr w:rsidR="005350B0" w:rsidRPr="005350B0" w14:paraId="0DEB91C2" w14:textId="77777777" w:rsidTr="009A0E20">
        <w:trPr>
          <w:jc w:val="center"/>
        </w:trPr>
        <w:tc>
          <w:tcPr>
            <w:tcW w:w="8495" w:type="dxa"/>
          </w:tcPr>
          <w:p w14:paraId="513F8C06" w14:textId="77777777" w:rsidR="005350B0" w:rsidRPr="005350B0" w:rsidRDefault="005350B0" w:rsidP="007E6518">
            <w:pPr>
              <w:pStyle w:val="BodyText"/>
              <w:jc w:val="left"/>
              <w:rPr>
                <w:noProof/>
              </w:rPr>
            </w:pPr>
            <w:r w:rsidRPr="005350B0">
              <w:rPr>
                <w:noProof/>
              </w:rPr>
              <w:drawing>
                <wp:inline distT="0" distB="0" distL="0" distR="0" wp14:anchorId="3DF343EB" wp14:editId="3881703A">
                  <wp:extent cx="5400675" cy="923925"/>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675" cy="923925"/>
                          </a:xfrm>
                          <a:prstGeom prst="rect">
                            <a:avLst/>
                          </a:prstGeom>
                          <a:noFill/>
                          <a:ln>
                            <a:noFill/>
                          </a:ln>
                        </pic:spPr>
                      </pic:pic>
                    </a:graphicData>
                  </a:graphic>
                </wp:inline>
              </w:drawing>
            </w:r>
          </w:p>
        </w:tc>
      </w:tr>
      <w:tr w:rsidR="005350B0" w:rsidRPr="00514A06" w14:paraId="330E12C8" w14:textId="77777777" w:rsidTr="009A0E20">
        <w:trPr>
          <w:jc w:val="center"/>
        </w:trPr>
        <w:tc>
          <w:tcPr>
            <w:tcW w:w="8495" w:type="dxa"/>
          </w:tcPr>
          <w:p w14:paraId="21436F35" w14:textId="77777777" w:rsidR="005350B0" w:rsidRPr="005350B0" w:rsidRDefault="005350B0" w:rsidP="007E6518">
            <w:pPr>
              <w:tabs>
                <w:tab w:val="left" w:pos="567"/>
              </w:tabs>
              <w:jc w:val="center"/>
              <w:rPr>
                <w:b/>
                <w:bCs/>
                <w:sz w:val="20"/>
                <w:szCs w:val="20"/>
                <w:lang w:val="en-GB"/>
              </w:rPr>
            </w:pPr>
            <w:r w:rsidRPr="005350B0">
              <w:rPr>
                <w:b/>
                <w:sz w:val="20"/>
                <w:szCs w:val="20"/>
                <w:lang w:val="en-GB"/>
              </w:rPr>
              <w:t xml:space="preserve">Źródło: </w:t>
            </w:r>
            <w:r w:rsidRPr="005350B0">
              <w:rPr>
                <w:bCs/>
                <w:sz w:val="20"/>
                <w:szCs w:val="20"/>
                <w:lang w:val="en-GB"/>
              </w:rPr>
              <w:t xml:space="preserve">Haque i in., </w:t>
            </w:r>
            <w:r w:rsidRPr="005350B0">
              <w:rPr>
                <w:bCs/>
                <w:i/>
                <w:sz w:val="20"/>
                <w:szCs w:val="20"/>
                <w:lang w:val="en-GB"/>
              </w:rPr>
              <w:t>DeepThin: A novel lightweight CNN architecture for traffic sign recognition without GPU requirements</w:t>
            </w:r>
            <w:r w:rsidRPr="005350B0">
              <w:rPr>
                <w:bCs/>
                <w:sz w:val="20"/>
                <w:szCs w:val="20"/>
                <w:lang w:val="en-GB"/>
              </w:rPr>
              <w:t>.</w:t>
            </w:r>
          </w:p>
        </w:tc>
      </w:tr>
    </w:tbl>
    <w:p w14:paraId="6AEFEE73" w14:textId="77777777" w:rsidR="004232F2" w:rsidRDefault="004232F2" w:rsidP="00D603B5">
      <w:pPr>
        <w:pStyle w:val="BodyText"/>
        <w:jc w:val="left"/>
        <w:rPr>
          <w:lang w:val="en-GB"/>
        </w:rPr>
      </w:pPr>
    </w:p>
    <w:p w14:paraId="119B9450" w14:textId="1C2746FC" w:rsidR="00663CDC" w:rsidRDefault="006316D6" w:rsidP="009F2974">
      <w:pPr>
        <w:pStyle w:val="BodyText"/>
      </w:pPr>
      <w:r w:rsidRPr="00AF4958">
        <w:rPr>
          <w:lang w:val="en-GB"/>
        </w:rPr>
        <w:tab/>
      </w:r>
      <w:r w:rsidR="004232F2" w:rsidRPr="004232F2">
        <w:t>Natomiast rezultaty jakie o</w:t>
      </w:r>
      <w:r w:rsidR="004232F2">
        <w:t xml:space="preserve">siągnęła sieć </w:t>
      </w:r>
      <w:r w:rsidR="00530C14">
        <w:t xml:space="preserve">na </w:t>
      </w:r>
      <w:r w:rsidR="00530C14" w:rsidRPr="00C43803">
        <w:t>niemiecki</w:t>
      </w:r>
      <w:r w:rsidR="00530C14">
        <w:t>m</w:t>
      </w:r>
      <w:r w:rsidR="00530C14" w:rsidRPr="00C43803">
        <w:t xml:space="preserve"> benchmarku rozpoznawania znaków drogowych</w:t>
      </w:r>
      <w:r w:rsidR="00530C14">
        <w:t xml:space="preserve"> </w:t>
      </w:r>
      <w:r w:rsidR="00530C14" w:rsidRPr="009278A2">
        <w:t>(GTSRB</w:t>
      </w:r>
      <w:r w:rsidR="00530C14">
        <w:t xml:space="preserve">) </w:t>
      </w:r>
      <w:r w:rsidR="004232F2">
        <w:t>były bardzo zbliżone do omawianej sieci DNN.</w:t>
      </w:r>
      <w:r w:rsidR="00530C14">
        <w:t xml:space="preserve"> </w:t>
      </w:r>
      <w:r w:rsidR="004232F2">
        <w:t>D</w:t>
      </w:r>
      <w:r w:rsidR="004232F2" w:rsidRPr="004232F2">
        <w:t>okładność klasyfikacji</w:t>
      </w:r>
      <w:r w:rsidR="004232F2">
        <w:t xml:space="preserve"> wyniosła średnio 99,41%</w:t>
      </w:r>
      <w:r w:rsidR="000C6A22">
        <w:t>. P</w:t>
      </w:r>
      <w:r w:rsidR="00530C14">
        <w:t>okazuje</w:t>
      </w:r>
      <w:r w:rsidR="000C6A22">
        <w:t xml:space="preserve"> to</w:t>
      </w:r>
      <w:r w:rsidR="00530C14">
        <w:t>, że</w:t>
      </w:r>
      <w:r w:rsidR="002D5C87">
        <w:t xml:space="preserve"> </w:t>
      </w:r>
      <w:r w:rsidR="00530C14">
        <w:t>wykorzystanie o wiele mniejszej liczby parametrów i zasobów nie oznacza znacznej utraty dokładności</w:t>
      </w:r>
      <w:r w:rsidR="00422D15">
        <w:t>.</w:t>
      </w:r>
    </w:p>
    <w:p w14:paraId="18956F25" w14:textId="5FBE8944" w:rsidR="00663CDC" w:rsidRDefault="00663CDC" w:rsidP="004B32EE">
      <w:pPr>
        <w:pStyle w:val="BodyText"/>
      </w:pPr>
      <w:r>
        <w:tab/>
      </w:r>
      <w:r w:rsidR="00422D15">
        <w:t xml:space="preserve">Są też prace, w których osobno budowana jest sieć do wykrywania znaków drogowych i osobna do ich klasyfikacji. </w:t>
      </w:r>
      <w:r w:rsidRPr="004B32EE">
        <w:t xml:space="preserve">Mowa o </w:t>
      </w:r>
      <w:r w:rsidR="004B32EE" w:rsidRPr="004B32EE">
        <w:t>publikacji “A practical approach for detection and classification of traffic signs using Convolutional Neural Networks” (Praktyczne podejście do wykrywania i klasyfikacji znaków drogowych</w:t>
      </w:r>
      <w:r w:rsidR="004B32EE">
        <w:t xml:space="preserve"> </w:t>
      </w:r>
      <w:r w:rsidR="004B32EE" w:rsidRPr="004B32EE">
        <w:t>z</w:t>
      </w:r>
      <w:r w:rsidR="002D5C87">
        <w:t> </w:t>
      </w:r>
      <w:r w:rsidR="004B32EE" w:rsidRPr="004B32EE">
        <w:t xml:space="preserve">wykorzystaniem </w:t>
      </w:r>
      <w:r w:rsidR="004B32EE">
        <w:t>k</w:t>
      </w:r>
      <w:r w:rsidR="004B32EE" w:rsidRPr="004B32EE">
        <w:t xml:space="preserve">onwolucyjnych </w:t>
      </w:r>
      <w:r w:rsidR="004B32EE">
        <w:t>s</w:t>
      </w:r>
      <w:r w:rsidR="004B32EE" w:rsidRPr="004B32EE">
        <w:t xml:space="preserve">ieci </w:t>
      </w:r>
      <w:r w:rsidR="004B32EE">
        <w:t>n</w:t>
      </w:r>
      <w:r w:rsidR="004B32EE" w:rsidRPr="004B32EE">
        <w:t>euronowych)</w:t>
      </w:r>
      <w:r w:rsidR="004B32EE">
        <w:t xml:space="preserve">. </w:t>
      </w:r>
      <w:r w:rsidR="00DC4DC4">
        <w:t xml:space="preserve">Autorzy proponują dwie sieci CNN: </w:t>
      </w:r>
      <w:r w:rsidR="00DC4DC4" w:rsidRPr="00DC4DC4">
        <w:t>do wykrywania i klasyfikacji znaków drogowych.</w:t>
      </w:r>
      <w:r w:rsidR="00DC4DC4">
        <w:t xml:space="preserve"> Ich celem było </w:t>
      </w:r>
      <w:r w:rsidR="00DC4DC4" w:rsidRPr="00DC4DC4">
        <w:t xml:space="preserve">stworzenie </w:t>
      </w:r>
      <w:r w:rsidR="007A2D7B">
        <w:t xml:space="preserve">lekkiej </w:t>
      </w:r>
      <w:r w:rsidR="00DC4DC4">
        <w:t>sieci</w:t>
      </w:r>
      <w:r w:rsidR="00DC4DC4" w:rsidRPr="00DC4DC4">
        <w:t>, któr</w:t>
      </w:r>
      <w:r w:rsidR="007A2D7B">
        <w:t>a</w:t>
      </w:r>
      <w:r w:rsidR="00DC4DC4" w:rsidRPr="00DC4DC4">
        <w:t xml:space="preserve"> </w:t>
      </w:r>
      <w:r w:rsidR="00AC2766" w:rsidRPr="00DC4DC4">
        <w:t>mog</w:t>
      </w:r>
      <w:r w:rsidR="00AC2766">
        <w:t>łaby</w:t>
      </w:r>
      <w:r w:rsidR="00DC4DC4" w:rsidRPr="00DC4DC4">
        <w:t xml:space="preserve"> być </w:t>
      </w:r>
      <w:r w:rsidR="007A2D7B">
        <w:t>wykorzystywana</w:t>
      </w:r>
      <w:r w:rsidR="00DC4DC4" w:rsidRPr="00DC4DC4">
        <w:t xml:space="preserve"> w czasie rzeczywistym</w:t>
      </w:r>
      <w:r w:rsidR="00AC2766">
        <w:t>.</w:t>
      </w:r>
      <w:r w:rsidR="00DC4DC4">
        <w:t xml:space="preserve"> </w:t>
      </w:r>
      <w:r w:rsidR="00AC2766">
        <w:t>Wpierw</w:t>
      </w:r>
      <w:r w:rsidR="00DC4DC4">
        <w:t xml:space="preserve"> stworz</w:t>
      </w:r>
      <w:r w:rsidR="00AC2766">
        <w:t>yli</w:t>
      </w:r>
      <w:r w:rsidR="00DC4DC4">
        <w:t xml:space="preserve"> sie</w:t>
      </w:r>
      <w:r w:rsidR="00AC2766">
        <w:t>ć</w:t>
      </w:r>
      <w:r w:rsidR="00DC4DC4">
        <w:t xml:space="preserve"> </w:t>
      </w:r>
      <w:r w:rsidR="00AC2766">
        <w:t>konwolucyjną</w:t>
      </w:r>
      <w:r w:rsidR="00DC4DC4" w:rsidRPr="00DC4DC4">
        <w:t xml:space="preserve"> do detekcji</w:t>
      </w:r>
      <w:r w:rsidR="009E5B73">
        <w:t xml:space="preserve">, </w:t>
      </w:r>
      <w:r w:rsidR="00DC4DC4" w:rsidRPr="00DC4DC4">
        <w:t xml:space="preserve">a następnie </w:t>
      </w:r>
      <w:r w:rsidR="00DC4DC4">
        <w:t>przeprojektowa</w:t>
      </w:r>
      <w:r w:rsidR="00AC2766">
        <w:t>li</w:t>
      </w:r>
      <w:r w:rsidR="00DC4DC4" w:rsidRPr="00DC4DC4">
        <w:t xml:space="preserve"> </w:t>
      </w:r>
      <w:r w:rsidR="00AC2766">
        <w:t>ją</w:t>
      </w:r>
      <w:r w:rsidR="00DC4DC4" w:rsidRPr="00DC4DC4">
        <w:t xml:space="preserve"> używając tylko warstw konwoluc</w:t>
      </w:r>
      <w:r w:rsidR="00AC2766">
        <w:t>yjnych</w:t>
      </w:r>
      <w:r w:rsidR="00DC4DC4" w:rsidRPr="00DC4DC4">
        <w:t xml:space="preserve"> i </w:t>
      </w:r>
      <w:r w:rsidR="00DC4DC4">
        <w:t>max-</w:t>
      </w:r>
      <w:r w:rsidR="00DC4DC4" w:rsidRPr="00DC4DC4">
        <w:t>pooling</w:t>
      </w:r>
      <w:r w:rsidR="00DC4DC4">
        <w:t>’</w:t>
      </w:r>
      <w:r w:rsidR="00DC4DC4" w:rsidRPr="00DC4DC4">
        <w:t>u</w:t>
      </w:r>
      <w:r w:rsidR="009E5B73">
        <w:t>.</w:t>
      </w:r>
      <w:r w:rsidR="00AC2766">
        <w:t xml:space="preserve"> </w:t>
      </w:r>
      <w:r w:rsidR="009E5B73">
        <w:t>P</w:t>
      </w:r>
      <w:r w:rsidR="00AC2766">
        <w:t xml:space="preserve">ozwoliło </w:t>
      </w:r>
      <w:r w:rsidR="009E5B73">
        <w:t xml:space="preserve">to </w:t>
      </w:r>
      <w:r w:rsidR="00AC2766">
        <w:t>na</w:t>
      </w:r>
      <w:r w:rsidR="00DC4DC4" w:rsidRPr="00DC4DC4">
        <w:t xml:space="preserve"> stosowan</w:t>
      </w:r>
      <w:r w:rsidR="00AC2766">
        <w:t>ie jej</w:t>
      </w:r>
      <w:r w:rsidR="00DC4DC4" w:rsidRPr="00DC4DC4">
        <w:t xml:space="preserve"> na obrazach o</w:t>
      </w:r>
      <w:r w:rsidR="002D5C87">
        <w:t> </w:t>
      </w:r>
      <w:r w:rsidR="00DC4DC4" w:rsidRPr="00DC4DC4">
        <w:t>dowolnych rozmiarac</w:t>
      </w:r>
      <w:r w:rsidR="00D86FB3">
        <w:t>h</w:t>
      </w:r>
      <w:r w:rsidR="00D86FB3">
        <w:rPr>
          <w:rStyle w:val="FootnoteReference"/>
        </w:rPr>
        <w:footnoteReference w:id="25"/>
      </w:r>
      <w:r w:rsidR="00DC4DC4" w:rsidRPr="00DC4DC4">
        <w:t>.</w:t>
      </w:r>
      <w:r w:rsidR="00804E82">
        <w:t xml:space="preserve"> Architektur</w:t>
      </w:r>
      <w:r w:rsidR="002D6C7C">
        <w:t>y</w:t>
      </w:r>
      <w:r w:rsidR="00804E82">
        <w:t xml:space="preserve"> sieci został</w:t>
      </w:r>
      <w:r w:rsidR="002D6C7C">
        <w:t>y</w:t>
      </w:r>
      <w:r w:rsidR="00804E82">
        <w:t xml:space="preserve"> przedstawion</w:t>
      </w:r>
      <w:r w:rsidR="002D6C7C">
        <w:t>e</w:t>
      </w:r>
      <w:r w:rsidR="00804E82">
        <w:t xml:space="preserve"> na rysunku nr 5</w:t>
      </w:r>
      <w:r w:rsidR="00401AAC">
        <w:t xml:space="preserve"> i 6</w:t>
      </w:r>
      <w:r w:rsidR="00804E8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77E5FFA9" w14:textId="77777777" w:rsidTr="00F55118">
        <w:trPr>
          <w:tblHeader/>
          <w:jc w:val="center"/>
        </w:trPr>
        <w:tc>
          <w:tcPr>
            <w:tcW w:w="8495" w:type="dxa"/>
          </w:tcPr>
          <w:p w14:paraId="63F2E271" w14:textId="428C7172" w:rsidR="005350B0" w:rsidRPr="005350B0" w:rsidRDefault="005350B0" w:rsidP="005350B0">
            <w:pPr>
              <w:pStyle w:val="Caption"/>
              <w:tabs>
                <w:tab w:val="clear" w:pos="1191"/>
                <w:tab w:val="left" w:pos="0"/>
              </w:tabs>
              <w:ind w:left="22" w:firstLine="0"/>
              <w:jc w:val="center"/>
              <w:rPr>
                <w:sz w:val="24"/>
                <w:szCs w:val="24"/>
              </w:rPr>
            </w:pPr>
            <w:bookmarkStart w:id="17" w:name="_Toc134967467"/>
            <w:r w:rsidRPr="005350B0">
              <w:rPr>
                <w:sz w:val="24"/>
                <w:szCs w:val="24"/>
              </w:rPr>
              <w:lastRenderedPageBreak/>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5</w:t>
            </w:r>
            <w:r w:rsidR="00C90FA7">
              <w:rPr>
                <w:sz w:val="24"/>
                <w:szCs w:val="24"/>
              </w:rPr>
              <w:fldChar w:fldCharType="end"/>
            </w:r>
            <w:r w:rsidRPr="005350B0">
              <w:rPr>
                <w:sz w:val="24"/>
                <w:szCs w:val="24"/>
              </w:rPr>
              <w:t>. Proponowana architektura sieci CNN do wykrywania znaków drogowych</w:t>
            </w:r>
            <w:bookmarkEnd w:id="17"/>
          </w:p>
        </w:tc>
      </w:tr>
      <w:tr w:rsidR="005350B0" w:rsidRPr="005350B0" w14:paraId="5790DC0E" w14:textId="77777777" w:rsidTr="00F55118">
        <w:trPr>
          <w:tblHeader/>
          <w:jc w:val="center"/>
        </w:trPr>
        <w:tc>
          <w:tcPr>
            <w:tcW w:w="8495" w:type="dxa"/>
          </w:tcPr>
          <w:p w14:paraId="4D8DE4D7" w14:textId="77777777" w:rsidR="005350B0" w:rsidRPr="005350B0" w:rsidRDefault="005350B0" w:rsidP="008C0EB2">
            <w:pPr>
              <w:pStyle w:val="BodyText"/>
              <w:tabs>
                <w:tab w:val="clear" w:pos="851"/>
                <w:tab w:val="left" w:pos="0"/>
              </w:tabs>
              <w:jc w:val="center"/>
              <w:rPr>
                <w:noProof/>
              </w:rPr>
            </w:pPr>
            <w:r w:rsidRPr="005350B0">
              <w:rPr>
                <w:noProof/>
              </w:rPr>
              <w:drawing>
                <wp:inline distT="0" distB="0" distL="0" distR="0" wp14:anchorId="6AC36EA2" wp14:editId="66783A81">
                  <wp:extent cx="3895725" cy="188595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95725" cy="1885950"/>
                          </a:xfrm>
                          <a:prstGeom prst="rect">
                            <a:avLst/>
                          </a:prstGeom>
                          <a:noFill/>
                          <a:ln>
                            <a:noFill/>
                          </a:ln>
                        </pic:spPr>
                      </pic:pic>
                    </a:graphicData>
                  </a:graphic>
                </wp:inline>
              </w:drawing>
            </w:r>
          </w:p>
        </w:tc>
      </w:tr>
      <w:tr w:rsidR="005350B0" w:rsidRPr="00514A06" w14:paraId="7D9C2850" w14:textId="77777777" w:rsidTr="00F55118">
        <w:trPr>
          <w:tblHeader/>
          <w:jc w:val="center"/>
        </w:trPr>
        <w:tc>
          <w:tcPr>
            <w:tcW w:w="8495" w:type="dxa"/>
          </w:tcPr>
          <w:p w14:paraId="6B56D7A8" w14:textId="77777777" w:rsidR="005350B0" w:rsidRPr="005350B0" w:rsidRDefault="005350B0" w:rsidP="008C0EB2">
            <w:pPr>
              <w:tabs>
                <w:tab w:val="left" w:pos="567"/>
              </w:tabs>
              <w:jc w:val="center"/>
              <w:rPr>
                <w:b/>
                <w:bCs/>
                <w:sz w:val="20"/>
                <w:szCs w:val="20"/>
                <w:lang w:val="en-GB"/>
              </w:rPr>
            </w:pPr>
            <w:r w:rsidRPr="005350B0">
              <w:rPr>
                <w:b/>
                <w:sz w:val="20"/>
                <w:szCs w:val="20"/>
                <w:lang w:val="en-GB"/>
              </w:rPr>
              <w:t xml:space="preserve">Źródło: </w:t>
            </w:r>
            <w:r w:rsidRPr="005350B0">
              <w:rPr>
                <w:bCs/>
                <w:sz w:val="20"/>
                <w:szCs w:val="20"/>
                <w:lang w:val="en-GB"/>
              </w:rPr>
              <w:t xml:space="preserve">Habibi i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3D3F66CB" w14:textId="77777777" w:rsidR="00804E82" w:rsidRPr="00804E82" w:rsidRDefault="00804E82" w:rsidP="004B32EE">
      <w:pPr>
        <w:pStyle w:val="BodyText"/>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71AE39C" w14:textId="77777777" w:rsidTr="009A0E20">
        <w:trPr>
          <w:jc w:val="center"/>
        </w:trPr>
        <w:tc>
          <w:tcPr>
            <w:tcW w:w="8495" w:type="dxa"/>
          </w:tcPr>
          <w:p w14:paraId="36C7B942" w14:textId="2C059BD7" w:rsidR="005350B0" w:rsidRPr="005350B0" w:rsidRDefault="005350B0" w:rsidP="005350B0">
            <w:pPr>
              <w:pStyle w:val="Caption"/>
              <w:tabs>
                <w:tab w:val="clear" w:pos="1191"/>
              </w:tabs>
              <w:ind w:left="0" w:firstLine="0"/>
              <w:jc w:val="center"/>
            </w:pPr>
            <w:bookmarkStart w:id="18" w:name="_Toc134967468"/>
            <w:r w:rsidRPr="005350B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6</w:t>
            </w:r>
            <w:r w:rsidR="00C90FA7">
              <w:rPr>
                <w:sz w:val="24"/>
                <w:szCs w:val="24"/>
              </w:rPr>
              <w:fldChar w:fldCharType="end"/>
            </w:r>
            <w:r w:rsidRPr="005350B0">
              <w:rPr>
                <w:sz w:val="24"/>
                <w:szCs w:val="24"/>
              </w:rPr>
              <w:t>. Proponowana architektura sieci CNN do klasyfikacji znaków drogowych</w:t>
            </w:r>
            <w:bookmarkEnd w:id="18"/>
          </w:p>
        </w:tc>
      </w:tr>
      <w:tr w:rsidR="005350B0" w:rsidRPr="005350B0" w14:paraId="3E125461" w14:textId="77777777" w:rsidTr="009A0E20">
        <w:trPr>
          <w:jc w:val="center"/>
        </w:trPr>
        <w:tc>
          <w:tcPr>
            <w:tcW w:w="8495" w:type="dxa"/>
          </w:tcPr>
          <w:p w14:paraId="4D9A9350" w14:textId="77777777" w:rsidR="005350B0" w:rsidRPr="005350B0" w:rsidRDefault="005350B0" w:rsidP="0023015B">
            <w:pPr>
              <w:pStyle w:val="BodyText"/>
              <w:tabs>
                <w:tab w:val="clear" w:pos="851"/>
                <w:tab w:val="left" w:pos="0"/>
              </w:tabs>
              <w:jc w:val="center"/>
              <w:rPr>
                <w:noProof/>
              </w:rPr>
            </w:pPr>
            <w:r w:rsidRPr="005350B0">
              <w:rPr>
                <w:noProof/>
              </w:rPr>
              <w:drawing>
                <wp:inline distT="0" distB="0" distL="0" distR="0" wp14:anchorId="03B7E5F2" wp14:editId="40FD2BFD">
                  <wp:extent cx="5400675" cy="2276475"/>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675" cy="2276475"/>
                          </a:xfrm>
                          <a:prstGeom prst="rect">
                            <a:avLst/>
                          </a:prstGeom>
                          <a:noFill/>
                          <a:ln>
                            <a:noFill/>
                          </a:ln>
                        </pic:spPr>
                      </pic:pic>
                    </a:graphicData>
                  </a:graphic>
                </wp:inline>
              </w:drawing>
            </w:r>
          </w:p>
        </w:tc>
      </w:tr>
      <w:tr w:rsidR="005350B0" w:rsidRPr="00514A06" w14:paraId="76B7C971" w14:textId="77777777" w:rsidTr="009A0E20">
        <w:trPr>
          <w:jc w:val="center"/>
        </w:trPr>
        <w:tc>
          <w:tcPr>
            <w:tcW w:w="8495" w:type="dxa"/>
          </w:tcPr>
          <w:p w14:paraId="603BF1CA" w14:textId="77777777" w:rsidR="005350B0" w:rsidRPr="005350B0" w:rsidRDefault="005350B0" w:rsidP="0023015B">
            <w:pPr>
              <w:tabs>
                <w:tab w:val="left" w:pos="567"/>
              </w:tabs>
              <w:jc w:val="center"/>
              <w:rPr>
                <w:b/>
                <w:bCs/>
                <w:sz w:val="20"/>
                <w:szCs w:val="20"/>
                <w:lang w:val="en-GB"/>
              </w:rPr>
            </w:pPr>
            <w:r w:rsidRPr="005350B0">
              <w:rPr>
                <w:b/>
                <w:sz w:val="20"/>
                <w:szCs w:val="20"/>
                <w:lang w:val="en-GB"/>
              </w:rPr>
              <w:t xml:space="preserve">Źródło: </w:t>
            </w:r>
            <w:r w:rsidRPr="005350B0">
              <w:rPr>
                <w:bCs/>
                <w:sz w:val="20"/>
                <w:szCs w:val="20"/>
                <w:lang w:val="en-GB"/>
              </w:rPr>
              <w:t xml:space="preserve">Habibi i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5E36DDC5" w14:textId="77777777" w:rsidR="00A0577B" w:rsidRPr="00804E82" w:rsidRDefault="00A0577B" w:rsidP="00D603B5">
      <w:pPr>
        <w:pStyle w:val="BodyText"/>
        <w:jc w:val="left"/>
        <w:rPr>
          <w:lang w:val="en-GB"/>
        </w:rPr>
      </w:pPr>
    </w:p>
    <w:p w14:paraId="79E6A9D3" w14:textId="4773E4AF" w:rsidR="00A0577B" w:rsidRDefault="004C5975" w:rsidP="009E5B73">
      <w:pPr>
        <w:pStyle w:val="BodyText"/>
        <w:rPr>
          <w:lang w:val="en-GB"/>
        </w:rPr>
      </w:pPr>
      <w:r w:rsidRPr="00AF4958">
        <w:rPr>
          <w:lang w:val="en-GB"/>
        </w:rPr>
        <w:tab/>
      </w:r>
      <w:r w:rsidR="00401AAC" w:rsidRPr="00401AAC">
        <w:t>Średnia dokładność dla przeprowadzonych p</w:t>
      </w:r>
      <w:r w:rsidR="00401AAC">
        <w:t xml:space="preserve">rób wyniosła 99,34%. </w:t>
      </w:r>
      <w:r w:rsidR="00401AAC" w:rsidRPr="00401AAC">
        <w:rPr>
          <w:lang w:val="en-GB"/>
        </w:rPr>
        <w:t>Benchmarkiem był zb</w:t>
      </w:r>
      <w:r>
        <w:rPr>
          <w:lang w:val="en-GB"/>
        </w:rPr>
        <w:t>i</w:t>
      </w:r>
      <w:r w:rsidR="00401AAC" w:rsidRPr="00401AAC">
        <w:rPr>
          <w:lang w:val="en-GB"/>
        </w:rPr>
        <w:t>ór danych German Traffic Sign Detection Benchmark</w:t>
      </w:r>
      <w:r w:rsidR="00401AAC">
        <w:rPr>
          <w:lang w:val="en-GB"/>
        </w:rPr>
        <w:t>.</w:t>
      </w:r>
    </w:p>
    <w:p w14:paraId="004E66D6" w14:textId="64E7AF63" w:rsidR="005350B0" w:rsidRDefault="00E17E1B" w:rsidP="002D5C87">
      <w:pPr>
        <w:pStyle w:val="BodyText"/>
      </w:pPr>
      <w:r>
        <w:rPr>
          <w:lang w:val="en-GB"/>
        </w:rPr>
        <w:tab/>
      </w:r>
      <w:r w:rsidRPr="00E17E1B">
        <w:t>Istnieje jeszcze wiele innych p</w:t>
      </w:r>
      <w:r>
        <w:t>rac, które przedstawiają inne podejścia do detekcji i klasyfikacji znaków drogowych</w:t>
      </w:r>
      <w:r w:rsidR="0014364A">
        <w:t>.</w:t>
      </w:r>
      <w:r>
        <w:t xml:space="preserve"> </w:t>
      </w:r>
      <w:r w:rsidR="0014364A">
        <w:t>O</w:t>
      </w:r>
      <w:r>
        <w:t>parte</w:t>
      </w:r>
      <w:r w:rsidR="0014364A">
        <w:t xml:space="preserve"> są</w:t>
      </w:r>
      <w:r>
        <w:t xml:space="preserve"> na innych </w:t>
      </w:r>
      <w:r w:rsidRPr="00E17E1B">
        <w:t xml:space="preserve">architekturach </w:t>
      </w:r>
      <w:r>
        <w:t>sieci CNN, korzystające z nowych warstw, jednak nie sposób jest je wszystkie przytoczyć.</w:t>
      </w:r>
    </w:p>
    <w:p w14:paraId="4601A4AC" w14:textId="77777777" w:rsidR="004C5975" w:rsidRPr="00496843" w:rsidRDefault="004C5975" w:rsidP="00D603B5">
      <w:pPr>
        <w:pStyle w:val="BodyText"/>
        <w:jc w:val="left"/>
      </w:pPr>
    </w:p>
    <w:p w14:paraId="609C0981" w14:textId="77777777" w:rsidR="00D603B5" w:rsidRPr="006A7EBB" w:rsidRDefault="00D603B5" w:rsidP="00D603B5">
      <w:pPr>
        <w:pStyle w:val="BodyText"/>
        <w:jc w:val="left"/>
        <w:rPr>
          <w:b/>
        </w:rPr>
      </w:pPr>
      <w:r w:rsidRPr="006A7EBB">
        <w:rPr>
          <w:b/>
        </w:rPr>
        <w:t>Podsumowanie</w:t>
      </w:r>
    </w:p>
    <w:p w14:paraId="5D2584B6" w14:textId="77777777" w:rsidR="00D603B5" w:rsidRPr="006A7EBB" w:rsidRDefault="00D603B5" w:rsidP="0024688F">
      <w:pPr>
        <w:pStyle w:val="BodyText"/>
        <w:ind w:left="780"/>
      </w:pPr>
    </w:p>
    <w:p w14:paraId="036114B6" w14:textId="5DF622F7" w:rsidR="00273CCD" w:rsidRDefault="00304D94" w:rsidP="004A424A">
      <w:pPr>
        <w:pStyle w:val="BodyText"/>
      </w:pPr>
      <w:r w:rsidRPr="006A7EBB">
        <w:lastRenderedPageBreak/>
        <w:tab/>
      </w:r>
      <w:r w:rsidR="004C5975">
        <w:t xml:space="preserve">Reasumując, w rozdziale przedstawiono rozwój problemu klasyfikacji znaków drogowych oraz zastosowania sieci konwolucyjnych. </w:t>
      </w:r>
      <w:r w:rsidR="004C5975" w:rsidRPr="004C5975">
        <w:t>Opis</w:t>
      </w:r>
      <w:r w:rsidR="004C5975">
        <w:t>ano</w:t>
      </w:r>
      <w:r w:rsidR="004C5975" w:rsidRPr="004C5975">
        <w:t xml:space="preserve"> również kluczowe prace w dziedzinie Computer Vision na przestrzeni lat.</w:t>
      </w:r>
      <w:r w:rsidR="004C5975">
        <w:t xml:space="preserve"> Dzięki temu m</w:t>
      </w:r>
      <w:r w:rsidR="00E17E1B" w:rsidRPr="00496843">
        <w:t xml:space="preserve">ożna </w:t>
      </w:r>
      <w:r w:rsidR="004C5975">
        <w:t xml:space="preserve">było </w:t>
      </w:r>
      <w:r w:rsidR="00E17E1B" w:rsidRPr="00496843">
        <w:t>zauważyć</w:t>
      </w:r>
      <w:r w:rsidR="00E17E1B">
        <w:t>,</w:t>
      </w:r>
      <w:r w:rsidR="004C5975">
        <w:t xml:space="preserve"> że przez lata </w:t>
      </w:r>
      <w:r w:rsidR="00E17E1B">
        <w:t>konwolucyjne sieci neuronowe posiada</w:t>
      </w:r>
      <w:r w:rsidR="004C5975">
        <w:t>ły</w:t>
      </w:r>
      <w:r w:rsidR="00E17E1B">
        <w:t xml:space="preserve"> różne architektury i stopnie skomplikowania. </w:t>
      </w:r>
      <w:r w:rsidR="0014364A">
        <w:t>Z c</w:t>
      </w:r>
      <w:r w:rsidR="00E17E1B">
        <w:t xml:space="preserve">zasem </w:t>
      </w:r>
      <w:r w:rsidR="0014364A">
        <w:t>tworzone</w:t>
      </w:r>
      <w:r w:rsidR="00E17E1B">
        <w:t xml:space="preserve"> </w:t>
      </w:r>
      <w:r w:rsidR="004C5975">
        <w:t>były</w:t>
      </w:r>
      <w:r w:rsidR="00E17E1B">
        <w:t xml:space="preserve"> nowe warstwy, jednak podstawowe bloki budujące</w:t>
      </w:r>
      <w:r w:rsidR="004C5975">
        <w:t>, opracowane przez lata,</w:t>
      </w:r>
      <w:r w:rsidR="00E17E1B">
        <w:t xml:space="preserve"> są w większości takie same dla każdej sieci. </w:t>
      </w:r>
      <w:r w:rsidR="004C5975">
        <w:t>Obecnie większość</w:t>
      </w:r>
      <w:r w:rsidR="00E17E1B">
        <w:t xml:space="preserve"> najnowszych sieci osiągnęła niemal perfekcyjny wskaźnik </w:t>
      </w:r>
      <w:r w:rsidR="004C5975">
        <w:t>trafności</w:t>
      </w:r>
      <w:r w:rsidR="00E17E1B">
        <w:t xml:space="preserve"> klasyfikacji</w:t>
      </w:r>
      <w:r w:rsidR="004C5975">
        <w:t xml:space="preserve">. </w:t>
      </w:r>
      <w:r w:rsidR="0014364A">
        <w:t>N</w:t>
      </w:r>
      <w:r w:rsidR="00E17E1B">
        <w:t xml:space="preserve">adal </w:t>
      </w:r>
      <w:r w:rsidR="0014364A">
        <w:t xml:space="preserve">jednak </w:t>
      </w:r>
      <w:r w:rsidR="00E17E1B">
        <w:t>jest miejsce na poprawę w kwestii wydajności i obciążenia obliczeniowego różnych sieci</w:t>
      </w:r>
      <w:r w:rsidR="0014364A">
        <w:t>. Robi się to,</w:t>
      </w:r>
      <w:r w:rsidR="00E17E1B">
        <w:t xml:space="preserve"> aby nie wymagały one mocnych procesorów GPU i mogły być implementowane w słab</w:t>
      </w:r>
      <w:r w:rsidR="004C5975">
        <w:t>szych</w:t>
      </w:r>
      <w:r w:rsidR="00E17E1B">
        <w:t xml:space="preserve"> urządzeniach.</w:t>
      </w:r>
    </w:p>
    <w:p w14:paraId="3E642E62" w14:textId="77777777" w:rsidR="007623F0" w:rsidRPr="00E17E1B" w:rsidRDefault="00273CCD" w:rsidP="00273CCD">
      <w:pPr>
        <w:pStyle w:val="BodyText"/>
        <w:jc w:val="left"/>
      </w:pPr>
      <w:r>
        <w:br w:type="page"/>
      </w:r>
    </w:p>
    <w:p w14:paraId="24543C25" w14:textId="29AD7A0F" w:rsidR="00B66FEA" w:rsidRPr="00C57B4E" w:rsidRDefault="00641192" w:rsidP="007651B5">
      <w:pPr>
        <w:pStyle w:val="Heading1"/>
        <w:rPr>
          <w:lang w:val="en-US"/>
        </w:rPr>
      </w:pPr>
      <w:bookmarkStart w:id="19" w:name="_Toc134982590"/>
      <w:bookmarkStart w:id="20" w:name="_Toc135162688"/>
      <w:r>
        <w:rPr>
          <w:lang w:val="en-US"/>
        </w:rPr>
        <w:lastRenderedPageBreak/>
        <w:t>Omówienie</w:t>
      </w:r>
      <w:r w:rsidR="00E64421">
        <w:rPr>
          <w:lang w:val="en-US"/>
        </w:rPr>
        <w:t xml:space="preserve"> pojęć</w:t>
      </w:r>
      <w:bookmarkEnd w:id="19"/>
      <w:bookmarkEnd w:id="20"/>
    </w:p>
    <w:p w14:paraId="4E94296A" w14:textId="137CF16F" w:rsidR="00F56B85" w:rsidRPr="00B16A78" w:rsidRDefault="00F56B85" w:rsidP="00F56B85">
      <w:pPr>
        <w:pStyle w:val="BodyText"/>
      </w:pPr>
      <w:r w:rsidRPr="00B16A78">
        <w:tab/>
      </w:r>
      <w:r w:rsidR="00723564">
        <w:t>Po przedstawieniu literatury i historii, warto przejść do objaśnienia pojęć</w:t>
      </w:r>
      <w:r w:rsidR="00820EC1">
        <w:t xml:space="preserve">. </w:t>
      </w:r>
      <w:r w:rsidR="00723564">
        <w:t xml:space="preserve"> </w:t>
      </w:r>
      <w:r w:rsidR="00820EC1">
        <w:t>P</w:t>
      </w:r>
      <w:r w:rsidR="00723564">
        <w:t xml:space="preserve">o części pojawiły się </w:t>
      </w:r>
      <w:r w:rsidR="00820EC1">
        <w:t xml:space="preserve">już </w:t>
      </w:r>
      <w:r w:rsidR="00723564">
        <w:t xml:space="preserve">w rozdziale </w:t>
      </w:r>
      <w:r w:rsidR="00A500CA">
        <w:t>1</w:t>
      </w:r>
      <w:r w:rsidR="00723564">
        <w:t>, a także pojawią się przy omawianiu metodyki i</w:t>
      </w:r>
      <w:r w:rsidR="002D5C87">
        <w:t> </w:t>
      </w:r>
      <w:r w:rsidR="00723564">
        <w:t>budowy konwolucyjnej sieci neuronowej w późniejszych rozdziałach. Zatem w</w:t>
      </w:r>
      <w:r w:rsidR="008C5834">
        <w:t> </w:t>
      </w:r>
      <w:r w:rsidR="00723564">
        <w:t>rozdziale tym zostaną</w:t>
      </w:r>
      <w:r w:rsidR="00E64421" w:rsidRPr="00F5691C">
        <w:t> wyjaśnione zagadnienia, wokół których skupi</w:t>
      </w:r>
      <w:r w:rsidR="00820EC1">
        <w:t>a</w:t>
      </w:r>
      <w:r w:rsidR="00E64421">
        <w:t xml:space="preserve"> się ta praca.</w:t>
      </w:r>
    </w:p>
    <w:p w14:paraId="25059669" w14:textId="26408859" w:rsidR="007B1F6E" w:rsidRPr="00A500CA" w:rsidRDefault="00211E5D" w:rsidP="0068368A">
      <w:pPr>
        <w:pStyle w:val="Heading2"/>
      </w:pPr>
      <w:bookmarkStart w:id="21" w:name="_Toc134982591"/>
      <w:bookmarkStart w:id="22" w:name="_Toc135162689"/>
      <w:r w:rsidRPr="00A500CA">
        <w:t>S</w:t>
      </w:r>
      <w:r w:rsidR="00A500CA" w:rsidRPr="00A500CA">
        <w:t>ztuczna s</w:t>
      </w:r>
      <w:r w:rsidRPr="00A500CA">
        <w:t xml:space="preserve">ieć neuronowa </w:t>
      </w:r>
      <w:r w:rsidR="00E82696" w:rsidRPr="00A500CA">
        <w:t>(ANN)</w:t>
      </w:r>
      <w:r w:rsidR="00A500CA" w:rsidRPr="00A500CA">
        <w:t xml:space="preserve"> </w:t>
      </w:r>
      <w:r w:rsidRPr="00A500CA">
        <w:t>- koncept</w:t>
      </w:r>
      <w:bookmarkEnd w:id="21"/>
      <w:bookmarkEnd w:id="22"/>
    </w:p>
    <w:p w14:paraId="6267F7E2" w14:textId="77777777" w:rsidR="00F8557A" w:rsidRPr="00A500CA" w:rsidRDefault="00F8557A" w:rsidP="00F8557A">
      <w:pPr>
        <w:pStyle w:val="BodyText"/>
        <w:ind w:left="708"/>
      </w:pPr>
    </w:p>
    <w:p w14:paraId="55C9A64A" w14:textId="3B46F42F" w:rsidR="00412DAA" w:rsidRDefault="00F8557A" w:rsidP="00412DAA">
      <w:pPr>
        <w:pStyle w:val="BodyText"/>
      </w:pPr>
      <w:r w:rsidRPr="00E82696">
        <w:tab/>
      </w:r>
      <w:r w:rsidR="00E82696" w:rsidRPr="00E82696">
        <w:t>Konwolucyjne sieci neuronowe są wyspecjalizowanym typem sztucznych sieci neuronowych</w:t>
      </w:r>
      <w:r w:rsidR="009C48D2">
        <w:t>. A</w:t>
      </w:r>
      <w:r w:rsidR="00B411CB">
        <w:t xml:space="preserve">by je zrozumieć warto </w:t>
      </w:r>
      <w:r w:rsidR="009C48D2">
        <w:t>wpierw zacząć od tych drugich.</w:t>
      </w:r>
      <w:r w:rsidR="00E82696">
        <w:t xml:space="preserve"> </w:t>
      </w:r>
      <w:r w:rsidR="00E82696" w:rsidRPr="00E82696">
        <w:t xml:space="preserve">ANN opiera się na zbiorze połączonych jednostek lub węzłów zwanych neuronami, które </w:t>
      </w:r>
      <w:r w:rsidR="006B6547">
        <w:t>nawiązują do</w:t>
      </w:r>
      <w:r w:rsidR="00E82696" w:rsidRPr="00E82696">
        <w:t xml:space="preserve"> </w:t>
      </w:r>
      <w:r w:rsidR="006B6547">
        <w:t>neuronów</w:t>
      </w:r>
      <w:r w:rsidR="00E82696" w:rsidRPr="00E82696">
        <w:t xml:space="preserve"> w mózgu.</w:t>
      </w:r>
      <w:r w:rsidR="007D3630" w:rsidRPr="007D3630">
        <w:t xml:space="preserve"> </w:t>
      </w:r>
      <w:r w:rsidR="007D3630">
        <w:t>Schematyczna ilustracja</w:t>
      </w:r>
      <w:r w:rsidR="00E82696" w:rsidRPr="00E82696">
        <w:t xml:space="preserve"> </w:t>
      </w:r>
      <w:r w:rsidR="007D3630" w:rsidRPr="00C44099">
        <w:t>sztuczn</w:t>
      </w:r>
      <w:r w:rsidR="007D3630">
        <w:t>ego</w:t>
      </w:r>
      <w:r w:rsidR="007D3630" w:rsidRPr="00C44099">
        <w:t xml:space="preserve"> neuron</w:t>
      </w:r>
      <w:r w:rsidR="007D3630">
        <w:t xml:space="preserve">u została przedstawiona na rysunku nr 7. </w:t>
      </w:r>
      <w:r w:rsidR="00E82696" w:rsidRPr="00E82696">
        <w:t>Każde połączenie, podobnie jak synapsy w mózgu, może przekazywać sygnał do innych neuronów</w:t>
      </w:r>
      <w:r w:rsidR="00A500CA">
        <w:t>.</w:t>
      </w:r>
      <w:r w:rsidR="007D3630">
        <w:t xml:space="preserve"> </w:t>
      </w:r>
      <w:r w:rsidR="00A500CA">
        <w:t>J</w:t>
      </w:r>
      <w:r w:rsidR="007D3630">
        <w:t>ednak zaczynając od początku schematu</w:t>
      </w:r>
      <w:r w:rsidR="00A500CA">
        <w:t>,</w:t>
      </w:r>
      <w:r w:rsidR="00E82696" w:rsidRPr="00E82696">
        <w:t xml:space="preserve"> </w:t>
      </w:r>
      <w:r w:rsidR="00A500CA">
        <w:t>s</w:t>
      </w:r>
      <w:r w:rsidR="00E82696" w:rsidRPr="00E82696">
        <w:t xml:space="preserve">ztuczny neuron </w:t>
      </w:r>
      <w:r w:rsidR="007D3630">
        <w:t xml:space="preserve">wpierw </w:t>
      </w:r>
      <w:r w:rsidR="00E82696" w:rsidRPr="00E82696">
        <w:t>odbiera sygnały</w:t>
      </w:r>
      <w:r w:rsidR="007D3630">
        <w:t xml:space="preserve"> wejściowe (x</w:t>
      </w:r>
      <w:r w:rsidR="007D3630" w:rsidRPr="007D3630">
        <w:rPr>
          <w:vertAlign w:val="subscript"/>
        </w:rPr>
        <w:t>1</w:t>
      </w:r>
      <w:r w:rsidR="007D3630">
        <w:t>, x</w:t>
      </w:r>
      <w:r w:rsidR="007D3630" w:rsidRPr="007D3630">
        <w:rPr>
          <w:vertAlign w:val="subscript"/>
        </w:rPr>
        <w:t>2</w:t>
      </w:r>
      <w:r w:rsidR="007D3630">
        <w:t>, x</w:t>
      </w:r>
      <w:r w:rsidR="007D3630" w:rsidRPr="007D3630">
        <w:rPr>
          <w:vertAlign w:val="subscript"/>
        </w:rPr>
        <w:t>n</w:t>
      </w:r>
      <w:r w:rsidR="007D3630">
        <w:t>)</w:t>
      </w:r>
      <w:r w:rsidR="00E82696" w:rsidRPr="00E82696">
        <w:t>,</w:t>
      </w:r>
      <w:r w:rsidR="007D3630">
        <w:t xml:space="preserve"> będące liczbami, w których zakodowano jakąś informację. </w:t>
      </w:r>
      <w:r w:rsidR="007D3630" w:rsidRPr="007D3630">
        <w:t xml:space="preserve">Mogą to być surowe dane wejściowe lub </w:t>
      </w:r>
      <w:r w:rsidR="000216D4">
        <w:t>sygnały</w:t>
      </w:r>
      <w:r w:rsidR="007D3630" w:rsidRPr="007D3630">
        <w:t xml:space="preserve"> </w:t>
      </w:r>
      <w:r w:rsidR="000216D4">
        <w:t xml:space="preserve">od </w:t>
      </w:r>
      <w:r w:rsidR="007D3630" w:rsidRPr="007D3630">
        <w:t>innych perceptronów.</w:t>
      </w:r>
      <w:r w:rsidR="007D3630">
        <w:t xml:space="preserve"> </w:t>
      </w:r>
      <w:r w:rsidR="00E82696" w:rsidRPr="00E82696">
        <w:t xml:space="preserve"> </w:t>
      </w:r>
      <w:r w:rsidR="000216D4">
        <w:t>Następnie sygnały te są mnożone przez wagi (w</w:t>
      </w:r>
      <w:r w:rsidR="000216D4" w:rsidRPr="000216D4">
        <w:rPr>
          <w:vertAlign w:val="subscript"/>
        </w:rPr>
        <w:t>1</w:t>
      </w:r>
      <w:r w:rsidR="000216D4">
        <w:t>, w</w:t>
      </w:r>
      <w:r w:rsidR="000216D4" w:rsidRPr="000216D4">
        <w:rPr>
          <w:vertAlign w:val="subscript"/>
        </w:rPr>
        <w:t>2</w:t>
      </w:r>
      <w:r w:rsidR="000216D4">
        <w:t>, w</w:t>
      </w:r>
      <w:r w:rsidR="000216D4" w:rsidRPr="000216D4">
        <w:rPr>
          <w:vertAlign w:val="subscript"/>
        </w:rPr>
        <w:t>n</w:t>
      </w:r>
      <w:r w:rsidR="000216D4">
        <w:t>)</w:t>
      </w:r>
      <w:r w:rsidR="009C48D2">
        <w:t xml:space="preserve">, </w:t>
      </w:r>
      <w:r w:rsidR="000216D4" w:rsidRPr="000216D4">
        <w:t>przyjmują</w:t>
      </w:r>
      <w:r w:rsidR="009C48D2">
        <w:t>ce</w:t>
      </w:r>
      <w:r w:rsidR="000216D4" w:rsidRPr="000216D4">
        <w:t xml:space="preserve"> wartości liczbowe i kontroluj</w:t>
      </w:r>
      <w:r w:rsidR="009C48D2">
        <w:t>ące</w:t>
      </w:r>
      <w:r w:rsidR="000216D4" w:rsidRPr="000216D4">
        <w:t xml:space="preserve"> poziom ważności każdego wejścia.</w:t>
      </w:r>
      <w:r w:rsidR="000216D4">
        <w:t xml:space="preserve"> Tak więc w</w:t>
      </w:r>
      <w:r w:rsidR="000216D4" w:rsidRPr="00E82696">
        <w:t>aga zwiększa lub zmniejsza siłę sygnału na połączeniu.</w:t>
      </w:r>
      <w:r w:rsidR="000216D4">
        <w:t xml:space="preserve"> </w:t>
      </w:r>
      <w:r w:rsidR="000216D4" w:rsidRPr="000216D4">
        <w:t>Im wyższa wartość</w:t>
      </w:r>
      <w:r w:rsidR="000216D4">
        <w:t xml:space="preserve"> wagi</w:t>
      </w:r>
      <w:r w:rsidR="000216D4" w:rsidRPr="000216D4">
        <w:t>, tym ważniejsz</w:t>
      </w:r>
      <w:r w:rsidR="000216D4">
        <w:t xml:space="preserve">a informacja wejściowa. Waga </w:t>
      </w:r>
      <w:r w:rsidR="006E4C92">
        <w:t xml:space="preserve">jest </w:t>
      </w:r>
      <w:r w:rsidR="000216D4" w:rsidRPr="00E82696">
        <w:t>dostosowywana w trakcie uczenia</w:t>
      </w:r>
      <w:r w:rsidR="000216D4">
        <w:t>.</w:t>
      </w:r>
      <w:r w:rsidR="0040375A">
        <w:t xml:space="preserve"> </w:t>
      </w:r>
      <w:r w:rsidR="00CE4EA1">
        <w:t>W</w:t>
      </w:r>
      <w:r w:rsidR="002D5C87">
        <w:t> </w:t>
      </w:r>
      <w:r w:rsidR="00CE4EA1">
        <w:t>kolejnym kroku</w:t>
      </w:r>
      <w:r w:rsidR="0040375A">
        <w:t xml:space="preserve"> </w:t>
      </w:r>
      <w:r w:rsidR="0040375A" w:rsidRPr="0040375A">
        <w:t>neuron gromadzi wszystkie te informacje</w:t>
      </w:r>
      <w:r w:rsidR="0040375A">
        <w:t xml:space="preserve"> </w:t>
      </w:r>
      <w:r w:rsidR="0040375A" w:rsidRPr="0040375A">
        <w:t>sum</w:t>
      </w:r>
      <w:r w:rsidR="0040375A">
        <w:t>ując</w:t>
      </w:r>
      <w:r w:rsidR="0040375A" w:rsidRPr="0040375A">
        <w:t xml:space="preserve"> </w:t>
      </w:r>
      <w:r w:rsidR="0040375A">
        <w:t xml:space="preserve">przemnożone przez wagę </w:t>
      </w:r>
      <w:r w:rsidR="0040375A" w:rsidRPr="0040375A">
        <w:t>wartości</w:t>
      </w:r>
      <w:r w:rsidR="0040375A">
        <w:t>.</w:t>
      </w:r>
      <w:r w:rsidR="00412DAA">
        <w:t xml:space="preserve"> Taka </w:t>
      </w:r>
      <w:r w:rsidR="00412DAA" w:rsidRPr="00412DAA">
        <w:t>ważon</w:t>
      </w:r>
      <w:r w:rsidR="00412DAA">
        <w:t>a</w:t>
      </w:r>
      <w:r w:rsidR="00412DAA" w:rsidRPr="00412DAA">
        <w:t xml:space="preserve"> sum</w:t>
      </w:r>
      <w:r w:rsidR="00412DAA">
        <w:t>a</w:t>
      </w:r>
      <w:r w:rsidR="00412DAA" w:rsidRPr="00412DAA">
        <w:t xml:space="preserve"> wejść</w:t>
      </w:r>
      <w:r w:rsidR="00412DAA">
        <w:t xml:space="preserve"> przyjmuje postać</w:t>
      </w:r>
      <w:r w:rsidR="00446055">
        <w:rPr>
          <w:rStyle w:val="FootnoteReference"/>
        </w:rPr>
        <w:footnoteReference w:id="26"/>
      </w:r>
      <w:r w:rsidR="00412DA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412DAA" w14:paraId="38445030" w14:textId="77777777" w:rsidTr="00412DAA">
        <w:tc>
          <w:tcPr>
            <w:tcW w:w="2831" w:type="dxa"/>
          </w:tcPr>
          <w:p w14:paraId="089F3B1B" w14:textId="77777777" w:rsidR="00412DAA" w:rsidRDefault="00412DAA" w:rsidP="00E82696">
            <w:pPr>
              <w:pStyle w:val="BodyText"/>
            </w:pPr>
          </w:p>
        </w:tc>
        <w:tc>
          <w:tcPr>
            <w:tcW w:w="2832" w:type="dxa"/>
          </w:tcPr>
          <w:p w14:paraId="5FAB297D" w14:textId="6CDCFEB5" w:rsidR="00412DAA" w:rsidRDefault="00000000" w:rsidP="00E82696">
            <w:pPr>
              <w:pStyle w:val="BodyText"/>
            </w:pPr>
            <m:oMathPara>
              <m:oMath>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m:oMathPara>
          </w:p>
        </w:tc>
        <w:tc>
          <w:tcPr>
            <w:tcW w:w="2832" w:type="dxa"/>
            <w:vAlign w:val="center"/>
          </w:tcPr>
          <w:p w14:paraId="44638078" w14:textId="05F415A2" w:rsidR="00412DAA" w:rsidRDefault="00412DAA" w:rsidP="00412DAA">
            <w:pPr>
              <w:pStyle w:val="BodyText"/>
              <w:jc w:val="right"/>
            </w:pPr>
            <w:r>
              <w:t>(1)</w:t>
            </w:r>
          </w:p>
        </w:tc>
      </w:tr>
    </w:tbl>
    <w:p w14:paraId="56E2E7AE" w14:textId="07FBA331" w:rsidR="00412DAA" w:rsidRDefault="008C5834" w:rsidP="00E82696">
      <w:pPr>
        <w:pStyle w:val="BodyText"/>
      </w:pPr>
      <w:r>
        <w:tab/>
        <w:t>D</w:t>
      </w:r>
      <w:r w:rsidR="00252CDC">
        <w:t>o tego dodaje się również obciążenie przyjmujące lite</w:t>
      </w:r>
      <w:r w:rsidR="00EB4274">
        <w:t>r</w:t>
      </w:r>
      <w:r w:rsidR="00252CDC">
        <w:t xml:space="preserve">ę </w:t>
      </w:r>
      <w:r w:rsidR="00252CDC">
        <w:rPr>
          <w:i/>
          <w:iCs/>
        </w:rPr>
        <w:t>b</w:t>
      </w:r>
      <w:r w:rsidR="00252CDC">
        <w:t xml:space="preserve">. </w:t>
      </w:r>
      <w:r w:rsidR="00FF5709">
        <w:t xml:space="preserve">Jej celem jest zapewnienie, by funkcja progowa nie wyniosła zero. A więc w </w:t>
      </w:r>
      <w:r w:rsidR="00D81CC8">
        <w:t>przypadku,</w:t>
      </w:r>
      <w:r w:rsidR="00FF5709">
        <w:t xml:space="preserve"> gdy </w:t>
      </w:r>
      <w:r w:rsidR="00FF5709" w:rsidRPr="00FF5709">
        <w:t>wszystkie wejścia x</w:t>
      </w:r>
      <w:r w:rsidR="00FF5709" w:rsidRPr="00FF5709">
        <w:rPr>
          <w:vertAlign w:val="subscript"/>
        </w:rPr>
        <w:t>1</w:t>
      </w:r>
      <w:r w:rsidR="00FF5709" w:rsidRPr="00FF5709">
        <w:t>, x</w:t>
      </w:r>
      <w:r w:rsidR="00FF5709" w:rsidRPr="00FF5709">
        <w:rPr>
          <w:vertAlign w:val="subscript"/>
        </w:rPr>
        <w:t>2</w:t>
      </w:r>
      <w:r w:rsidR="00FF5709" w:rsidRPr="00FF5709">
        <w:t>, ..., x</w:t>
      </w:r>
      <w:r w:rsidR="00FF5709" w:rsidRPr="00FF5709">
        <w:rPr>
          <w:vertAlign w:val="subscript"/>
        </w:rPr>
        <w:t>n</w:t>
      </w:r>
      <w:r w:rsidR="00FF5709" w:rsidRPr="00FF5709">
        <w:t xml:space="preserve"> mają wartość 0, </w:t>
      </w:r>
      <w:r w:rsidR="00FF5709">
        <w:t>funkcja</w:t>
      </w:r>
      <w:r w:rsidR="00FF5709" w:rsidRPr="00FF5709">
        <w:t xml:space="preserve"> jest równ</w:t>
      </w:r>
      <w:r w:rsidR="00FF5709">
        <w:t>a</w:t>
      </w:r>
      <w:r w:rsidR="00FF5709" w:rsidRPr="00FF5709">
        <w:t xml:space="preserve"> wartości </w:t>
      </w:r>
      <w:r w:rsidR="00FF5709">
        <w:t>obciążenia</w:t>
      </w:r>
      <w:r w:rsidR="00FF5709" w:rsidRPr="00FF5709">
        <w:t>.</w:t>
      </w:r>
      <w:r w:rsidR="00FF5709">
        <w:t xml:space="preserve"> </w:t>
      </w:r>
      <w:r w:rsidR="00D81CC8">
        <w:t xml:space="preserve">Koniec </w:t>
      </w:r>
      <w:r w:rsidR="00D81CC8">
        <w:lastRenderedPageBreak/>
        <w:t>końców</w:t>
      </w:r>
      <w:r w:rsidR="00252CDC">
        <w:t xml:space="preserve"> funkcja progowa zwana także funkcją przekazu (transfer function) otrzymuje postać:</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252CDC" w14:paraId="211A94C6" w14:textId="77777777" w:rsidTr="001F6664">
        <w:tc>
          <w:tcPr>
            <w:tcW w:w="2831" w:type="dxa"/>
          </w:tcPr>
          <w:p w14:paraId="717DCD6A" w14:textId="77777777" w:rsidR="00252CDC" w:rsidRDefault="00252CDC" w:rsidP="001F6664">
            <w:pPr>
              <w:pStyle w:val="BodyText"/>
            </w:pPr>
          </w:p>
        </w:tc>
        <w:tc>
          <w:tcPr>
            <w:tcW w:w="2832" w:type="dxa"/>
          </w:tcPr>
          <w:p w14:paraId="023E611C" w14:textId="3F935BA2" w:rsidR="00252CDC" w:rsidRDefault="00252CDC" w:rsidP="001F6664">
            <w:pPr>
              <w:pStyle w:val="BodyText"/>
            </w:pPr>
            <m:oMathPara>
              <m:oMath>
                <m:r>
                  <w:rPr>
                    <w:rFonts w:ascii="Cambria Math" w:hAnsi="Cambria Math"/>
                  </w:rPr>
                  <m:t xml:space="preserve"> </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2E201D8E" w14:textId="6A93970F" w:rsidR="00252CDC" w:rsidRDefault="00252CDC" w:rsidP="001F6664">
            <w:pPr>
              <w:pStyle w:val="BodyText"/>
              <w:jc w:val="right"/>
            </w:pPr>
            <w:r>
              <w:t>(</w:t>
            </w:r>
            <w:r w:rsidR="00E06E8B">
              <w:t>2</w:t>
            </w:r>
            <w:r>
              <w:t>)</w:t>
            </w:r>
          </w:p>
        </w:tc>
      </w:tr>
    </w:tbl>
    <w:p w14:paraId="7F989696" w14:textId="4FDF5F70" w:rsidR="00B902EA" w:rsidRDefault="00E06E8B" w:rsidP="00E82696">
      <w:pPr>
        <w:pStyle w:val="BodyText"/>
      </w:pPr>
      <w:r>
        <w:tab/>
      </w:r>
      <w:r w:rsidR="006E4C92">
        <w:t xml:space="preserve">Warto w tym miejscu dodać, że </w:t>
      </w:r>
      <w:r>
        <w:t>wspomniane wagi oraz obciążenie są inaczej nazywane parametrami modelu sieci neuronowej. Za pomocą procesu uczenia sieć stara się znaleźć ich optymalne wartości.</w:t>
      </w:r>
    </w:p>
    <w:p w14:paraId="679B6786" w14:textId="6FB127CC" w:rsidR="00E06E8B" w:rsidRDefault="00E06E8B" w:rsidP="00E82696">
      <w:pPr>
        <w:pStyle w:val="BodyText"/>
      </w:pPr>
      <w:r>
        <w:tab/>
        <w:t xml:space="preserve">Następnie </w:t>
      </w:r>
      <w:r w:rsidRPr="00412DAA">
        <w:t>ważon</w:t>
      </w:r>
      <w:r>
        <w:t>a</w:t>
      </w:r>
      <w:r w:rsidRPr="00412DAA">
        <w:t xml:space="preserve"> sum</w:t>
      </w:r>
      <w:r>
        <w:t>a</w:t>
      </w:r>
      <w:r w:rsidRPr="00412DAA">
        <w:t xml:space="preserve"> wejść</w:t>
      </w:r>
      <w:r>
        <w:t xml:space="preserve"> przekazywana jest do funkcji aktywacji</w:t>
      </w:r>
      <w:r w:rsidR="002E31AA">
        <w:t xml:space="preserve"> </w:t>
      </w:r>
      <w:r w:rsidR="002E31AA" w:rsidRPr="002E31AA">
        <w:rPr>
          <w:i/>
          <w:iCs/>
        </w:rPr>
        <w:t>f</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E06E8B" w14:paraId="17F1C985" w14:textId="77777777" w:rsidTr="001F6664">
        <w:tc>
          <w:tcPr>
            <w:tcW w:w="2831" w:type="dxa"/>
          </w:tcPr>
          <w:p w14:paraId="21A6B212" w14:textId="77777777" w:rsidR="00E06E8B" w:rsidRDefault="00E06E8B" w:rsidP="001F6664">
            <w:pPr>
              <w:pStyle w:val="BodyText"/>
            </w:pPr>
          </w:p>
        </w:tc>
        <w:tc>
          <w:tcPr>
            <w:tcW w:w="2832" w:type="dxa"/>
          </w:tcPr>
          <w:p w14:paraId="130A1736" w14:textId="6E80CFB9" w:rsidR="00E06E8B" w:rsidRDefault="00E06E8B" w:rsidP="001F6664">
            <w:pPr>
              <w:pStyle w:val="BodyText"/>
            </w:pPr>
            <m:oMathPara>
              <m:oMath>
                <m:r>
                  <w:rPr>
                    <w:rFonts w:ascii="Cambria Math" w:hAnsi="Cambria Math"/>
                  </w:rPr>
                  <m:t xml:space="preserve"> f(</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05292EB7" w14:textId="10D43DEC" w:rsidR="00E06E8B" w:rsidRDefault="00E06E8B" w:rsidP="001F6664">
            <w:pPr>
              <w:pStyle w:val="BodyText"/>
              <w:jc w:val="right"/>
            </w:pPr>
            <w:r>
              <w:t>(</w:t>
            </w:r>
            <w:r w:rsidR="00F11371">
              <w:t>3</w:t>
            </w:r>
            <w:r>
              <w:t>)</w:t>
            </w:r>
          </w:p>
        </w:tc>
      </w:tr>
    </w:tbl>
    <w:p w14:paraId="44043C66" w14:textId="354857AC" w:rsidR="002B7B71" w:rsidRDefault="00F11371" w:rsidP="00E82696">
      <w:pPr>
        <w:pStyle w:val="BodyText"/>
      </w:pPr>
      <w:r>
        <w:tab/>
      </w:r>
      <w:r w:rsidR="000B6C8C">
        <w:t>Jej zadaniem jest wprowadzenie nieliniowości do model</w:t>
      </w:r>
      <w:r w:rsidR="00A04C84">
        <w:t>u oraz</w:t>
      </w:r>
      <w:r w:rsidR="00A04C84" w:rsidRPr="00A04C84">
        <w:t xml:space="preserve"> porówn</w:t>
      </w:r>
      <w:r w:rsidR="00A04C84">
        <w:t>anie</w:t>
      </w:r>
      <w:r w:rsidR="00A04C84" w:rsidRPr="00A04C84">
        <w:t xml:space="preserve"> </w:t>
      </w:r>
      <w:r w:rsidR="00A04C84">
        <w:t>sumy</w:t>
      </w:r>
      <w:r w:rsidR="00A04C84" w:rsidRPr="00A04C84">
        <w:t xml:space="preserve"> z zadanym jej progiem. Jeśli próg zostanie przekroczony, funkcja aktywuje neuron i</w:t>
      </w:r>
      <w:r w:rsidR="002D5C87">
        <w:t> </w:t>
      </w:r>
      <w:r w:rsidR="00A04C84" w:rsidRPr="00A04C84">
        <w:t xml:space="preserve">przekaże jego </w:t>
      </w:r>
      <w:r w:rsidR="00A04C84">
        <w:t>sygnał</w:t>
      </w:r>
      <w:r w:rsidR="00A04C84" w:rsidRPr="00A04C84">
        <w:t xml:space="preserve"> do następnego sztucznego neuronu.</w:t>
      </w:r>
      <w:r w:rsidR="00A04C84">
        <w:t xml:space="preserve"> Funkcja ta </w:t>
      </w:r>
      <w:r w:rsidR="000B6C8C">
        <w:t>może przyjmować różne formy</w:t>
      </w:r>
      <w:r w:rsidR="00A04C84">
        <w:t xml:space="preserve"> o różnych właściwościach</w:t>
      </w:r>
      <w:r w:rsidR="000B6C8C">
        <w:t>.</w:t>
      </w:r>
      <w:r w:rsidR="00A04C84">
        <w:t xml:space="preserve"> Jest ona</w:t>
      </w:r>
      <w:r w:rsidR="00A04C84" w:rsidRPr="00A04C84">
        <w:t xml:space="preserve"> rdzeniem sztucznego neuronu. Bez </w:t>
      </w:r>
      <w:r w:rsidR="00A04C84">
        <w:t>niej</w:t>
      </w:r>
      <w:r w:rsidR="00A04C84" w:rsidRPr="00A04C84">
        <w:t xml:space="preserve"> neuron przekazywał</w:t>
      </w:r>
      <w:r w:rsidR="00E07265">
        <w:t>by</w:t>
      </w:r>
      <w:r w:rsidR="00A04C84" w:rsidRPr="00A04C84">
        <w:t xml:space="preserve"> swoje ważone wejścia bez wcześniejszego filtrowania informacji.</w:t>
      </w:r>
      <w:r w:rsidR="00ED4ADA">
        <w:t xml:space="preserve"> Dlatego ważny jest odpowiedni dobór funkcji aktywacji do danych wejściowych, aby uzyskać sensowne wynik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2B7B71" w:rsidRPr="002B7B71" w14:paraId="3266728A" w14:textId="77777777" w:rsidTr="002B7B71">
        <w:tc>
          <w:tcPr>
            <w:tcW w:w="8495" w:type="dxa"/>
          </w:tcPr>
          <w:p w14:paraId="7F426D42" w14:textId="7ED614B6" w:rsidR="002B7B71" w:rsidRPr="002B7B71" w:rsidRDefault="009A0E20" w:rsidP="009A0E20">
            <w:pPr>
              <w:pStyle w:val="Caption"/>
              <w:jc w:val="center"/>
              <w:rPr>
                <w:sz w:val="24"/>
                <w:szCs w:val="24"/>
              </w:rPr>
            </w:pPr>
            <w:bookmarkStart w:id="23" w:name="_Toc134967469"/>
            <w:r w:rsidRPr="009A0E2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7</w:t>
            </w:r>
            <w:r w:rsidR="00C90FA7">
              <w:rPr>
                <w:sz w:val="24"/>
                <w:szCs w:val="24"/>
              </w:rPr>
              <w:fldChar w:fldCharType="end"/>
            </w:r>
            <w:r w:rsidRPr="009A0E20">
              <w:rPr>
                <w:sz w:val="24"/>
                <w:szCs w:val="24"/>
              </w:rPr>
              <w:t>. Sztuczny neuron i jego elementy</w:t>
            </w:r>
            <w:bookmarkEnd w:id="23"/>
          </w:p>
        </w:tc>
      </w:tr>
      <w:tr w:rsidR="002B7B71" w:rsidRPr="002B7B71" w14:paraId="32FDEF63" w14:textId="77777777" w:rsidTr="002B7B71">
        <w:tc>
          <w:tcPr>
            <w:tcW w:w="8495" w:type="dxa"/>
          </w:tcPr>
          <w:p w14:paraId="1F44F1D3" w14:textId="77777777" w:rsidR="002B7B71" w:rsidRPr="002B7B71" w:rsidRDefault="002B7B71" w:rsidP="00E5350D">
            <w:pPr>
              <w:jc w:val="center"/>
            </w:pPr>
            <w:r w:rsidRPr="002B7B71">
              <w:rPr>
                <w:noProof/>
              </w:rPr>
              <w:drawing>
                <wp:inline distT="0" distB="0" distL="0" distR="0" wp14:anchorId="6B575B3E" wp14:editId="77D9B200">
                  <wp:extent cx="4867125" cy="37293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77477" cy="3737287"/>
                          </a:xfrm>
                          <a:prstGeom prst="rect">
                            <a:avLst/>
                          </a:prstGeom>
                          <a:noFill/>
                          <a:ln>
                            <a:noFill/>
                          </a:ln>
                        </pic:spPr>
                      </pic:pic>
                    </a:graphicData>
                  </a:graphic>
                </wp:inline>
              </w:drawing>
            </w:r>
          </w:p>
        </w:tc>
      </w:tr>
      <w:tr w:rsidR="002B7B71" w:rsidRPr="002B7B71" w14:paraId="6532DD0E" w14:textId="77777777" w:rsidTr="002B7B71">
        <w:tc>
          <w:tcPr>
            <w:tcW w:w="8495" w:type="dxa"/>
          </w:tcPr>
          <w:p w14:paraId="52D58A98" w14:textId="77777777" w:rsidR="002B7B71" w:rsidRPr="002B7B71" w:rsidRDefault="002B7B71" w:rsidP="00E5350D">
            <w:pPr>
              <w:pStyle w:val="BodyText"/>
              <w:jc w:val="center"/>
              <w:rPr>
                <w:rFonts w:cs="Arial"/>
                <w:sz w:val="20"/>
                <w:szCs w:val="20"/>
              </w:rPr>
            </w:pPr>
            <w:r w:rsidRPr="002B7B71">
              <w:rPr>
                <w:b/>
                <w:sz w:val="20"/>
                <w:szCs w:val="20"/>
              </w:rPr>
              <w:t xml:space="preserve">Źródło: </w:t>
            </w:r>
            <w:r w:rsidRPr="00AC0EB1">
              <w:rPr>
                <w:bCs/>
                <w:i/>
                <w:iCs/>
                <w:sz w:val="20"/>
                <w:szCs w:val="20"/>
              </w:rPr>
              <w:t>Opracowanie własne.</w:t>
            </w:r>
          </w:p>
        </w:tc>
      </w:tr>
    </w:tbl>
    <w:p w14:paraId="6A7537D5" w14:textId="566F23DA" w:rsidR="00C21E3B" w:rsidRDefault="00C147EB" w:rsidP="00ED4ADA">
      <w:pPr>
        <w:pStyle w:val="BodyText"/>
      </w:pPr>
      <w:r>
        <w:lastRenderedPageBreak/>
        <w:tab/>
      </w:r>
      <w:r w:rsidR="00E07265">
        <w:t>Takie p</w:t>
      </w:r>
      <w:r w:rsidR="00C21E3B">
        <w:t>ojedyncze neurony są zwykle łączone w różne warstwy, tworząc sieć połączonych ze sobą warstw.</w:t>
      </w:r>
      <w:r w:rsidR="00ED4ADA">
        <w:t xml:space="preserve"> S</w:t>
      </w:r>
      <w:r w:rsidR="00ED4ADA" w:rsidRPr="00E82696">
        <w:t xml:space="preserve">ygnały </w:t>
      </w:r>
      <w:r w:rsidR="00ED4ADA">
        <w:t xml:space="preserve">w </w:t>
      </w:r>
      <w:r w:rsidR="00C21E3B">
        <w:t>takiej strukturze</w:t>
      </w:r>
      <w:r w:rsidR="00ED4ADA">
        <w:t xml:space="preserve"> </w:t>
      </w:r>
      <w:r w:rsidR="00ED4ADA" w:rsidRPr="00E82696">
        <w:t>podróżują od warstw</w:t>
      </w:r>
      <w:r w:rsidR="00ED4ADA">
        <w:t>y</w:t>
      </w:r>
      <w:r w:rsidR="00ED4ADA" w:rsidRPr="00E82696">
        <w:t xml:space="preserve"> wejściow</w:t>
      </w:r>
      <w:r w:rsidR="00ED4ADA">
        <w:t xml:space="preserve">ej poprzez </w:t>
      </w:r>
      <w:r w:rsidR="00ED4ADA" w:rsidRPr="004F764D">
        <w:t>jedną lub więcej warstw ukrytych</w:t>
      </w:r>
      <w:r w:rsidR="00ED4ADA" w:rsidRPr="00E82696">
        <w:t xml:space="preserve"> do warstw</w:t>
      </w:r>
      <w:r w:rsidR="00ED4ADA">
        <w:t xml:space="preserve">y </w:t>
      </w:r>
      <w:r w:rsidR="00ED4ADA" w:rsidRPr="00E82696">
        <w:t>wyjściow</w:t>
      </w:r>
      <w:r w:rsidR="00ED4ADA">
        <w:t xml:space="preserve">ej. </w:t>
      </w:r>
      <w:r w:rsidR="00ED4ADA" w:rsidRPr="00E82696">
        <w:t xml:space="preserve">Różne warstwy mogą wykonywać różne transformacje na swoich wejściach. </w:t>
      </w:r>
    </w:p>
    <w:p w14:paraId="4BC92D05" w14:textId="734F688E" w:rsidR="00C21E3B" w:rsidRDefault="00C21E3B" w:rsidP="00ED4ADA">
      <w:pPr>
        <w:pStyle w:val="BodyText"/>
      </w:pPr>
      <w:r>
        <w:tab/>
        <w:t xml:space="preserve">Warstwa wejściowa </w:t>
      </w:r>
      <w:r w:rsidR="00514CAA">
        <w:t>otrzymuje informacje i przesyła je do warstw ukrytych.</w:t>
      </w:r>
      <w:r w:rsidR="00514CAA" w:rsidRPr="00514CAA">
        <w:t xml:space="preserve"> Liczba neuronów w </w:t>
      </w:r>
      <w:r w:rsidR="00514CAA">
        <w:t>tej warstwie</w:t>
      </w:r>
      <w:r w:rsidR="00514CAA" w:rsidRPr="00514CAA">
        <w:t xml:space="preserve"> musi być równa liczbie atrybutów lub cech</w:t>
      </w:r>
      <w:r w:rsidR="00514CAA">
        <w:t xml:space="preserve">, które planuje użyć </w:t>
      </w:r>
      <w:r w:rsidR="005F503F">
        <w:t xml:space="preserve">się </w:t>
      </w:r>
      <w:r w:rsidR="00514CAA">
        <w:t>w sieci.</w:t>
      </w:r>
    </w:p>
    <w:p w14:paraId="2E16DC3B" w14:textId="70D5A92E" w:rsidR="00514CAA" w:rsidRDefault="00514CAA" w:rsidP="00ED4ADA">
      <w:pPr>
        <w:pStyle w:val="BodyText"/>
      </w:pPr>
      <w:r>
        <w:tab/>
      </w:r>
      <w:r w:rsidR="00726EF8" w:rsidRPr="00726EF8">
        <w:t>Warstwa ukryta znajduje się pomiędzy warstwami wejściową i wyjściową.</w:t>
      </w:r>
      <w:r w:rsidR="00726EF8">
        <w:t xml:space="preserve"> Zachodzi w niej między innymi proces uczenia, czyli szukania zależności </w:t>
      </w:r>
      <w:r w:rsidR="005F503F">
        <w:t xml:space="preserve">liniowych jak i nieliniowych </w:t>
      </w:r>
      <w:r w:rsidR="00726EF8">
        <w:t>między zmiennymi. Warstw tych może być wiele w</w:t>
      </w:r>
      <w:r w:rsidR="002D5C87">
        <w:t> </w:t>
      </w:r>
      <w:r w:rsidR="00726EF8">
        <w:t>zależności od modelu i liczby danych.</w:t>
      </w:r>
    </w:p>
    <w:p w14:paraId="2D81C8AD" w14:textId="0187B4A0" w:rsidR="00726EF8" w:rsidRPr="00726EF8" w:rsidRDefault="00726EF8" w:rsidP="00ED4ADA">
      <w:pPr>
        <w:pStyle w:val="BodyText"/>
      </w:pPr>
      <w:r>
        <w:rPr>
          <w:i/>
          <w:iCs/>
        </w:rPr>
        <w:tab/>
      </w:r>
      <w:r>
        <w:t xml:space="preserve">Warstwa wyjściowa dostarcza predykcji. To w niej zwracany jest wyniki. </w:t>
      </w:r>
    </w:p>
    <w:p w14:paraId="5495B20F" w14:textId="3EB1209C" w:rsidR="00AF717A" w:rsidRPr="002116F4" w:rsidRDefault="00C21E3B" w:rsidP="003A4F81">
      <w:pPr>
        <w:pStyle w:val="BodyText"/>
      </w:pPr>
      <w:r>
        <w:tab/>
      </w:r>
      <w:r w:rsidR="00E07265">
        <w:t>P</w:t>
      </w:r>
      <w:r w:rsidR="00C147EB">
        <w:t>rzykładow</w:t>
      </w:r>
      <w:r w:rsidR="00CF102B">
        <w:t xml:space="preserve">a prosta sieć neuronowa została przedstawiona na rysunku nr </w:t>
      </w:r>
      <w:r w:rsidR="00C44099">
        <w:t>8</w:t>
      </w:r>
      <w:r w:rsidR="00CF102B">
        <w:t xml:space="preserve">. </w:t>
      </w:r>
      <w:r w:rsidR="002116F4">
        <w:t>Sieć składa się z warstwy wejściowej z 3 węzłami źródłowymi, warstw</w:t>
      </w:r>
      <w:r w:rsidR="00E07265">
        <w:t>y</w:t>
      </w:r>
      <w:r w:rsidR="002116F4">
        <w:t xml:space="preserve"> ukryt</w:t>
      </w:r>
      <w:r w:rsidR="00E07265">
        <w:t>ej</w:t>
      </w:r>
      <w:r w:rsidR="002116F4">
        <w:t xml:space="preserve"> z 4 neuronami i warstwy wyjściowej z 2 neuronami.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2B7B71" w:rsidRPr="002B7B71" w14:paraId="455CE42E" w14:textId="77777777" w:rsidTr="00726EF8">
        <w:tc>
          <w:tcPr>
            <w:tcW w:w="8495" w:type="dxa"/>
          </w:tcPr>
          <w:p w14:paraId="43B6580E" w14:textId="26A5DA8B" w:rsidR="002B7B71" w:rsidRPr="002B7B71" w:rsidRDefault="009A0E20" w:rsidP="009A0E20">
            <w:pPr>
              <w:pStyle w:val="Caption"/>
              <w:jc w:val="center"/>
              <w:rPr>
                <w:sz w:val="24"/>
                <w:szCs w:val="24"/>
              </w:rPr>
            </w:pPr>
            <w:bookmarkStart w:id="24" w:name="_Toc134967470"/>
            <w:r w:rsidRPr="009A0E2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8</w:t>
            </w:r>
            <w:r w:rsidR="00C90FA7">
              <w:rPr>
                <w:sz w:val="24"/>
                <w:szCs w:val="24"/>
              </w:rPr>
              <w:fldChar w:fldCharType="end"/>
            </w:r>
            <w:r w:rsidRPr="009A0E20">
              <w:rPr>
                <w:sz w:val="24"/>
                <w:szCs w:val="24"/>
              </w:rPr>
              <w:t>. Prosta wielowarstwowa sieć neuronowa typu feedforward</w:t>
            </w:r>
            <w:bookmarkEnd w:id="24"/>
          </w:p>
        </w:tc>
      </w:tr>
      <w:tr w:rsidR="002B7B71" w:rsidRPr="002B7B71" w14:paraId="084BBFCD" w14:textId="77777777" w:rsidTr="00726EF8">
        <w:tc>
          <w:tcPr>
            <w:tcW w:w="8495" w:type="dxa"/>
          </w:tcPr>
          <w:p w14:paraId="17AAA369" w14:textId="77777777" w:rsidR="002B7B71" w:rsidRPr="002B7B71" w:rsidRDefault="002B7B71" w:rsidP="00AF717A">
            <w:pPr>
              <w:pStyle w:val="BodyText"/>
              <w:tabs>
                <w:tab w:val="clear" w:pos="851"/>
                <w:tab w:val="left" w:pos="284"/>
              </w:tabs>
              <w:jc w:val="center"/>
            </w:pPr>
            <w:r w:rsidRPr="002B7B71">
              <w:rPr>
                <w:noProof/>
              </w:rPr>
              <w:drawing>
                <wp:inline distT="0" distB="0" distL="0" distR="0" wp14:anchorId="3709F8D6" wp14:editId="7616D14C">
                  <wp:extent cx="5276850" cy="40783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04373" cy="4099620"/>
                          </a:xfrm>
                          <a:prstGeom prst="rect">
                            <a:avLst/>
                          </a:prstGeom>
                          <a:noFill/>
                          <a:ln>
                            <a:noFill/>
                          </a:ln>
                        </pic:spPr>
                      </pic:pic>
                    </a:graphicData>
                  </a:graphic>
                </wp:inline>
              </w:drawing>
            </w:r>
          </w:p>
        </w:tc>
      </w:tr>
      <w:tr w:rsidR="002B7B71" w:rsidRPr="002B7B71" w14:paraId="5B49BDFA" w14:textId="77777777" w:rsidTr="00726EF8">
        <w:tc>
          <w:tcPr>
            <w:tcW w:w="8495" w:type="dxa"/>
          </w:tcPr>
          <w:p w14:paraId="5D09C7FB" w14:textId="77777777" w:rsidR="002B7B71" w:rsidRPr="002B7B71" w:rsidRDefault="002B7B71" w:rsidP="006B7874">
            <w:pPr>
              <w:pStyle w:val="BodyText"/>
              <w:jc w:val="center"/>
              <w:rPr>
                <w:rFonts w:cs="Arial"/>
                <w:sz w:val="20"/>
                <w:szCs w:val="20"/>
              </w:rPr>
            </w:pPr>
            <w:r w:rsidRPr="002B7B71">
              <w:rPr>
                <w:b/>
                <w:sz w:val="20"/>
                <w:szCs w:val="20"/>
              </w:rPr>
              <w:t xml:space="preserve">Źródło: </w:t>
            </w:r>
            <w:r w:rsidRPr="00AC0EB1">
              <w:rPr>
                <w:bCs/>
                <w:i/>
                <w:iCs/>
                <w:sz w:val="20"/>
                <w:szCs w:val="20"/>
              </w:rPr>
              <w:t>Opracowanie własne.</w:t>
            </w:r>
          </w:p>
        </w:tc>
      </w:tr>
    </w:tbl>
    <w:p w14:paraId="63DCFD50" w14:textId="4FC833A9" w:rsidR="00AF717A" w:rsidRDefault="00AF717A" w:rsidP="00AF717A">
      <w:pPr>
        <w:pStyle w:val="BodyText"/>
      </w:pPr>
      <w:r>
        <w:lastRenderedPageBreak/>
        <w:tab/>
        <w:t>Pomiędzy warstwami możliwe są różne sposoby połączeń. Jeśli k</w:t>
      </w:r>
      <w:r w:rsidRPr="002116F4">
        <w:t>ażdy neuron w</w:t>
      </w:r>
      <w:r w:rsidR="002D5C87">
        <w:t> </w:t>
      </w:r>
      <w:r w:rsidRPr="002116F4">
        <w:t>warstwie jest połączony ze wszystkimi neuronami w poprzedniej warstwie</w:t>
      </w:r>
      <w:r>
        <w:t xml:space="preserve"> to jest to </w:t>
      </w:r>
      <w:r w:rsidRPr="00756F97">
        <w:t>w</w:t>
      </w:r>
      <w:r w:rsidR="002D5C87">
        <w:t> </w:t>
      </w:r>
      <w:r w:rsidRPr="00756F97">
        <w:t>pełni połączon</w:t>
      </w:r>
      <w:r>
        <w:t>a sieć neuronowa</w:t>
      </w:r>
      <w:r w:rsidRPr="002116F4">
        <w:t xml:space="preserve">. </w:t>
      </w:r>
      <w:r w:rsidRPr="00726EF8">
        <w:t xml:space="preserve">Mogą być </w:t>
      </w:r>
      <w:r>
        <w:t>także połączenia</w:t>
      </w:r>
      <w:r w:rsidRPr="00726EF8">
        <w:t xml:space="preserve">, </w:t>
      </w:r>
      <w:r>
        <w:t>w których</w:t>
      </w:r>
      <w:r w:rsidRPr="00726EF8">
        <w:t xml:space="preserve"> grupa neuronów w jednej warstwie łączy się z pojedynczym neuronem w kolejnej warstwie, zmniejszając tym samym liczbę neuronów. </w:t>
      </w:r>
      <w:r>
        <w:t>Co więcej</w:t>
      </w:r>
      <w:r w:rsidR="00E07265">
        <w:t xml:space="preserve"> </w:t>
      </w:r>
      <w:r>
        <w:t>połączenia w warstwach niekoniecznie są</w:t>
      </w:r>
      <w:r w:rsidRPr="002116F4">
        <w:t xml:space="preserve"> równe</w:t>
      </w:r>
      <w:r>
        <w:t>. K</w:t>
      </w:r>
      <w:r w:rsidRPr="002116F4">
        <w:t xml:space="preserve">ażde </w:t>
      </w:r>
      <w:r>
        <w:t>z nich</w:t>
      </w:r>
      <w:r w:rsidRPr="002116F4">
        <w:t xml:space="preserve"> może mieć inną siłę lub wagę.</w:t>
      </w:r>
      <w:r>
        <w:t xml:space="preserve"> Łącząc wielokrotnie dane neurony między sobą doprowadza się do wzmocnienia połączenia</w:t>
      </w:r>
      <w:r w:rsidR="00E07265">
        <w:t>.</w:t>
      </w:r>
    </w:p>
    <w:p w14:paraId="3E3DA5A1" w14:textId="2ACFCE18" w:rsidR="00C72677" w:rsidRDefault="00731A43">
      <w:pPr>
        <w:pStyle w:val="BodyText"/>
      </w:pPr>
      <w:r>
        <w:tab/>
        <w:t xml:space="preserve"> </w:t>
      </w:r>
      <w:r w:rsidR="00E21281">
        <w:t xml:space="preserve">Proces nauki w sieciach neuronowych jest więc </w:t>
      </w:r>
      <w:r w:rsidR="00E21281" w:rsidRPr="00E21281">
        <w:t>adaptacj</w:t>
      </w:r>
      <w:r w:rsidR="00E21281">
        <w:t xml:space="preserve">ą </w:t>
      </w:r>
      <w:r w:rsidR="00E21281" w:rsidRPr="00E21281">
        <w:t xml:space="preserve">sieci do lepszego radzenia sobie z </w:t>
      </w:r>
      <w:r w:rsidR="00EB1F0A">
        <w:t>zadanym zbiorem treningowym</w:t>
      </w:r>
      <w:r w:rsidR="002A7C71">
        <w:t xml:space="preserve">. Dzieje się to dzięki </w:t>
      </w:r>
      <w:r w:rsidR="002A7C71" w:rsidRPr="002A7C71">
        <w:t>dostosowywan</w:t>
      </w:r>
      <w:r w:rsidR="002A7C71">
        <w:t>iu</w:t>
      </w:r>
      <w:r w:rsidR="002A7C71" w:rsidRPr="002A7C71">
        <w:t xml:space="preserve"> wag i </w:t>
      </w:r>
      <w:r w:rsidR="00CB400E">
        <w:t>obciążeń</w:t>
      </w:r>
      <w:r w:rsidR="004D1165">
        <w:t xml:space="preserve"> </w:t>
      </w:r>
      <w:r w:rsidR="004D1165" w:rsidRPr="004D1165">
        <w:t xml:space="preserve">przy użyciu </w:t>
      </w:r>
      <w:r w:rsidR="004D1165">
        <w:t xml:space="preserve">wybranego </w:t>
      </w:r>
      <w:r w:rsidR="004D1165" w:rsidRPr="004D1165">
        <w:t>algorytmu optymalizacji</w:t>
      </w:r>
      <w:r w:rsidR="00C72677">
        <w:t xml:space="preserve">. Zazwyczaj taki trening </w:t>
      </w:r>
      <w:r w:rsidR="00C72677" w:rsidRPr="00C72677">
        <w:t xml:space="preserve">rozpoczyna się od ustawienia wszystkich wag w sieci na małe liczby losowe. </w:t>
      </w:r>
      <w:r w:rsidR="00C72677">
        <w:t xml:space="preserve">Następnie </w:t>
      </w:r>
      <w:r w:rsidR="00C72677" w:rsidRPr="00C72677">
        <w:t xml:space="preserve">dla każdego przykładu wejściowego sieć </w:t>
      </w:r>
      <w:r w:rsidR="00C72677">
        <w:t>zwraca jakąś predykcję. Za pomocą wybranej funkcji straty lub kosztu m</w:t>
      </w:r>
      <w:r w:rsidR="00C72677" w:rsidRPr="00C72677">
        <w:t>ierzy</w:t>
      </w:r>
      <w:r w:rsidR="00C72677">
        <w:t xml:space="preserve"> się </w:t>
      </w:r>
      <w:r w:rsidR="00C72677" w:rsidRPr="00C72677">
        <w:t xml:space="preserve">różnicę pomiędzy </w:t>
      </w:r>
      <w:r w:rsidR="00C72677" w:rsidRPr="00CB400E">
        <w:t>danymi wyjściowymi a danymi pożądanymi.</w:t>
      </w:r>
      <w:r w:rsidR="00C72677">
        <w:t xml:space="preserve"> Celem jest zminimalizowanie tego błędu.</w:t>
      </w:r>
      <w:r w:rsidR="00CC0172">
        <w:t xml:space="preserve"> </w:t>
      </w:r>
      <w:r w:rsidR="00CC0172" w:rsidRPr="00CC0172">
        <w:t xml:space="preserve">Proces </w:t>
      </w:r>
      <w:r w:rsidR="00CC0172">
        <w:t xml:space="preserve">takiego </w:t>
      </w:r>
      <w:r w:rsidR="00CC0172" w:rsidRPr="00CC0172">
        <w:t>szkolenia składa się z wielu iteracji, zwanych epokami.</w:t>
      </w:r>
      <w:r w:rsidR="00C72677">
        <w:t xml:space="preserve"> </w:t>
      </w:r>
      <w:r w:rsidR="00C72677" w:rsidRPr="00C72677">
        <w:t xml:space="preserve">Uczenie </w:t>
      </w:r>
      <w:r w:rsidR="00C72677">
        <w:t>może zostać</w:t>
      </w:r>
      <w:r w:rsidR="00C72677" w:rsidRPr="00C72677">
        <w:t xml:space="preserve"> </w:t>
      </w:r>
      <w:r w:rsidR="00C72677">
        <w:t>zakończone</w:t>
      </w:r>
      <w:r w:rsidR="00C72677" w:rsidRPr="00C72677">
        <w:t>, gdy badanie dodatkowych obserwacji nie zmniejsza</w:t>
      </w:r>
      <w:r w:rsidR="00C72677">
        <w:t xml:space="preserve"> w istotny sposób błędu.</w:t>
      </w:r>
      <w:r w:rsidR="00CF2EB4">
        <w:t xml:space="preserve"> </w:t>
      </w:r>
    </w:p>
    <w:p w14:paraId="7F4F03EE" w14:textId="5E07DE5D" w:rsidR="006C779A" w:rsidRDefault="00C72677">
      <w:pPr>
        <w:pStyle w:val="BodyText"/>
      </w:pPr>
      <w:r>
        <w:tab/>
      </w:r>
      <w:r w:rsidR="006C779A">
        <w:t xml:space="preserve">Znając już budowę podstawowej sieci neuronowej i sposób jej działania można przejść do specyficznego przypadku takiej sieci, którym jest konwolucyjna sieć neuronowa. </w:t>
      </w:r>
    </w:p>
    <w:p w14:paraId="7291E788" w14:textId="5E16D070" w:rsidR="003F3E11" w:rsidRPr="000B3B4A" w:rsidRDefault="000B3B4A" w:rsidP="0068368A">
      <w:pPr>
        <w:pStyle w:val="Heading2"/>
      </w:pPr>
      <w:bookmarkStart w:id="25" w:name="_Toc134982592"/>
      <w:bookmarkStart w:id="26" w:name="_Toc135162690"/>
      <w:r w:rsidRPr="000B3B4A">
        <w:t xml:space="preserve">Konwolucyjna sieć neuronowa (CNN) </w:t>
      </w:r>
      <w:r w:rsidR="0068235A">
        <w:t>– charakterystyka</w:t>
      </w:r>
      <w:bookmarkEnd w:id="25"/>
      <w:bookmarkEnd w:id="26"/>
    </w:p>
    <w:p w14:paraId="626C40EB" w14:textId="77777777" w:rsidR="00666FD1" w:rsidRPr="000B3B4A" w:rsidRDefault="00666FD1" w:rsidP="00666FD1">
      <w:pPr>
        <w:pStyle w:val="BodyText"/>
        <w:ind w:left="708"/>
      </w:pPr>
    </w:p>
    <w:p w14:paraId="2718F771" w14:textId="7629FF3A" w:rsidR="00D726B4" w:rsidRDefault="00666FD1">
      <w:pPr>
        <w:pStyle w:val="BodyText"/>
      </w:pPr>
      <w:r w:rsidRPr="00C01692">
        <w:tab/>
      </w:r>
      <w:r w:rsidR="00D726B4" w:rsidRPr="00D726B4">
        <w:t>Konwolucyjne sieci neuronowe są bardzo podobne do zwykłych sieci neuronowych</w:t>
      </w:r>
      <w:r w:rsidR="00D726B4">
        <w:t xml:space="preserve"> omawianych w podrozdziale</w:t>
      </w:r>
      <w:r w:rsidR="00641192">
        <w:t xml:space="preserve"> 2.1</w:t>
      </w:r>
      <w:r w:rsidR="00D726B4">
        <w:t xml:space="preserve">. Różnica występuje w architekturze sieci. W sieci konwolucyjnej zakłada </w:t>
      </w:r>
      <w:r w:rsidR="004F3405">
        <w:t>się,</w:t>
      </w:r>
      <w:r w:rsidR="00D726B4">
        <w:t xml:space="preserve"> </w:t>
      </w:r>
      <w:r w:rsidR="00D726B4" w:rsidRPr="00D726B4">
        <w:t xml:space="preserve">że </w:t>
      </w:r>
      <w:r w:rsidR="00D726B4">
        <w:t>danymi wejściowymi</w:t>
      </w:r>
      <w:r w:rsidR="00D726B4" w:rsidRPr="00D726B4">
        <w:t xml:space="preserve"> są obrazy, co pozwala zakodować pewne właściwości w </w:t>
      </w:r>
      <w:r w:rsidR="00D726B4">
        <w:t xml:space="preserve">ich </w:t>
      </w:r>
      <w:r w:rsidR="00D726B4" w:rsidRPr="00D726B4">
        <w:t xml:space="preserve">architekturze. </w:t>
      </w:r>
      <w:r w:rsidR="00D726B4">
        <w:t>Dzięki temu są one</w:t>
      </w:r>
      <w:r w:rsidR="00D726B4" w:rsidRPr="00D726B4">
        <w:t xml:space="preserve"> bardziej wydajn</w:t>
      </w:r>
      <w:r w:rsidR="00D726B4">
        <w:t>e</w:t>
      </w:r>
      <w:r w:rsidR="00D726B4" w:rsidRPr="00D726B4">
        <w:t xml:space="preserve"> w implementacji i znacznie zmniejsza </w:t>
      </w:r>
      <w:r w:rsidR="00D726B4">
        <w:t>się liczba</w:t>
      </w:r>
      <w:r w:rsidR="00D726B4" w:rsidRPr="00D726B4">
        <w:t xml:space="preserve"> </w:t>
      </w:r>
      <w:r w:rsidR="00D726B4">
        <w:t xml:space="preserve">niezbędnych </w:t>
      </w:r>
      <w:r w:rsidR="00D726B4" w:rsidRPr="00D726B4">
        <w:t>parametrów w sieci.</w:t>
      </w:r>
      <w:r w:rsidR="00696D33">
        <w:t xml:space="preserve"> </w:t>
      </w:r>
    </w:p>
    <w:p w14:paraId="6B03EA63" w14:textId="4645DE33" w:rsidR="00EF0800" w:rsidRDefault="00EF0800">
      <w:pPr>
        <w:pStyle w:val="BodyText"/>
      </w:pPr>
      <w:r>
        <w:tab/>
      </w:r>
      <w:r w:rsidR="002A4775">
        <w:t>Sieci te również s</w:t>
      </w:r>
      <w:r>
        <w:t>kładają się</w:t>
      </w:r>
      <w:r w:rsidR="002A4775">
        <w:t xml:space="preserve"> z wielu warstw, z czego </w:t>
      </w:r>
      <w:r>
        <w:t>3 główn</w:t>
      </w:r>
      <w:r w:rsidR="002A4775">
        <w:t>e</w:t>
      </w:r>
      <w:r>
        <w:t xml:space="preserve"> typ</w:t>
      </w:r>
      <w:r w:rsidR="002A4775">
        <w:t>y</w:t>
      </w:r>
      <w:r>
        <w:t xml:space="preserve"> </w:t>
      </w:r>
      <w:r w:rsidR="002A4775">
        <w:t>to warstwy</w:t>
      </w:r>
      <w:r>
        <w:t>:</w:t>
      </w:r>
      <w:r w:rsidR="004553D6">
        <w:t xml:space="preserve"> konwolucyjne</w:t>
      </w:r>
      <w:r>
        <w:t>, łącząc</w:t>
      </w:r>
      <w:r w:rsidR="004553D6">
        <w:t>e</w:t>
      </w:r>
      <w:r w:rsidR="00FF5783">
        <w:t xml:space="preserve"> (</w:t>
      </w:r>
      <w:r w:rsidR="003A4202">
        <w:t>pooling) i</w:t>
      </w:r>
      <w:r>
        <w:t xml:space="preserve"> w pełni połączon</w:t>
      </w:r>
      <w:r w:rsidR="004553D6">
        <w:t>e</w:t>
      </w:r>
      <w:r w:rsidR="00FF5783">
        <w:t xml:space="preserve"> (fully connected)</w:t>
      </w:r>
      <w:r>
        <w:t>.</w:t>
      </w:r>
      <w:r w:rsidR="000D7243">
        <w:t xml:space="preserve"> </w:t>
      </w:r>
    </w:p>
    <w:p w14:paraId="448D6610" w14:textId="382EAA8E" w:rsidR="009A0E20" w:rsidRDefault="00460DA5" w:rsidP="007303EC">
      <w:pPr>
        <w:pStyle w:val="BodyText"/>
      </w:pPr>
      <w:r>
        <w:tab/>
      </w:r>
      <w:r w:rsidR="00F6564D" w:rsidRPr="00F6564D">
        <w:t>Warstwa konwolucyjna jest pierwszą warstwą</w:t>
      </w:r>
      <w:r w:rsidR="00C01692">
        <w:t>, która przyjmuje dane wejściowe</w:t>
      </w:r>
      <w:r w:rsidR="00F6564D" w:rsidRPr="00F6564D">
        <w:t>.</w:t>
      </w:r>
      <w:r>
        <w:t xml:space="preserve"> </w:t>
      </w:r>
      <w:r w:rsidR="00F6564D">
        <w:t>J</w:t>
      </w:r>
      <w:r>
        <w:t>ej zadaniem jest</w:t>
      </w:r>
      <w:r w:rsidRPr="00460DA5">
        <w:t xml:space="preserve"> wydobywa</w:t>
      </w:r>
      <w:r>
        <w:t>nie</w:t>
      </w:r>
      <w:r w:rsidRPr="00460DA5">
        <w:t xml:space="preserve"> ważn</w:t>
      </w:r>
      <w:r>
        <w:t>ych</w:t>
      </w:r>
      <w:r w:rsidRPr="00460DA5">
        <w:t xml:space="preserve"> cech z obrazów. </w:t>
      </w:r>
      <w:r w:rsidR="00F6564D">
        <w:t>Dodając</w:t>
      </w:r>
      <w:r w:rsidR="00F6564D" w:rsidRPr="00F6564D">
        <w:t xml:space="preserve"> każdą </w:t>
      </w:r>
      <w:r w:rsidR="00F6564D">
        <w:t xml:space="preserve">kolejną </w:t>
      </w:r>
      <w:r w:rsidR="00F6564D" w:rsidRPr="00F6564D">
        <w:t>warstw</w:t>
      </w:r>
      <w:r w:rsidR="006267E8">
        <w:t>ę</w:t>
      </w:r>
      <w:r w:rsidR="00F6564D" w:rsidRPr="00F6564D">
        <w:t xml:space="preserve"> zwiększa</w:t>
      </w:r>
      <w:r w:rsidR="006267E8">
        <w:t xml:space="preserve"> się</w:t>
      </w:r>
      <w:r w:rsidR="00F6564D" w:rsidRPr="00F6564D">
        <w:t xml:space="preserve"> złożoność</w:t>
      </w:r>
      <w:r w:rsidR="006267E8">
        <w:t xml:space="preserve"> sieci</w:t>
      </w:r>
      <w:r w:rsidR="00F6564D" w:rsidRPr="00F6564D">
        <w:t>,</w:t>
      </w:r>
      <w:r w:rsidR="006267E8">
        <w:t xml:space="preserve"> co pozwala</w:t>
      </w:r>
      <w:r w:rsidR="00F6564D" w:rsidRPr="00F6564D">
        <w:t xml:space="preserve"> identyfik</w:t>
      </w:r>
      <w:r w:rsidR="006267E8">
        <w:t>ować</w:t>
      </w:r>
      <w:r w:rsidR="00F6564D" w:rsidRPr="00F6564D">
        <w:t xml:space="preserve"> coraz większe fragmenty obrazu. Wcześniejsze warstwy skupiają się na prostych cechach, takich jak </w:t>
      </w:r>
      <w:r w:rsidR="00F6564D" w:rsidRPr="00F6564D">
        <w:lastRenderedPageBreak/>
        <w:t xml:space="preserve">kolory i krawędzie. </w:t>
      </w:r>
      <w:r w:rsidR="006267E8">
        <w:t>Wraz z przechodzeniem danych</w:t>
      </w:r>
      <w:r w:rsidR="00F6564D" w:rsidRPr="00F6564D">
        <w:t xml:space="preserve"> przez </w:t>
      </w:r>
      <w:r w:rsidR="006267E8">
        <w:t xml:space="preserve">kolejne </w:t>
      </w:r>
      <w:r w:rsidR="00F6564D" w:rsidRPr="00F6564D">
        <w:t>warstwy CNN, zaczyna ona rozpoznawać większe elementy lub kształty obiektu, aż w końcu identyfikuje zamierzony obiekt.</w:t>
      </w:r>
      <w:r w:rsidR="003C135B">
        <w:t xml:space="preserve"> </w:t>
      </w:r>
      <w:r w:rsidR="00A7067C">
        <w:t>Warstwa ta działa więc jak</w:t>
      </w:r>
      <w:r w:rsidR="003C135B">
        <w:t xml:space="preserve"> </w:t>
      </w:r>
      <w:r w:rsidR="00A7067C">
        <w:t xml:space="preserve">filtr </w:t>
      </w:r>
      <w:r w:rsidR="003C135B" w:rsidRPr="00460DA5">
        <w:t>do obrazów. Filtr jest definiowany przez jądro, które składa się z macierzy wartości wa</w:t>
      </w:r>
      <w:r w:rsidR="007303EC">
        <w:t>g</w:t>
      </w:r>
      <w:r w:rsidR="00100B42">
        <w:t xml:space="preserve">, początkowo wybieranych losowo </w:t>
      </w:r>
      <w:r w:rsidR="00EB1F0A">
        <w:t>przykładowo z</w:t>
      </w:r>
      <w:r w:rsidR="00100B42" w:rsidRPr="00100B42">
        <w:t xml:space="preserve"> losow</w:t>
      </w:r>
      <w:r w:rsidR="00100B42">
        <w:t>ego</w:t>
      </w:r>
      <w:r w:rsidR="00100B42" w:rsidRPr="00100B42">
        <w:t xml:space="preserve"> rozkład</w:t>
      </w:r>
      <w:r w:rsidR="00100B42">
        <w:t>u</w:t>
      </w:r>
      <w:r w:rsidR="00100B42" w:rsidRPr="00100B42">
        <w:t xml:space="preserve"> </w:t>
      </w:r>
      <w:r w:rsidR="00100B42">
        <w:t>Gaussa</w:t>
      </w:r>
      <w:r w:rsidR="007303EC">
        <w:t xml:space="preserve">. </w:t>
      </w:r>
      <w:r w:rsidR="00EB1F0A">
        <w:t>F</w:t>
      </w:r>
      <w:r w:rsidR="007303EC">
        <w:t xml:space="preserve">iltr mógłby </w:t>
      </w:r>
      <w:r w:rsidR="00EB1F0A">
        <w:t>przyjmować</w:t>
      </w:r>
      <w:r w:rsidR="007303EC">
        <w:t xml:space="preserve"> wymiary 3x3x1 jak na rysunku nr 9. </w:t>
      </w:r>
    </w:p>
    <w:tbl>
      <w:tblPr>
        <w:tblStyle w:val="TableGrid"/>
        <w:tblW w:w="86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6"/>
      </w:tblGrid>
      <w:tr w:rsidR="005158DA" w:rsidRPr="005158DA" w14:paraId="7641B3E7" w14:textId="77777777" w:rsidTr="00995FA9">
        <w:trPr>
          <w:jc w:val="center"/>
        </w:trPr>
        <w:tc>
          <w:tcPr>
            <w:tcW w:w="8647" w:type="dxa"/>
          </w:tcPr>
          <w:p w14:paraId="4F89D874" w14:textId="5B537020" w:rsidR="005158DA" w:rsidRPr="005158DA" w:rsidRDefault="005158DA" w:rsidP="0048281B">
            <w:pPr>
              <w:pStyle w:val="Caption"/>
              <w:ind w:left="0" w:firstLine="0"/>
              <w:jc w:val="center"/>
              <w:rPr>
                <w:sz w:val="24"/>
                <w:szCs w:val="24"/>
              </w:rPr>
            </w:pPr>
            <w:bookmarkStart w:id="27" w:name="_Toc134967471"/>
            <w:r w:rsidRPr="005158DA">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9</w:t>
            </w:r>
            <w:r w:rsidR="00C90FA7">
              <w:rPr>
                <w:sz w:val="24"/>
                <w:szCs w:val="24"/>
              </w:rPr>
              <w:fldChar w:fldCharType="end"/>
            </w:r>
            <w:r w:rsidRPr="005158DA">
              <w:rPr>
                <w:sz w:val="24"/>
                <w:szCs w:val="24"/>
              </w:rPr>
              <w:t xml:space="preserve">. </w:t>
            </w:r>
            <w:r w:rsidR="00995FA9">
              <w:rPr>
                <w:sz w:val="24"/>
                <w:szCs w:val="24"/>
              </w:rPr>
              <w:t>Działanie warstwy konwolucyjnej</w:t>
            </w:r>
            <w:bookmarkEnd w:id="27"/>
          </w:p>
        </w:tc>
      </w:tr>
      <w:tr w:rsidR="005158DA" w:rsidRPr="005158DA" w14:paraId="7249C221" w14:textId="77777777" w:rsidTr="00995FA9">
        <w:trPr>
          <w:jc w:val="center"/>
        </w:trPr>
        <w:tc>
          <w:tcPr>
            <w:tcW w:w="8647" w:type="dxa"/>
          </w:tcPr>
          <w:p w14:paraId="519F95FC" w14:textId="30D0D0B9" w:rsidR="005158DA" w:rsidRPr="005158DA" w:rsidRDefault="00995FA9" w:rsidP="0048281B">
            <w:pPr>
              <w:pStyle w:val="BodyText"/>
              <w:jc w:val="center"/>
            </w:pPr>
            <w:r>
              <w:rPr>
                <w:noProof/>
              </w:rPr>
              <w:drawing>
                <wp:inline distT="0" distB="0" distL="0" distR="0" wp14:anchorId="21436D82" wp14:editId="08EF1FD1">
                  <wp:extent cx="5400675" cy="23431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2343150"/>
                          </a:xfrm>
                          <a:prstGeom prst="rect">
                            <a:avLst/>
                          </a:prstGeom>
                          <a:noFill/>
                          <a:ln>
                            <a:noFill/>
                          </a:ln>
                        </pic:spPr>
                      </pic:pic>
                    </a:graphicData>
                  </a:graphic>
                </wp:inline>
              </w:drawing>
            </w:r>
          </w:p>
        </w:tc>
      </w:tr>
      <w:tr w:rsidR="005158DA" w:rsidRPr="005158DA" w14:paraId="07E7CE24" w14:textId="77777777" w:rsidTr="00995FA9">
        <w:trPr>
          <w:jc w:val="center"/>
        </w:trPr>
        <w:tc>
          <w:tcPr>
            <w:tcW w:w="8647" w:type="dxa"/>
          </w:tcPr>
          <w:p w14:paraId="12A9672C" w14:textId="77777777" w:rsidR="005158DA" w:rsidRPr="005158DA" w:rsidRDefault="005158DA" w:rsidP="0048281B">
            <w:pPr>
              <w:pStyle w:val="BodyText"/>
              <w:jc w:val="center"/>
            </w:pPr>
            <w:r w:rsidRPr="005158DA">
              <w:rPr>
                <w:b/>
                <w:sz w:val="20"/>
                <w:szCs w:val="20"/>
              </w:rPr>
              <w:t xml:space="preserve">Źródło: </w:t>
            </w:r>
            <w:r w:rsidRPr="00AC0EB1">
              <w:rPr>
                <w:bCs/>
                <w:i/>
                <w:iCs/>
                <w:sz w:val="20"/>
                <w:szCs w:val="20"/>
              </w:rPr>
              <w:t>Opracowanie własne.</w:t>
            </w:r>
          </w:p>
        </w:tc>
      </w:tr>
    </w:tbl>
    <w:p w14:paraId="01B0B020" w14:textId="77777777" w:rsidR="009A0E20" w:rsidRDefault="009A0E20" w:rsidP="007303EC">
      <w:pPr>
        <w:pStyle w:val="BodyText"/>
      </w:pPr>
    </w:p>
    <w:p w14:paraId="57F8EAC1" w14:textId="53754512" w:rsidR="006A154D" w:rsidRDefault="00E621FB" w:rsidP="007303EC">
      <w:pPr>
        <w:pStyle w:val="BodyText"/>
      </w:pPr>
      <w:r>
        <w:tab/>
      </w:r>
      <w:r w:rsidR="00AF2E15">
        <w:t>Co więcej obraz również można przedstawić jako macierz wartości danych pikseli</w:t>
      </w:r>
      <w:r w:rsidR="00995FA9">
        <w:t xml:space="preserve"> jak na rysunku nr 9.</w:t>
      </w:r>
      <w:r w:rsidR="00AF2E15">
        <w:t xml:space="preserve"> Dzięki temu można nałożyć na niego filtr i obliczyć</w:t>
      </w:r>
      <w:r w:rsidR="00AF2E15" w:rsidRPr="00AF2E15">
        <w:t xml:space="preserve"> ważoną sumę wartości odpowiednich pikseli obrazu</w:t>
      </w:r>
      <w:r w:rsidR="00AF2E15">
        <w:t xml:space="preserve">. Następnie </w:t>
      </w:r>
      <w:r w:rsidR="00995FA9" w:rsidRPr="00995FA9">
        <w:t xml:space="preserve">filtr jest </w:t>
      </w:r>
      <w:r w:rsidR="007709F7">
        <w:t xml:space="preserve">zwykle </w:t>
      </w:r>
      <w:r w:rsidR="00995FA9" w:rsidRPr="00995FA9">
        <w:t>przesuwany wzdłuż</w:t>
      </w:r>
      <w:r w:rsidR="007709F7">
        <w:t xml:space="preserve"> </w:t>
      </w:r>
      <w:r w:rsidR="00995FA9">
        <w:t>o</w:t>
      </w:r>
      <w:r w:rsidR="00995FA9" w:rsidRPr="00995FA9">
        <w:t xml:space="preserve"> 1</w:t>
      </w:r>
      <w:r w:rsidR="00995FA9">
        <w:t xml:space="preserve"> piksel</w:t>
      </w:r>
      <w:r w:rsidR="00995FA9" w:rsidRPr="00995FA9">
        <w:t xml:space="preserve"> </w:t>
      </w:r>
      <w:r w:rsidR="00995FA9">
        <w:t>i ponownie obliczana</w:t>
      </w:r>
      <w:r w:rsidR="007709F7">
        <w:t xml:space="preserve"> </w:t>
      </w:r>
      <w:r w:rsidR="00A21664">
        <w:t>jest</w:t>
      </w:r>
      <w:r w:rsidR="00995FA9">
        <w:t xml:space="preserve"> ważona suma wartości.</w:t>
      </w:r>
      <w:r w:rsidR="00A21664">
        <w:t xml:space="preserve"> </w:t>
      </w:r>
      <w:r w:rsidR="00A21664" w:rsidRPr="002A478A">
        <w:t xml:space="preserve">Ze względu na rozmiar jądra filtra nie </w:t>
      </w:r>
      <w:r w:rsidR="00A21664">
        <w:t>można</w:t>
      </w:r>
      <w:r w:rsidR="00A21664" w:rsidRPr="002A478A">
        <w:t xml:space="preserve"> obliczyć wartości brzeg</w:t>
      </w:r>
      <w:r w:rsidR="00A21664">
        <w:t xml:space="preserve">owych, dlatego </w:t>
      </w:r>
      <w:r w:rsidR="00A21664" w:rsidRPr="002A478A">
        <w:t>zwykle stosuje</w:t>
      </w:r>
      <w:r w:rsidR="00A21664">
        <w:t xml:space="preserve"> się tam</w:t>
      </w:r>
      <w:r w:rsidR="00A21664" w:rsidRPr="002A478A">
        <w:t xml:space="preserve"> wartość wypełnienia</w:t>
      </w:r>
      <w:r w:rsidR="00A21664">
        <w:t>, która zazwyczaj wynosi 0.</w:t>
      </w:r>
      <w:r w:rsidR="00995FA9">
        <w:t xml:space="preserve"> Dzięki temu </w:t>
      </w:r>
      <w:r w:rsidR="007303EC" w:rsidRPr="007303EC">
        <w:t>gener</w:t>
      </w:r>
      <w:r w:rsidR="007303EC">
        <w:t xml:space="preserve">owana jest </w:t>
      </w:r>
      <w:r w:rsidR="007303EC" w:rsidRPr="007303EC">
        <w:t>map</w:t>
      </w:r>
      <w:r w:rsidR="007303EC">
        <w:t>a</w:t>
      </w:r>
      <w:r w:rsidR="007303EC" w:rsidRPr="007303EC">
        <w:t xml:space="preserve"> cech</w:t>
      </w:r>
      <w:r w:rsidR="00A21664">
        <w:t xml:space="preserve"> takiej samej wielkości jak obraz</w:t>
      </w:r>
      <w:r w:rsidR="007303EC" w:rsidRPr="007303EC">
        <w:t xml:space="preserve">, która </w:t>
      </w:r>
      <w:r w:rsidR="00A21664">
        <w:t>stanie się</w:t>
      </w:r>
      <w:r w:rsidR="007303EC">
        <w:t xml:space="preserve"> danymi wejściowymi do kolejnej warstwy</w:t>
      </w:r>
      <w:r w:rsidR="007303EC" w:rsidRPr="007303EC">
        <w:t xml:space="preserve">. </w:t>
      </w:r>
    </w:p>
    <w:p w14:paraId="61632CDB" w14:textId="1F1014E7" w:rsidR="007303EC" w:rsidRDefault="006A154D" w:rsidP="007303EC">
      <w:pPr>
        <w:pStyle w:val="BodyText"/>
      </w:pPr>
      <w:r>
        <w:tab/>
        <w:t>Warto również dodać, że</w:t>
      </w:r>
      <w:r w:rsidR="009A0D95">
        <w:t xml:space="preserve"> w </w:t>
      </w:r>
      <w:r w:rsidR="009A0D95" w:rsidRPr="009A0D95">
        <w:t>warstw</w:t>
      </w:r>
      <w:r w:rsidR="009A0D95">
        <w:t>ie</w:t>
      </w:r>
      <w:r w:rsidR="009A0D95" w:rsidRPr="009A0D95">
        <w:t xml:space="preserve"> konwolucyjn</w:t>
      </w:r>
      <w:r w:rsidR="009A0D95">
        <w:t>ej często</w:t>
      </w:r>
      <w:r w:rsidR="009A0D95" w:rsidRPr="009A0D95">
        <w:t xml:space="preserve"> stosuje </w:t>
      </w:r>
      <w:r w:rsidR="009A0D95">
        <w:t xml:space="preserve">się </w:t>
      </w:r>
      <w:r w:rsidR="009A0D95" w:rsidRPr="009A0D95">
        <w:t xml:space="preserve">wiele </w:t>
      </w:r>
      <w:r w:rsidR="009A0D95">
        <w:t xml:space="preserve">różnych </w:t>
      </w:r>
      <w:r w:rsidR="009A0D95" w:rsidRPr="009A0D95">
        <w:t xml:space="preserve">jąder filtrów. Każdy filtr wytwarza inną mapę cech, </w:t>
      </w:r>
      <w:r w:rsidR="009A0D95">
        <w:t xml:space="preserve">po czym </w:t>
      </w:r>
      <w:r w:rsidR="009A0D95" w:rsidRPr="009A0D95">
        <w:t>wszystkie są przekazywane do następnej warstwy sieci.</w:t>
      </w:r>
    </w:p>
    <w:p w14:paraId="46FEB35D" w14:textId="0FB6A559" w:rsidR="00F750A5" w:rsidRDefault="00F750A5" w:rsidP="007303EC">
      <w:pPr>
        <w:pStyle w:val="BodyText"/>
      </w:pPr>
      <w:r>
        <w:tab/>
        <w:t xml:space="preserve">Ponadto zanim dane zostaną przekazane do kolejnej warstwy, zazwyczaj są przekazywane do funkcji aktywacji. Jedną z najczęściej używanych jest funkcja ReLU </w:t>
      </w:r>
      <w:r w:rsidRPr="00F750A5">
        <w:t>(Rectified Linear Activation)</w:t>
      </w:r>
      <w:r w:rsidR="00704948">
        <w:t>, która posiada następujący wzór</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F750A5" w14:paraId="740BF050" w14:textId="77777777" w:rsidTr="00326132">
        <w:tc>
          <w:tcPr>
            <w:tcW w:w="2831" w:type="dxa"/>
          </w:tcPr>
          <w:p w14:paraId="11022FD2" w14:textId="77777777" w:rsidR="00F750A5" w:rsidRDefault="00F750A5" w:rsidP="00326132">
            <w:pPr>
              <w:pStyle w:val="BodyText"/>
            </w:pPr>
          </w:p>
        </w:tc>
        <w:tc>
          <w:tcPr>
            <w:tcW w:w="2832" w:type="dxa"/>
          </w:tcPr>
          <w:p w14:paraId="1BF14330" w14:textId="685A4B2B" w:rsidR="00F750A5" w:rsidRDefault="00F750A5" w:rsidP="00326132">
            <w:pPr>
              <w:pStyle w:val="BodyText"/>
            </w:pPr>
            <m:oMathPara>
              <m:oMath>
                <m:r>
                  <w:rPr>
                    <w:rFonts w:ascii="Cambria Math" w:hAnsi="Cambria Math"/>
                  </w:rPr>
                  <m:t xml:space="preserve"> 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 x)</m:t>
                </m:r>
              </m:oMath>
            </m:oMathPara>
          </w:p>
        </w:tc>
        <w:tc>
          <w:tcPr>
            <w:tcW w:w="2832" w:type="dxa"/>
            <w:vAlign w:val="center"/>
          </w:tcPr>
          <w:p w14:paraId="11AB4F3F" w14:textId="221B0B90" w:rsidR="00F750A5" w:rsidRDefault="00F750A5" w:rsidP="00326132">
            <w:pPr>
              <w:pStyle w:val="BodyText"/>
              <w:jc w:val="right"/>
            </w:pPr>
            <w:r>
              <w:t>(4)</w:t>
            </w:r>
          </w:p>
        </w:tc>
      </w:tr>
    </w:tbl>
    <w:p w14:paraId="77E02203" w14:textId="265493E9" w:rsidR="00F750A5" w:rsidRDefault="00F47CFD" w:rsidP="007303EC">
      <w:pPr>
        <w:pStyle w:val="BodyText"/>
      </w:pPr>
      <w:r>
        <w:lastRenderedPageBreak/>
        <w:tab/>
      </w:r>
      <w:r w:rsidR="00704948">
        <w:t xml:space="preserve">Można zauważyć, że funkcja ta </w:t>
      </w:r>
      <w:r w:rsidR="00704948" w:rsidRPr="00704948">
        <w:t>zwraca 0, jeśli wartość wejściowa jest</w:t>
      </w:r>
      <w:r w:rsidR="00704948">
        <w:t xml:space="preserve"> ujemna, a w przeciwnym wypadku zwraca wartość wejściową. Zwiększa to nieliniowość w</w:t>
      </w:r>
      <w:r w:rsidR="002D5C87">
        <w:t> </w:t>
      </w:r>
      <w:r w:rsidR="00704948">
        <w:t xml:space="preserve">danych, a jednocześnie jest </w:t>
      </w:r>
      <w:r w:rsidR="00704948" w:rsidRPr="00704948">
        <w:t xml:space="preserve">mniej kosztowne obliczeniowo niż </w:t>
      </w:r>
      <w:r w:rsidR="00704948">
        <w:t xml:space="preserve">inne funkcje aktywacji takie jak </w:t>
      </w:r>
      <w:r w:rsidR="00704948" w:rsidRPr="00704948">
        <w:t xml:space="preserve">tanh </w:t>
      </w:r>
      <w:r w:rsidR="00704948">
        <w:t>lub</w:t>
      </w:r>
      <w:r w:rsidR="00704948" w:rsidRPr="00704948">
        <w:t xml:space="preserve"> sigmoid</w:t>
      </w:r>
      <w:r w:rsidR="00704948">
        <w:t>alna</w:t>
      </w:r>
      <w:r w:rsidR="00704948" w:rsidRPr="00704948">
        <w:t>.</w:t>
      </w:r>
    </w:p>
    <w:p w14:paraId="74023BEF" w14:textId="0ADCA2DF" w:rsidR="00F47CFD" w:rsidRDefault="00F750A5" w:rsidP="007303EC">
      <w:pPr>
        <w:pStyle w:val="BodyText"/>
      </w:pPr>
      <w:r>
        <w:tab/>
      </w:r>
      <w:r w:rsidR="00F47CFD">
        <w:t>Kolejną ważną warstwą w sieciach konwolucyjnych jest warstwa</w:t>
      </w:r>
      <w:r w:rsidR="004C3199">
        <w:t xml:space="preserve"> łącząca</w:t>
      </w:r>
      <w:r w:rsidR="00F47CFD">
        <w:t xml:space="preserve"> </w:t>
      </w:r>
      <w:r w:rsidR="00E621FB">
        <w:t>(</w:t>
      </w:r>
      <w:r w:rsidR="004C3199">
        <w:t>poolingu</w:t>
      </w:r>
      <w:r w:rsidR="00E621FB">
        <w:t>)</w:t>
      </w:r>
      <w:r w:rsidR="00FF5783">
        <w:t xml:space="preserve"> lub inaczej </w:t>
      </w:r>
      <w:r w:rsidR="00FF5783" w:rsidRPr="00FF5783">
        <w:t>downsampling</w:t>
      </w:r>
      <w:r w:rsidR="00FF5783">
        <w:t>u</w:t>
      </w:r>
      <w:r w:rsidR="00F47CFD">
        <w:t xml:space="preserve">. </w:t>
      </w:r>
      <w:r w:rsidR="00FF5783">
        <w:t>Jej głównym zadaniem jest zmniejszenie rozmiarów danych, jednocześnie zachowując kluczowe cechy, które zostały wcześniej wyodrębnione.</w:t>
      </w:r>
      <w:r w:rsidR="00FF5783" w:rsidRPr="00FF5783">
        <w:t xml:space="preserve"> </w:t>
      </w:r>
      <w:r w:rsidR="00FF5783">
        <w:t>Takie działanie pozwala z</w:t>
      </w:r>
      <w:r w:rsidR="00FF5783" w:rsidRPr="00FF5783">
        <w:t>mniejsz</w:t>
      </w:r>
      <w:r w:rsidR="00FF5783">
        <w:t xml:space="preserve">yć liczbę parametrów do wytrenowania przez co potrzebna jest także mniejsza </w:t>
      </w:r>
      <w:r w:rsidR="00FF5783" w:rsidRPr="00FF5783">
        <w:t>moc obliczeniowej do przetworzenia danych</w:t>
      </w:r>
      <w:r w:rsidR="00AE7F1C">
        <w:t>.</w:t>
      </w:r>
      <w:r w:rsidR="00516A72">
        <w:t xml:space="preserve"> Dodatkowo pomaga zapobiegać przeuczeniu sieci. </w:t>
      </w:r>
    </w:p>
    <w:p w14:paraId="55EB5A1E" w14:textId="7BA3759C" w:rsidR="00E064C6" w:rsidRDefault="00E064C6" w:rsidP="007303EC">
      <w:pPr>
        <w:pStyle w:val="BodyText"/>
      </w:pPr>
      <w:r>
        <w:tab/>
      </w:r>
      <w:r w:rsidR="000F6ED5">
        <w:t>Warstwa łącząca działa</w:t>
      </w:r>
      <w:r>
        <w:t xml:space="preserve"> podobnie </w:t>
      </w:r>
      <w:r w:rsidR="000F6ED5">
        <w:t>do</w:t>
      </w:r>
      <w:r>
        <w:t xml:space="preserve"> warstw</w:t>
      </w:r>
      <w:r w:rsidR="000F6ED5">
        <w:t>y</w:t>
      </w:r>
      <w:r>
        <w:t xml:space="preserve"> konwolucyjn</w:t>
      </w:r>
      <w:r w:rsidR="000F6ED5">
        <w:t>ej</w:t>
      </w:r>
      <w:r>
        <w:t>, czyli na macierz</w:t>
      </w:r>
      <w:r w:rsidR="003C2D76">
        <w:t xml:space="preserve"> nakładany jest filtr, który przeprowadza odpowiednie kalkulacje a następnie tworzona jest nowa macierz wartości. Różnica polega na tym, że filtr nie </w:t>
      </w:r>
      <w:r w:rsidR="00DE34CF">
        <w:t>posiada</w:t>
      </w:r>
      <w:r w:rsidR="003C2D76">
        <w:t xml:space="preserve"> wag.</w:t>
      </w:r>
      <w:r w:rsidR="004F3410">
        <w:t xml:space="preserve"> Za to przeprowadza się inne </w:t>
      </w:r>
      <w:r w:rsidR="00E621FB">
        <w:t>operacje</w:t>
      </w:r>
      <w:r w:rsidR="004F3410">
        <w:t>.</w:t>
      </w:r>
    </w:p>
    <w:p w14:paraId="0DF30D2F" w14:textId="404D6A83" w:rsidR="008866D6" w:rsidRDefault="00516A72" w:rsidP="0041402C">
      <w:pPr>
        <w:pStyle w:val="BodyText"/>
      </w:pPr>
      <w:r>
        <w:tab/>
        <w:t>Dwa najczęściej używane sposoby</w:t>
      </w:r>
      <w:r w:rsidRPr="00516A72">
        <w:t xml:space="preserve"> poolingu</w:t>
      </w:r>
      <w:r>
        <w:t xml:space="preserve"> to</w:t>
      </w:r>
      <w:r w:rsidR="004476CB">
        <w:t xml:space="preserve"> max pooling i average pooling. Pierwszy z nich</w:t>
      </w:r>
      <w:r w:rsidR="004476CB" w:rsidRPr="004476CB">
        <w:t xml:space="preserve"> zwraca maksymalną wartość z części obrazu objętej przez </w:t>
      </w:r>
      <w:r w:rsidR="004476CB">
        <w:t>filtr</w:t>
      </w:r>
      <w:r w:rsidR="0041402C">
        <w:t xml:space="preserve"> i został przedstawiony na rysunku nr 10</w:t>
      </w:r>
      <w:r w:rsidR="004476CB" w:rsidRPr="004476CB">
        <w:t xml:space="preserve">. </w:t>
      </w:r>
      <w:r w:rsidR="004476CB">
        <w:t xml:space="preserve">Natomiast </w:t>
      </w:r>
      <w:r w:rsidR="004476CB" w:rsidRPr="004476CB">
        <w:t>drugi</w:t>
      </w:r>
      <w:r w:rsidR="004476CB">
        <w:t xml:space="preserve"> rodzaj poolingu</w:t>
      </w:r>
      <w:r w:rsidR="004476CB" w:rsidRPr="004476CB">
        <w:t xml:space="preserve"> zwraca ś</w:t>
      </w:r>
      <w:r w:rsidR="0041402C" w:rsidRPr="004476CB">
        <w:t xml:space="preserve">rednią wszystkich wartości z części obrazu objętej </w:t>
      </w:r>
      <w:r w:rsidR="0068235A">
        <w:t>filtrem</w:t>
      </w:r>
      <w:r w:rsidR="0041402C" w:rsidRPr="004476C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41402C" w:rsidRPr="0041402C" w14:paraId="78BCAA8F" w14:textId="77777777" w:rsidTr="0041402C">
        <w:trPr>
          <w:jc w:val="center"/>
        </w:trPr>
        <w:tc>
          <w:tcPr>
            <w:tcW w:w="8495" w:type="dxa"/>
          </w:tcPr>
          <w:p w14:paraId="1EDBFE6F" w14:textId="7247E18F" w:rsidR="0041402C" w:rsidRPr="0041402C" w:rsidRDefault="0041402C" w:rsidP="00811DAD">
            <w:pPr>
              <w:pStyle w:val="Caption"/>
              <w:ind w:left="0" w:firstLine="0"/>
              <w:jc w:val="center"/>
              <w:rPr>
                <w:sz w:val="24"/>
                <w:szCs w:val="24"/>
              </w:rPr>
            </w:pPr>
            <w:bookmarkStart w:id="28" w:name="_Toc134967472"/>
            <w:r w:rsidRPr="0041402C">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0</w:t>
            </w:r>
            <w:r w:rsidR="00C90FA7">
              <w:rPr>
                <w:sz w:val="24"/>
                <w:szCs w:val="24"/>
              </w:rPr>
              <w:fldChar w:fldCharType="end"/>
            </w:r>
            <w:r w:rsidRPr="0041402C">
              <w:rPr>
                <w:sz w:val="24"/>
                <w:szCs w:val="24"/>
              </w:rPr>
              <w:t>. Działanie warstwy poolingu</w:t>
            </w:r>
            <w:bookmarkEnd w:id="28"/>
          </w:p>
        </w:tc>
      </w:tr>
      <w:tr w:rsidR="0041402C" w:rsidRPr="0041402C" w14:paraId="7C13B65D" w14:textId="77777777" w:rsidTr="0041402C">
        <w:trPr>
          <w:jc w:val="center"/>
        </w:trPr>
        <w:tc>
          <w:tcPr>
            <w:tcW w:w="8495" w:type="dxa"/>
          </w:tcPr>
          <w:p w14:paraId="78E81FAA" w14:textId="77777777" w:rsidR="0041402C" w:rsidRPr="0041402C" w:rsidRDefault="0041402C" w:rsidP="00811DAD">
            <w:r w:rsidRPr="0041402C">
              <w:rPr>
                <w:noProof/>
              </w:rPr>
              <w:drawing>
                <wp:inline distT="0" distB="0" distL="0" distR="0" wp14:anchorId="40FFD453" wp14:editId="695830C7">
                  <wp:extent cx="5400675" cy="2514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3129" cy="2515743"/>
                          </a:xfrm>
                          <a:prstGeom prst="rect">
                            <a:avLst/>
                          </a:prstGeom>
                          <a:noFill/>
                          <a:ln>
                            <a:noFill/>
                          </a:ln>
                        </pic:spPr>
                      </pic:pic>
                    </a:graphicData>
                  </a:graphic>
                </wp:inline>
              </w:drawing>
            </w:r>
          </w:p>
        </w:tc>
      </w:tr>
      <w:tr w:rsidR="0041402C" w:rsidRPr="0041402C" w14:paraId="352E0197" w14:textId="77777777" w:rsidTr="0041402C">
        <w:trPr>
          <w:jc w:val="center"/>
        </w:trPr>
        <w:tc>
          <w:tcPr>
            <w:tcW w:w="8495" w:type="dxa"/>
            <w:vAlign w:val="bottom"/>
          </w:tcPr>
          <w:p w14:paraId="1B48067F" w14:textId="77777777" w:rsidR="0041402C" w:rsidRPr="0041402C" w:rsidRDefault="0041402C" w:rsidP="0041402C">
            <w:pPr>
              <w:pStyle w:val="BodyText"/>
              <w:jc w:val="center"/>
            </w:pPr>
            <w:r w:rsidRPr="0041402C">
              <w:rPr>
                <w:b/>
                <w:sz w:val="20"/>
                <w:szCs w:val="20"/>
              </w:rPr>
              <w:t xml:space="preserve">Źródło: </w:t>
            </w:r>
            <w:r w:rsidRPr="00AC0EB1">
              <w:rPr>
                <w:bCs/>
                <w:i/>
                <w:iCs/>
                <w:sz w:val="20"/>
                <w:szCs w:val="20"/>
              </w:rPr>
              <w:t>Opracowanie własne.</w:t>
            </w:r>
          </w:p>
        </w:tc>
      </w:tr>
    </w:tbl>
    <w:p w14:paraId="47ECBD82" w14:textId="77777777" w:rsidR="007303EC" w:rsidRDefault="007303EC" w:rsidP="007303EC">
      <w:pPr>
        <w:pStyle w:val="BodyText"/>
      </w:pPr>
    </w:p>
    <w:p w14:paraId="08607071" w14:textId="45AF22C3" w:rsidR="00F56B85" w:rsidRDefault="00081557" w:rsidP="00F56B85">
      <w:pPr>
        <w:pStyle w:val="BodyText"/>
      </w:pPr>
      <w:r w:rsidRPr="002D71A9">
        <w:tab/>
      </w:r>
      <w:r w:rsidRPr="00081557">
        <w:t>Konwolucyjna sieć neuronowa kończy s</w:t>
      </w:r>
      <w:r>
        <w:t xml:space="preserve">ię często warstwą w pełni połączoną (fully connected layer). Łączy ona </w:t>
      </w:r>
      <w:r w:rsidRPr="00081557">
        <w:t xml:space="preserve">każdy neuron w jednej warstwie z każdym neuronem w </w:t>
      </w:r>
      <w:r>
        <w:t>kolejnej</w:t>
      </w:r>
      <w:r w:rsidRPr="00081557">
        <w:t xml:space="preserve"> warstwie.</w:t>
      </w:r>
      <w:r>
        <w:t xml:space="preserve"> </w:t>
      </w:r>
      <w:r w:rsidRPr="00081557">
        <w:t xml:space="preserve">Jest to </w:t>
      </w:r>
      <w:r>
        <w:t xml:space="preserve">więc </w:t>
      </w:r>
      <w:r w:rsidR="00E621FB">
        <w:t>zwykła</w:t>
      </w:r>
      <w:r>
        <w:t xml:space="preserve"> sie</w:t>
      </w:r>
      <w:r w:rsidR="00E621FB">
        <w:t>ć</w:t>
      </w:r>
      <w:r>
        <w:t xml:space="preserve"> neuronow</w:t>
      </w:r>
      <w:r w:rsidR="00E621FB">
        <w:t>a</w:t>
      </w:r>
      <w:r>
        <w:t>.</w:t>
      </w:r>
      <w:r w:rsidR="00D955B5">
        <w:t xml:space="preserve"> </w:t>
      </w:r>
      <w:r w:rsidR="00D955B5" w:rsidRPr="00D955B5">
        <w:t xml:space="preserve">Warstwa ta </w:t>
      </w:r>
      <w:r w:rsidR="00D955B5">
        <w:t>dokonuje</w:t>
      </w:r>
      <w:r w:rsidR="00D955B5" w:rsidRPr="00D955B5">
        <w:t xml:space="preserve"> </w:t>
      </w:r>
      <w:r w:rsidR="00D955B5" w:rsidRPr="00D955B5">
        <w:lastRenderedPageBreak/>
        <w:t>klasyfikacj</w:t>
      </w:r>
      <w:r w:rsidR="00D955B5">
        <w:t>i</w:t>
      </w:r>
      <w:r w:rsidR="00D955B5" w:rsidRPr="00D955B5">
        <w:t xml:space="preserve"> na podstawie cech wyodrębnionych przez poprzednie warstwy</w:t>
      </w:r>
      <w:r w:rsidR="00CC0342">
        <w:t>.</w:t>
      </w:r>
      <w:r w:rsidR="00745462">
        <w:t xml:space="preserve"> Aby zapewnić, że wyniki będą sumować się do zera, na końcu sieci stosuje się funkcję SoftMax:</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745462" w14:paraId="2CDA6EC5" w14:textId="77777777" w:rsidTr="00326132">
        <w:tc>
          <w:tcPr>
            <w:tcW w:w="2831" w:type="dxa"/>
          </w:tcPr>
          <w:p w14:paraId="2EA88910" w14:textId="77777777" w:rsidR="00745462" w:rsidRDefault="00745462" w:rsidP="00326132">
            <w:pPr>
              <w:pStyle w:val="BodyText"/>
            </w:pPr>
          </w:p>
        </w:tc>
        <w:tc>
          <w:tcPr>
            <w:tcW w:w="2832" w:type="dxa"/>
          </w:tcPr>
          <w:p w14:paraId="129EF19F" w14:textId="61AB4E16" w:rsidR="00745462" w:rsidRDefault="00745462" w:rsidP="00326132">
            <w:pPr>
              <w:pStyle w:val="BodyText"/>
            </w:pPr>
            <m:oMathPara>
              <m:oMath>
                <m:r>
                  <w:rPr>
                    <w:rFonts w:ascii="Cambria Math" w:hAnsi="Cambria Math"/>
                  </w:rPr>
                  <m:t xml:space="preserve"> </m:t>
                </m:r>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xi</m:t>
                        </m:r>
                      </m:sup>
                    </m:sSup>
                  </m:num>
                  <m:den>
                    <m:nary>
                      <m:naryPr>
                        <m:chr m:val="∑"/>
                        <m:limLoc m:val="subSup"/>
                        <m:supHide m:val="1"/>
                        <m:ctrlPr>
                          <w:rPr>
                            <w:rFonts w:ascii="Cambria Math" w:hAnsi="Cambria Math"/>
                          </w:rPr>
                        </m:ctrlPr>
                      </m:naryPr>
                      <m:sub>
                        <m:r>
                          <w:rPr>
                            <w:rFonts w:ascii="Cambria Math" w:hAnsi="Cambria Math"/>
                          </w:rPr>
                          <m:t>j</m:t>
                        </m:r>
                      </m:sub>
                      <m:sup/>
                      <m:e>
                        <m:sSup>
                          <m:sSupPr>
                            <m:ctrlPr>
                              <w:rPr>
                                <w:rFonts w:ascii="Cambria Math" w:hAnsi="Cambria Math"/>
                                <w:i/>
                              </w:rPr>
                            </m:ctrlPr>
                          </m:sSupPr>
                          <m:e>
                            <m:r>
                              <w:rPr>
                                <w:rFonts w:ascii="Cambria Math" w:hAnsi="Cambria Math"/>
                              </w:rPr>
                              <m:t>e</m:t>
                            </m:r>
                          </m:e>
                          <m:sup>
                            <m:r>
                              <w:rPr>
                                <w:rFonts w:ascii="Cambria Math" w:hAnsi="Cambria Math"/>
                              </w:rPr>
                              <m:t>xj</m:t>
                            </m:r>
                          </m:sup>
                        </m:sSup>
                      </m:e>
                    </m:nary>
                  </m:den>
                </m:f>
              </m:oMath>
            </m:oMathPara>
          </w:p>
        </w:tc>
        <w:tc>
          <w:tcPr>
            <w:tcW w:w="2832" w:type="dxa"/>
            <w:vAlign w:val="center"/>
          </w:tcPr>
          <w:p w14:paraId="76A82D30" w14:textId="149AD587" w:rsidR="00745462" w:rsidRDefault="00745462" w:rsidP="00326132">
            <w:pPr>
              <w:pStyle w:val="BodyText"/>
              <w:jc w:val="right"/>
            </w:pPr>
            <w:r>
              <w:t>(5)</w:t>
            </w:r>
          </w:p>
        </w:tc>
      </w:tr>
    </w:tbl>
    <w:p w14:paraId="3D83D377" w14:textId="0F5E8F4D" w:rsidR="00745462" w:rsidRDefault="00745462" w:rsidP="00F56B85">
      <w:pPr>
        <w:pStyle w:val="BodyText"/>
      </w:pPr>
      <w:r>
        <w:tab/>
        <w:t xml:space="preserve">Aby zawrzeć wartości między 0 a 1, funkcja normalizuje dane wyjściowe sieci neuronowej. </w:t>
      </w:r>
      <w:r w:rsidRPr="00745462">
        <w:t xml:space="preserve">Normalizacja jest obliczana poprzez podzielenie wartości </w:t>
      </w:r>
      <w:r w:rsidR="00826EDB">
        <w:t>eksponencjalnej</w:t>
      </w:r>
      <w:r w:rsidRPr="00745462">
        <w:t xml:space="preserve"> </w:t>
      </w:r>
      <w:r w:rsidR="00826EDB">
        <w:t>danej klasy</w:t>
      </w:r>
      <w:r w:rsidRPr="00745462">
        <w:t xml:space="preserve"> przez sumę wartości </w:t>
      </w:r>
      <w:r w:rsidR="00826EDB">
        <w:t>eksponencjalnej</w:t>
      </w:r>
      <w:r w:rsidR="00826EDB" w:rsidRPr="00745462">
        <w:t xml:space="preserve"> </w:t>
      </w:r>
      <w:r w:rsidRPr="00745462">
        <w:t>każde</w:t>
      </w:r>
      <w:r w:rsidR="00826EDB">
        <w:t>j możliwej klasy</w:t>
      </w:r>
      <w:r w:rsidRPr="00745462">
        <w:t>.</w:t>
      </w:r>
      <w:r>
        <w:t xml:space="preserve"> Dzięki temu każdej klasie odpowiada dane prawdopodobieństwo. </w:t>
      </w:r>
    </w:p>
    <w:p w14:paraId="4386F8EE" w14:textId="2D46ADB9" w:rsidR="00CC0342" w:rsidRPr="00081557" w:rsidRDefault="00745462" w:rsidP="00F56B85">
      <w:pPr>
        <w:pStyle w:val="BodyText"/>
      </w:pPr>
      <w:r>
        <w:tab/>
      </w:r>
      <w:r w:rsidR="00CC0342">
        <w:t xml:space="preserve">Oprócz </w:t>
      </w:r>
      <w:r w:rsidR="006128E9">
        <w:t xml:space="preserve">przedstawionych wcześniej warstw </w:t>
      </w:r>
      <w:r w:rsidR="00CC0342">
        <w:t>stosowane są także war</w:t>
      </w:r>
      <w:r>
        <w:t>s</w:t>
      </w:r>
      <w:r w:rsidR="00CC0342">
        <w:t>twy odrzucania (dropout layer) i warstwy spła</w:t>
      </w:r>
      <w:r w:rsidR="008E003F">
        <w:t>sz</w:t>
      </w:r>
      <w:r w:rsidR="00CC0342">
        <w:t xml:space="preserve">czające (flatten layer). Pierwsza z nich stosowana jest po to, aby zapobiec problemowi overfittingu czyli nadmiernego dopasowania do danych. Poprzez przeuczenie model nie będzie w stanie generalizować, tego co nauczył się na zbiorze treningowym. </w:t>
      </w:r>
      <w:r w:rsidR="002C39E3">
        <w:t>W związku z tym w</w:t>
      </w:r>
      <w:r w:rsidR="00CC0342">
        <w:t xml:space="preserve">arstwa </w:t>
      </w:r>
      <w:r w:rsidR="004C3199">
        <w:t xml:space="preserve">odrzucania </w:t>
      </w:r>
      <w:r w:rsidR="008E003F" w:rsidRPr="008E003F">
        <w:t>losowo eliminuje utworzone mapy cech, aby model nie polegał zbyt mocno na żadnej z</w:t>
      </w:r>
      <w:r w:rsidR="002D5C87">
        <w:t> </w:t>
      </w:r>
      <w:r w:rsidR="008E003F" w:rsidRPr="008E003F">
        <w:t>nich w procesie uczenia.</w:t>
      </w:r>
      <w:r w:rsidR="008E003F">
        <w:t xml:space="preserve"> Natomiast warstwa spłaszczająca służy do przekształcenia map cech w wektor wartości. W takiej formie </w:t>
      </w:r>
      <w:r w:rsidR="00DF7F20">
        <w:t>dane mogą</w:t>
      </w:r>
      <w:r w:rsidR="008E003F">
        <w:t xml:space="preserve"> zostać przekazane do warstwy w pełni połączonej.</w:t>
      </w:r>
    </w:p>
    <w:p w14:paraId="0EBE7433" w14:textId="77777777" w:rsidR="00E07177" w:rsidRPr="002D71A9" w:rsidRDefault="00E07177" w:rsidP="00E96DA6">
      <w:pPr>
        <w:pStyle w:val="BodyText"/>
        <w:rPr>
          <w:b/>
        </w:rPr>
      </w:pPr>
    </w:p>
    <w:p w14:paraId="3B7C8705" w14:textId="77777777" w:rsidR="00E96DA6" w:rsidRPr="002D71A9" w:rsidRDefault="00F978CD" w:rsidP="00E96DA6">
      <w:pPr>
        <w:pStyle w:val="BodyText"/>
        <w:rPr>
          <w:b/>
        </w:rPr>
      </w:pPr>
      <w:r w:rsidRPr="002D71A9">
        <w:rPr>
          <w:b/>
        </w:rPr>
        <w:t>Podsumowanie</w:t>
      </w:r>
    </w:p>
    <w:p w14:paraId="33549106" w14:textId="4FF84B3F" w:rsidR="007623F0" w:rsidRPr="002D71A9" w:rsidRDefault="007623F0" w:rsidP="00E96DA6">
      <w:pPr>
        <w:pStyle w:val="BodyText"/>
      </w:pPr>
    </w:p>
    <w:p w14:paraId="6FFC07BB" w14:textId="042C43F3" w:rsidR="00856EAF" w:rsidRPr="00856EAF" w:rsidRDefault="00856EAF" w:rsidP="00856EAF">
      <w:pPr>
        <w:pStyle w:val="BodyText"/>
      </w:pPr>
      <w:r>
        <w:tab/>
      </w:r>
      <w:r w:rsidR="00DC3D4C">
        <w:t xml:space="preserve">Podsumowując, </w:t>
      </w:r>
      <w:r w:rsidR="00DF7F20">
        <w:t xml:space="preserve">w rozdziale </w:t>
      </w:r>
      <w:r w:rsidR="00DC3D4C">
        <w:t xml:space="preserve">omówione zostały </w:t>
      </w:r>
      <w:r w:rsidRPr="00856EAF">
        <w:t xml:space="preserve">pojęcia sztucznych sieci neuronowych (ANN) i </w:t>
      </w:r>
      <w:r>
        <w:t>konwolucyjnych</w:t>
      </w:r>
      <w:r w:rsidRPr="00856EAF">
        <w:t xml:space="preserve"> sieci neuronowych (CNN). ANN opierają się na połączonych ze sobą jednostkach zwanych neuronami. Każde połączenie może przekazywać sygnał do innych neuronów</w:t>
      </w:r>
      <w:r w:rsidR="00B0470A">
        <w:t>. Natomiast</w:t>
      </w:r>
      <w:r w:rsidRPr="00856EAF">
        <w:t xml:space="preserve"> każdy neuron otrzymuje sygnały wejściowe, </w:t>
      </w:r>
      <w:r w:rsidR="00DC3D4C">
        <w:t>przeprowadza odpowiednie operacje i wysyła sygnał dalej</w:t>
      </w:r>
      <w:r w:rsidRPr="00856EAF">
        <w:t>.</w:t>
      </w:r>
      <w:r w:rsidR="00DF7F20">
        <w:t xml:space="preserve"> </w:t>
      </w:r>
      <w:r w:rsidR="00DC3D4C">
        <w:t xml:space="preserve">Natomiast </w:t>
      </w:r>
      <w:r w:rsidRPr="00856EAF">
        <w:t xml:space="preserve">CNN są rodzajem ANN, które są </w:t>
      </w:r>
      <w:r w:rsidR="00DC3D4C">
        <w:t>specjalnie stworzone do</w:t>
      </w:r>
      <w:r w:rsidRPr="00856EAF">
        <w:t xml:space="preserve"> przetwarzani</w:t>
      </w:r>
      <w:r w:rsidR="00DC3D4C">
        <w:t>a</w:t>
      </w:r>
      <w:r w:rsidRPr="00856EAF">
        <w:t xml:space="preserve"> obrazów. Wykorzystują one warstwy konwolucyjne, warstwy łączące oraz warstwy w pełni połączone do uczenia się i klasyfikowania cech w obrazach.</w:t>
      </w:r>
    </w:p>
    <w:p w14:paraId="7F1B73ED" w14:textId="4B78DE2B" w:rsidR="00277F64" w:rsidRPr="00856EAF" w:rsidRDefault="0023719C" w:rsidP="00DF7F20">
      <w:pPr>
        <w:pStyle w:val="BodyText"/>
      </w:pPr>
      <w:r>
        <w:tab/>
        <w:t>Oczywiście nie sposób przekazać wszystkich informacji na temat CNN w tak krótkim rozdziale. Przedstawione zostały jedynie najważniejsze rzeczy, potrzebne do zrozumienia działani</w:t>
      </w:r>
      <w:r w:rsidR="008E5B7E">
        <w:t>a</w:t>
      </w:r>
      <w:r>
        <w:t xml:space="preserve"> budowanej w </w:t>
      </w:r>
      <w:r w:rsidR="00DF7F20">
        <w:t>kolejnych</w:t>
      </w:r>
      <w:r>
        <w:t xml:space="preserve"> </w:t>
      </w:r>
      <w:r w:rsidR="0084364E">
        <w:t>ro</w:t>
      </w:r>
      <w:r w:rsidR="008E5B7E">
        <w:t>z</w:t>
      </w:r>
      <w:r w:rsidR="0084364E">
        <w:t>działach</w:t>
      </w:r>
      <w:r>
        <w:t xml:space="preserve"> sieci konwolucyjnej. Zanim jednak to nastąpi, omówiony zostanie zbiór danych, na którym będzie szkolona i</w:t>
      </w:r>
      <w:r w:rsidR="002D5C87">
        <w:t> </w:t>
      </w:r>
      <w:r>
        <w:t>testowana sieć neuronowa.</w:t>
      </w:r>
    </w:p>
    <w:p w14:paraId="4F155933" w14:textId="77777777" w:rsidR="00B66FEA" w:rsidRPr="00C57B4E" w:rsidRDefault="00950417" w:rsidP="007651B5">
      <w:pPr>
        <w:pStyle w:val="Heading1"/>
        <w:rPr>
          <w:lang w:val="en-US"/>
        </w:rPr>
      </w:pPr>
      <w:r w:rsidRPr="00856EAF">
        <w:lastRenderedPageBreak/>
        <w:tab/>
      </w:r>
      <w:r w:rsidR="00DD657B" w:rsidRPr="00856EAF">
        <w:t xml:space="preserve"> </w:t>
      </w:r>
      <w:bookmarkStart w:id="29" w:name="_Toc134982593"/>
      <w:bookmarkStart w:id="30" w:name="_Toc135162691"/>
      <w:r w:rsidR="004D4683">
        <w:rPr>
          <w:lang w:val="en-US"/>
        </w:rPr>
        <w:t>Charakterystyka danych</w:t>
      </w:r>
      <w:bookmarkEnd w:id="29"/>
      <w:bookmarkEnd w:id="30"/>
    </w:p>
    <w:p w14:paraId="4ED15A93" w14:textId="1F63414D" w:rsidR="00356CD0" w:rsidRPr="00287C46" w:rsidRDefault="005E1638" w:rsidP="00356CD0">
      <w:pPr>
        <w:pStyle w:val="BodyText"/>
      </w:pPr>
      <w:r w:rsidRPr="00AA7748">
        <w:tab/>
      </w:r>
      <w:r w:rsidR="002D71A9" w:rsidRPr="002D71A9">
        <w:t xml:space="preserve">W </w:t>
      </w:r>
      <w:r w:rsidR="002D71A9">
        <w:t>rozdziale III zawarta została analiza zbioru danych „</w:t>
      </w:r>
      <w:r w:rsidR="002D71A9" w:rsidRPr="002D71A9">
        <w:t>German Traffic Sign Recognition Benchmark</w:t>
      </w:r>
      <w:r w:rsidR="002D71A9">
        <w:t>”, który posłuży do trenowania konwolucyjnej sieci neuronowej. Na początku rozdziału</w:t>
      </w:r>
      <w:r w:rsidR="002D71A9" w:rsidRPr="002D71A9">
        <w:t xml:space="preserve"> przedstawione zostaną podstawowe informacje o zbiorze GTSRB, takie jak liczba klas znaków drogowych</w:t>
      </w:r>
      <w:r w:rsidR="00516309">
        <w:t xml:space="preserve"> czy</w:t>
      </w:r>
      <w:r w:rsidR="002D71A9" w:rsidRPr="002D71A9">
        <w:t xml:space="preserve"> rozmiar</w:t>
      </w:r>
      <w:r w:rsidR="00B61A5B">
        <w:t>y</w:t>
      </w:r>
      <w:r w:rsidR="002D71A9" w:rsidRPr="002D71A9">
        <w:t xml:space="preserve"> zdjęć</w:t>
      </w:r>
      <w:r w:rsidR="00516309">
        <w:t>. Z</w:t>
      </w:r>
      <w:r w:rsidR="002D71A9" w:rsidRPr="002D71A9">
        <w:t xml:space="preserve">ostaną omówione </w:t>
      </w:r>
      <w:r w:rsidR="00516309">
        <w:t xml:space="preserve">również </w:t>
      </w:r>
      <w:r w:rsidR="002D71A9" w:rsidRPr="002D71A9">
        <w:t xml:space="preserve">statystyki dotyczące liczby obrazów w każdej klasie oraz ich rozkładu w </w:t>
      </w:r>
      <w:r w:rsidR="00516309">
        <w:t>zbiorach</w:t>
      </w:r>
      <w:r w:rsidR="00B61A5B">
        <w:t>.</w:t>
      </w:r>
      <w:r w:rsidR="00516309">
        <w:t xml:space="preserve">  </w:t>
      </w:r>
      <w:r w:rsidR="00B61A5B">
        <w:t>P</w:t>
      </w:r>
      <w:r w:rsidR="00516309">
        <w:t>oruszone</w:t>
      </w:r>
      <w:r w:rsidR="00356CD0" w:rsidRPr="00287C46">
        <w:t xml:space="preserve"> zostaną także </w:t>
      </w:r>
      <w:r w:rsidR="00516309">
        <w:t>takie kwestie</w:t>
      </w:r>
      <w:r w:rsidR="00356CD0" w:rsidRPr="00287C46">
        <w:t xml:space="preserve"> jak różne warunki oświetlenia, niskiej jakości </w:t>
      </w:r>
      <w:r w:rsidR="00B61A5B">
        <w:t>fotografie</w:t>
      </w:r>
      <w:r w:rsidR="00356CD0" w:rsidRPr="00287C46">
        <w:t xml:space="preserve"> czy duż</w:t>
      </w:r>
      <w:r w:rsidR="00516309">
        <w:t>a</w:t>
      </w:r>
      <w:r w:rsidR="00356CD0" w:rsidRPr="00287C46">
        <w:t xml:space="preserve"> zmiennoś</w:t>
      </w:r>
      <w:r w:rsidR="00516309">
        <w:t>ć</w:t>
      </w:r>
      <w:r w:rsidR="00356CD0" w:rsidRPr="00287C46">
        <w:t xml:space="preserve"> w kształcie i położeniu znaków na zdjęciu</w:t>
      </w:r>
      <w:r w:rsidR="00516309">
        <w:t>.</w:t>
      </w:r>
    </w:p>
    <w:p w14:paraId="07E97C69" w14:textId="061F9E44" w:rsidR="00950417" w:rsidRDefault="00437BFA" w:rsidP="0068368A">
      <w:pPr>
        <w:pStyle w:val="Heading2"/>
      </w:pPr>
      <w:bookmarkStart w:id="31" w:name="_Toc134982594"/>
      <w:bookmarkStart w:id="32" w:name="_Toc135162692"/>
      <w:r>
        <w:t>Podstawowe informacje o zbiorze</w:t>
      </w:r>
      <w:bookmarkEnd w:id="31"/>
      <w:bookmarkEnd w:id="32"/>
    </w:p>
    <w:p w14:paraId="23567D32" w14:textId="2FAD62E0" w:rsidR="00666FD1" w:rsidRDefault="00A64495" w:rsidP="00A64495">
      <w:pPr>
        <w:pStyle w:val="BodyText"/>
      </w:pPr>
      <w:r>
        <w:tab/>
        <w:t>Zbiór niemieckich znaków drogowych od dawna jest jednym z</w:t>
      </w:r>
      <w:r w:rsidR="002D5C87">
        <w:t> </w:t>
      </w:r>
      <w:r>
        <w:t>najpopularniejszym zbiorów treningowych dla sieci neuronowych, których zadaniem jest rozpoznawanie znaków drogowych. Powstał on w 2010 roku z około 10 godzinnego materiału wideo, nagranego w czasie jazdy po różnego typu drogach w Niemczech</w:t>
      </w:r>
      <w:r w:rsidR="0098115B">
        <w:rPr>
          <w:rStyle w:val="FootnoteReference"/>
        </w:rPr>
        <w:footnoteReference w:id="27"/>
      </w:r>
      <w:r>
        <w:t>.</w:t>
      </w:r>
      <w:r w:rsidR="0098115B">
        <w:t xml:space="preserve"> </w:t>
      </w:r>
      <w:r w:rsidR="00B61A5B">
        <w:t>Ujęcia</w:t>
      </w:r>
      <w:r w:rsidR="0098115B" w:rsidRPr="0098115B">
        <w:t xml:space="preserve"> znaków drogowych</w:t>
      </w:r>
      <w:r w:rsidR="0098115B">
        <w:t xml:space="preserve"> zostały wyciągnięte z obrazów </w:t>
      </w:r>
      <w:r w:rsidR="0098115B" w:rsidRPr="0098115B">
        <w:t>1360×1024 pikseli</w:t>
      </w:r>
      <w:r w:rsidR="00484BAB">
        <w:t xml:space="preserve"> </w:t>
      </w:r>
      <w:r w:rsidR="0098115B">
        <w:t>uchwyconych przez zamontowaną w pojeździe kamerę.</w:t>
      </w:r>
    </w:p>
    <w:p w14:paraId="0359F065" w14:textId="3E04A83E" w:rsidR="00CB6DB0" w:rsidRDefault="00AA7748" w:rsidP="005E1638">
      <w:pPr>
        <w:pStyle w:val="BodyText"/>
      </w:pPr>
      <w:r>
        <w:tab/>
        <w:t>Zbiór zawiera ponad 40 klas i ponad 50 000 obrazów.</w:t>
      </w:r>
      <w:r w:rsidR="002820A0">
        <w:t xml:space="preserve"> Dokładne liczby zostały przedstawione w tabeli nr 1.</w:t>
      </w:r>
      <w:r>
        <w:t xml:space="preserve"> </w:t>
      </w:r>
      <w:r w:rsidR="00CE4C63">
        <w:t xml:space="preserve">Co więcej </w:t>
      </w:r>
      <w:r w:rsidR="00D93885" w:rsidRPr="00D93885">
        <w:t>zawiera tylko jeden ścieżkę dla każdego fizycznego znaku drogoweg</w:t>
      </w:r>
      <w:r w:rsidR="00BA3F81">
        <w:t>o</w:t>
      </w:r>
      <w:r w:rsidR="00D93885" w:rsidRPr="00D93885">
        <w:t>.</w:t>
      </w:r>
      <w:r w:rsidR="00D93885">
        <w:t xml:space="preserve"> Ścieżka to s</w:t>
      </w:r>
      <w:r w:rsidR="00D93885" w:rsidRPr="00D93885">
        <w:t xml:space="preserve">ekwencja obrazów pochodzących z </w:t>
      </w:r>
      <w:r w:rsidR="00D93885">
        <w:t xml:space="preserve">jednego, </w:t>
      </w:r>
      <w:r w:rsidR="00D93885" w:rsidRPr="00D93885">
        <w:t>fizycznego znaku drogowego w świecie rzeczywistym</w:t>
      </w:r>
      <w:r w:rsidR="003C2CFA">
        <w:t>.</w:t>
      </w:r>
      <w:r w:rsidR="00BA3F81">
        <w:t xml:space="preserve"> Maksymalna długość takiej ścieżki została ograniczona do 30 </w:t>
      </w:r>
      <w:r w:rsidR="00D30BC6">
        <w:t>obrazów</w:t>
      </w:r>
      <w:r w:rsidR="00B61A5B">
        <w:t>.</w:t>
      </w:r>
      <w:r w:rsidR="00BA3F81">
        <w:t xml:space="preserve"> </w:t>
      </w:r>
      <w:r w:rsidR="00B61A5B">
        <w:t>Z</w:t>
      </w:r>
      <w:r w:rsidR="00BA3F81">
        <w:t xml:space="preserve">badano, że </w:t>
      </w:r>
      <w:r w:rsidR="00BA3F81" w:rsidRPr="00BA3F81">
        <w:t xml:space="preserve">kolejne obrazy powoli mijanego znaku drogowego </w:t>
      </w:r>
      <w:r w:rsidR="00BA3F81">
        <w:t xml:space="preserve">były do </w:t>
      </w:r>
      <w:r w:rsidR="00070C3B">
        <w:t xml:space="preserve">siebie </w:t>
      </w:r>
      <w:r w:rsidR="00070C3B" w:rsidRPr="00BA3F81">
        <w:t>bardzo</w:t>
      </w:r>
      <w:r w:rsidR="00BA3F81" w:rsidRPr="00BA3F81">
        <w:t xml:space="preserve"> podobne </w:t>
      </w:r>
      <w:r w:rsidR="00BA3F81">
        <w:t xml:space="preserve">przez co nie </w:t>
      </w:r>
      <w:r w:rsidR="00BA3F81" w:rsidRPr="00BA3F81">
        <w:t>przyczynia</w:t>
      </w:r>
      <w:r w:rsidR="00BA3F81">
        <w:t>ły</w:t>
      </w:r>
      <w:r w:rsidR="00BA3F81" w:rsidRPr="00BA3F81">
        <w:t xml:space="preserve"> się do różnorodności zbioru danych.</w:t>
      </w:r>
    </w:p>
    <w:tbl>
      <w:tblPr>
        <w:tblStyle w:val="TableGrid"/>
        <w:tblW w:w="0" w:type="auto"/>
        <w:tblInd w:w="11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14"/>
      </w:tblGrid>
      <w:tr w:rsidR="00B03B53" w:rsidRPr="00B03B53" w14:paraId="4DDCC22F" w14:textId="77777777" w:rsidTr="00B03B53">
        <w:tc>
          <w:tcPr>
            <w:tcW w:w="8495" w:type="dxa"/>
          </w:tcPr>
          <w:p w14:paraId="082D532E" w14:textId="0EA128DA" w:rsidR="00B03B53" w:rsidRPr="00B03B53" w:rsidRDefault="00B03B53" w:rsidP="00B03B53">
            <w:pPr>
              <w:pStyle w:val="Caption"/>
              <w:keepNext/>
              <w:spacing w:line="276" w:lineRule="auto"/>
              <w:ind w:left="0" w:firstLine="0"/>
              <w:jc w:val="center"/>
            </w:pPr>
            <w:bookmarkStart w:id="33" w:name="_Toc136036077"/>
            <w:r w:rsidRPr="00B03B53">
              <w:rPr>
                <w:sz w:val="24"/>
                <w:szCs w:val="24"/>
              </w:rPr>
              <w:t xml:space="preserve">Tabela </w:t>
            </w:r>
            <w:r w:rsidRPr="00B03B53">
              <w:rPr>
                <w:sz w:val="24"/>
                <w:szCs w:val="24"/>
              </w:rPr>
              <w:fldChar w:fldCharType="begin"/>
            </w:r>
            <w:r w:rsidRPr="00B03B53">
              <w:rPr>
                <w:sz w:val="24"/>
                <w:szCs w:val="24"/>
              </w:rPr>
              <w:instrText xml:space="preserve"> SEQ Tabela \* ARABIC </w:instrText>
            </w:r>
            <w:r w:rsidRPr="00B03B53">
              <w:rPr>
                <w:sz w:val="24"/>
                <w:szCs w:val="24"/>
              </w:rPr>
              <w:fldChar w:fldCharType="separate"/>
            </w:r>
            <w:r w:rsidR="002D5C87">
              <w:rPr>
                <w:noProof/>
                <w:sz w:val="24"/>
                <w:szCs w:val="24"/>
              </w:rPr>
              <w:t>1</w:t>
            </w:r>
            <w:r w:rsidRPr="00B03B53">
              <w:rPr>
                <w:sz w:val="24"/>
                <w:szCs w:val="24"/>
              </w:rPr>
              <w:fldChar w:fldCharType="end"/>
            </w:r>
            <w:r w:rsidRPr="00B03B53">
              <w:rPr>
                <w:sz w:val="24"/>
                <w:szCs w:val="24"/>
              </w:rPr>
              <w:t>. Podsumowanie liczebności danych</w:t>
            </w:r>
            <w:bookmarkEnd w:id="33"/>
          </w:p>
        </w:tc>
      </w:tr>
      <w:tr w:rsidR="00B03B53" w:rsidRPr="00B03B53" w14:paraId="1949D977" w14:textId="77777777" w:rsidTr="00B03B53">
        <w:tc>
          <w:tcPr>
            <w:tcW w:w="8495" w:type="dxa"/>
          </w:tcPr>
          <w:tbl>
            <w:tblPr>
              <w:tblStyle w:val="TableContemporary"/>
              <w:tblW w:w="3668" w:type="dxa"/>
              <w:jc w:val="center"/>
              <w:tblLook w:val="04A0" w:firstRow="1" w:lastRow="0" w:firstColumn="1" w:lastColumn="0" w:noHBand="0" w:noVBand="1"/>
            </w:tblPr>
            <w:tblGrid>
              <w:gridCol w:w="2365"/>
              <w:gridCol w:w="1303"/>
            </w:tblGrid>
            <w:tr w:rsidR="00B03B53" w:rsidRPr="00B03B53" w14:paraId="2956FFA6" w14:textId="77777777" w:rsidTr="00A828E2">
              <w:trPr>
                <w:cnfStyle w:val="100000000000" w:firstRow="1" w:lastRow="0" w:firstColumn="0" w:lastColumn="0" w:oddVBand="0" w:evenVBand="0" w:oddHBand="0" w:evenHBand="0" w:firstRowFirstColumn="0" w:firstRowLastColumn="0" w:lastRowFirstColumn="0" w:lastRowLastColumn="0"/>
                <w:trHeight w:val="306"/>
                <w:jc w:val="center"/>
              </w:trPr>
              <w:tc>
                <w:tcPr>
                  <w:tcW w:w="2365" w:type="dxa"/>
                  <w:noWrap/>
                  <w:hideMark/>
                </w:tcPr>
                <w:p w14:paraId="291260F0" w14:textId="77777777" w:rsidR="00B03B53" w:rsidRPr="00C81DF7" w:rsidRDefault="00B03B53" w:rsidP="00B03B53">
                  <w:pPr>
                    <w:spacing w:line="276" w:lineRule="auto"/>
                    <w:jc w:val="center"/>
                    <w:rPr>
                      <w:rFonts w:ascii="Calibri" w:hAnsi="Calibri" w:cs="Calibri"/>
                      <w:color w:val="000000"/>
                      <w:sz w:val="22"/>
                      <w:szCs w:val="22"/>
                      <w:lang w:eastAsia="en-GB"/>
                    </w:rPr>
                  </w:pPr>
                  <w:r w:rsidRPr="00B03B53">
                    <w:rPr>
                      <w:rFonts w:ascii="Calibri" w:hAnsi="Calibri" w:cs="Calibri"/>
                      <w:color w:val="000000"/>
                      <w:sz w:val="22"/>
                      <w:szCs w:val="22"/>
                    </w:rPr>
                    <w:t>Liczebność danych</w:t>
                  </w:r>
                </w:p>
              </w:tc>
              <w:tc>
                <w:tcPr>
                  <w:tcW w:w="1303" w:type="dxa"/>
                  <w:noWrap/>
                  <w:hideMark/>
                </w:tcPr>
                <w:p w14:paraId="411DA530"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Wartości</w:t>
                  </w:r>
                </w:p>
              </w:tc>
            </w:tr>
            <w:tr w:rsidR="00B03B53" w:rsidRPr="00B03B53" w14:paraId="70E6BA1C" w14:textId="77777777" w:rsidTr="00A828E2">
              <w:trPr>
                <w:cnfStyle w:val="000000100000" w:firstRow="0" w:lastRow="0" w:firstColumn="0" w:lastColumn="0" w:oddVBand="0" w:evenVBand="0" w:oddHBand="1" w:evenHBand="0" w:firstRowFirstColumn="0" w:firstRowLastColumn="0" w:lastRowFirstColumn="0" w:lastRowLastColumn="0"/>
                <w:trHeight w:val="306"/>
                <w:jc w:val="center"/>
              </w:trPr>
              <w:tc>
                <w:tcPr>
                  <w:tcW w:w="2365" w:type="dxa"/>
                  <w:noWrap/>
                  <w:hideMark/>
                </w:tcPr>
                <w:p w14:paraId="099A5BA6"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Zbiór treningowy</w:t>
                  </w:r>
                </w:p>
              </w:tc>
              <w:tc>
                <w:tcPr>
                  <w:tcW w:w="1303" w:type="dxa"/>
                  <w:noWrap/>
                  <w:hideMark/>
                </w:tcPr>
                <w:p w14:paraId="01BAA8B4"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39209</w:t>
                  </w:r>
                </w:p>
              </w:tc>
            </w:tr>
            <w:tr w:rsidR="00B03B53" w:rsidRPr="00B03B53" w14:paraId="2D497A4C" w14:textId="77777777" w:rsidTr="00A828E2">
              <w:trPr>
                <w:cnfStyle w:val="000000010000" w:firstRow="0" w:lastRow="0" w:firstColumn="0" w:lastColumn="0" w:oddVBand="0" w:evenVBand="0" w:oddHBand="0" w:evenHBand="1" w:firstRowFirstColumn="0" w:firstRowLastColumn="0" w:lastRowFirstColumn="0" w:lastRowLastColumn="0"/>
                <w:trHeight w:val="306"/>
                <w:jc w:val="center"/>
              </w:trPr>
              <w:tc>
                <w:tcPr>
                  <w:tcW w:w="2365" w:type="dxa"/>
                  <w:noWrap/>
                  <w:hideMark/>
                </w:tcPr>
                <w:p w14:paraId="5E7EB145"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Zbiór testowy</w:t>
                  </w:r>
                </w:p>
              </w:tc>
              <w:tc>
                <w:tcPr>
                  <w:tcW w:w="1303" w:type="dxa"/>
                  <w:noWrap/>
                  <w:hideMark/>
                </w:tcPr>
                <w:p w14:paraId="3D63809A"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12630</w:t>
                  </w:r>
                </w:p>
              </w:tc>
            </w:tr>
            <w:tr w:rsidR="00B03B53" w:rsidRPr="00B03B53" w14:paraId="25D4BA64" w14:textId="77777777" w:rsidTr="00A828E2">
              <w:trPr>
                <w:cnfStyle w:val="000000100000" w:firstRow="0" w:lastRow="0" w:firstColumn="0" w:lastColumn="0" w:oddVBand="0" w:evenVBand="0" w:oddHBand="1" w:evenHBand="0" w:firstRowFirstColumn="0" w:firstRowLastColumn="0" w:lastRowFirstColumn="0" w:lastRowLastColumn="0"/>
                <w:trHeight w:val="306"/>
                <w:jc w:val="center"/>
              </w:trPr>
              <w:tc>
                <w:tcPr>
                  <w:tcW w:w="2365" w:type="dxa"/>
                  <w:noWrap/>
                  <w:hideMark/>
                </w:tcPr>
                <w:p w14:paraId="76E59417"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Liczba klas</w:t>
                  </w:r>
                </w:p>
              </w:tc>
              <w:tc>
                <w:tcPr>
                  <w:tcW w:w="1303" w:type="dxa"/>
                  <w:noWrap/>
                  <w:hideMark/>
                </w:tcPr>
                <w:p w14:paraId="606F386E"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43</w:t>
                  </w:r>
                </w:p>
              </w:tc>
            </w:tr>
          </w:tbl>
          <w:p w14:paraId="6CFF4D6A" w14:textId="77777777" w:rsidR="00B03B53" w:rsidRPr="00B03B53" w:rsidRDefault="00B03B53" w:rsidP="00B03B53">
            <w:pPr>
              <w:spacing w:line="276" w:lineRule="auto"/>
              <w:jc w:val="center"/>
            </w:pPr>
            <w:r w:rsidRPr="00B03B53">
              <w:rPr>
                <w:b/>
                <w:sz w:val="20"/>
                <w:szCs w:val="20"/>
              </w:rPr>
              <w:t xml:space="preserve">Źródło: </w:t>
            </w:r>
            <w:r w:rsidRPr="00AC0EB1">
              <w:rPr>
                <w:bCs/>
                <w:i/>
                <w:iCs/>
                <w:sz w:val="20"/>
                <w:szCs w:val="20"/>
              </w:rPr>
              <w:t>Opracowanie własne.</w:t>
            </w:r>
          </w:p>
        </w:tc>
      </w:tr>
    </w:tbl>
    <w:p w14:paraId="2335C433" w14:textId="77777777" w:rsidR="00B03B53" w:rsidRDefault="00B03B53" w:rsidP="005E1638">
      <w:pPr>
        <w:pStyle w:val="BodyText"/>
      </w:pPr>
    </w:p>
    <w:p w14:paraId="0742EF88" w14:textId="112E78D4" w:rsidR="00B03B53" w:rsidRDefault="00C06F98" w:rsidP="00703CCB">
      <w:pPr>
        <w:pStyle w:val="BodyText"/>
      </w:pPr>
      <w:r>
        <w:tab/>
        <w:t xml:space="preserve">Na każdym z obrazów zawartych w zbiorze znajduje się tylko jeden znak. Wielkości obrazów różnią się zaczynając od obrazów 15x15 pikseli, a kończąc na obrazach 250x250 pikseli. </w:t>
      </w:r>
      <w:r w:rsidR="00071D55">
        <w:t>Przykładowe obrazy ze zbioru</w:t>
      </w:r>
      <w:r w:rsidR="00703CCB">
        <w:t xml:space="preserve"> treningowego</w:t>
      </w:r>
      <w:r w:rsidR="00071D55">
        <w:t xml:space="preserve"> </w:t>
      </w:r>
      <w:r w:rsidR="00703CCB">
        <w:t>można zobaczyć na rysunku nr 1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703CCB" w14:paraId="36C12E27" w14:textId="77777777" w:rsidTr="00703CCB">
        <w:trPr>
          <w:jc w:val="center"/>
        </w:trPr>
        <w:tc>
          <w:tcPr>
            <w:tcW w:w="8495" w:type="dxa"/>
            <w:vAlign w:val="center"/>
          </w:tcPr>
          <w:p w14:paraId="0101A26F" w14:textId="15FF83DB" w:rsidR="00703CCB" w:rsidRPr="00B61A5B" w:rsidRDefault="00703CCB" w:rsidP="00703CCB">
            <w:pPr>
              <w:pStyle w:val="Caption"/>
              <w:ind w:left="0" w:firstLine="0"/>
              <w:jc w:val="center"/>
              <w:rPr>
                <w:sz w:val="24"/>
                <w:szCs w:val="24"/>
              </w:rPr>
            </w:pPr>
            <w:bookmarkStart w:id="34" w:name="_Toc134967473"/>
            <w:r w:rsidRPr="00B61A5B">
              <w:rPr>
                <w:sz w:val="24"/>
                <w:szCs w:val="24"/>
              </w:rPr>
              <w:t xml:space="preserve">Rysunek </w:t>
            </w:r>
            <w:r w:rsidR="00C90FA7" w:rsidRPr="00B61A5B">
              <w:rPr>
                <w:sz w:val="24"/>
                <w:szCs w:val="24"/>
              </w:rPr>
              <w:fldChar w:fldCharType="begin"/>
            </w:r>
            <w:r w:rsidR="00C90FA7" w:rsidRPr="00B61A5B">
              <w:rPr>
                <w:sz w:val="24"/>
                <w:szCs w:val="24"/>
              </w:rPr>
              <w:instrText xml:space="preserve"> SEQ Rysunek \* ARABIC </w:instrText>
            </w:r>
            <w:r w:rsidR="00C90FA7" w:rsidRPr="00B61A5B">
              <w:rPr>
                <w:sz w:val="24"/>
                <w:szCs w:val="24"/>
              </w:rPr>
              <w:fldChar w:fldCharType="separate"/>
            </w:r>
            <w:r w:rsidR="00A51146" w:rsidRPr="00B61A5B">
              <w:rPr>
                <w:noProof/>
                <w:sz w:val="24"/>
                <w:szCs w:val="24"/>
              </w:rPr>
              <w:t>11</w:t>
            </w:r>
            <w:r w:rsidR="00C90FA7" w:rsidRPr="00B61A5B">
              <w:rPr>
                <w:sz w:val="24"/>
                <w:szCs w:val="24"/>
              </w:rPr>
              <w:fldChar w:fldCharType="end"/>
            </w:r>
            <w:r w:rsidRPr="00B61A5B">
              <w:rPr>
                <w:sz w:val="24"/>
                <w:szCs w:val="24"/>
              </w:rPr>
              <w:t>. Przykładowe obrazy z</w:t>
            </w:r>
            <w:r w:rsidR="00FF10E0" w:rsidRPr="00B61A5B">
              <w:rPr>
                <w:sz w:val="24"/>
                <w:szCs w:val="24"/>
              </w:rPr>
              <w:t xml:space="preserve"> treningowego</w:t>
            </w:r>
            <w:r w:rsidRPr="00B61A5B">
              <w:rPr>
                <w:sz w:val="24"/>
                <w:szCs w:val="24"/>
              </w:rPr>
              <w:t xml:space="preserve"> zbioru danych</w:t>
            </w:r>
            <w:bookmarkEnd w:id="34"/>
          </w:p>
        </w:tc>
      </w:tr>
      <w:tr w:rsidR="00703CCB" w14:paraId="24B35FB4" w14:textId="77777777" w:rsidTr="00703CCB">
        <w:trPr>
          <w:jc w:val="center"/>
        </w:trPr>
        <w:tc>
          <w:tcPr>
            <w:tcW w:w="8495" w:type="dxa"/>
            <w:vAlign w:val="center"/>
          </w:tcPr>
          <w:p w14:paraId="2C145FFE" w14:textId="36942424" w:rsidR="00703CCB" w:rsidRDefault="00703CCB" w:rsidP="00703CCB">
            <w:pPr>
              <w:pStyle w:val="BodyText"/>
              <w:jc w:val="center"/>
            </w:pPr>
            <w:r>
              <w:rPr>
                <w:noProof/>
              </w:rPr>
              <w:drawing>
                <wp:inline distT="0" distB="0" distL="0" distR="0" wp14:anchorId="03BAE583" wp14:editId="34037E33">
                  <wp:extent cx="4124325" cy="4146147"/>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25262" cy="4147089"/>
                          </a:xfrm>
                          <a:prstGeom prst="rect">
                            <a:avLst/>
                          </a:prstGeom>
                          <a:noFill/>
                          <a:ln>
                            <a:noFill/>
                          </a:ln>
                        </pic:spPr>
                      </pic:pic>
                    </a:graphicData>
                  </a:graphic>
                </wp:inline>
              </w:drawing>
            </w:r>
          </w:p>
        </w:tc>
      </w:tr>
      <w:tr w:rsidR="00703CCB" w14:paraId="7CAA9736" w14:textId="77777777" w:rsidTr="00703CCB">
        <w:trPr>
          <w:jc w:val="center"/>
        </w:trPr>
        <w:tc>
          <w:tcPr>
            <w:tcW w:w="8495" w:type="dxa"/>
            <w:vAlign w:val="center"/>
          </w:tcPr>
          <w:p w14:paraId="106B3A5C" w14:textId="307CC19E" w:rsidR="00703CCB" w:rsidRDefault="00703CCB" w:rsidP="00703CCB">
            <w:pPr>
              <w:pStyle w:val="BodyText"/>
              <w:jc w:val="center"/>
            </w:pPr>
            <w:r w:rsidRPr="00B03B53">
              <w:rPr>
                <w:b/>
                <w:sz w:val="20"/>
                <w:szCs w:val="20"/>
              </w:rPr>
              <w:t xml:space="preserve">Źródło: </w:t>
            </w:r>
            <w:r w:rsidRPr="00AC0EB1">
              <w:rPr>
                <w:bCs/>
                <w:i/>
                <w:iCs/>
                <w:sz w:val="20"/>
                <w:szCs w:val="20"/>
              </w:rPr>
              <w:t>Opracowanie własne.</w:t>
            </w:r>
          </w:p>
        </w:tc>
      </w:tr>
    </w:tbl>
    <w:p w14:paraId="27B11998" w14:textId="737D9FA3" w:rsidR="00703CCB" w:rsidRDefault="000A2BBB" w:rsidP="005E1638">
      <w:pPr>
        <w:pStyle w:val="BodyText"/>
      </w:pPr>
      <w:r>
        <w:tab/>
      </w:r>
    </w:p>
    <w:p w14:paraId="63525BF6" w14:textId="404A98AE" w:rsidR="003E7F60" w:rsidRDefault="003E7F60" w:rsidP="005E1638">
      <w:pPr>
        <w:pStyle w:val="BodyText"/>
      </w:pPr>
      <w:r>
        <w:tab/>
        <w:t>Warto zauważyć, że obrazy są mocno zróżnicowane, jeśli chodzi o ich jakość. Część z nich jest dobrze doświetlona, jednak jest też dużo obrazów</w:t>
      </w:r>
      <w:r w:rsidR="00A14847">
        <w:t>,</w:t>
      </w:r>
      <w:r>
        <w:t xml:space="preserve"> wygląda</w:t>
      </w:r>
      <w:r w:rsidR="00A14847">
        <w:t>jących</w:t>
      </w:r>
      <w:r>
        <w:t xml:space="preserve"> </w:t>
      </w:r>
      <w:r w:rsidR="00A14847">
        <w:t>na zrobione</w:t>
      </w:r>
      <w:r>
        <w:t xml:space="preserve"> późnym wieczorem, przy słabych warunkach oświetleniowych. Oprócz tego w</w:t>
      </w:r>
      <w:r w:rsidR="001D5C67">
        <w:t> </w:t>
      </w:r>
      <w:r>
        <w:t xml:space="preserve">związku z robieniem zdjęć w ruchu, niektóre obserwacje są mocno niewyraźne. </w:t>
      </w:r>
      <w:r w:rsidR="00D01B9A">
        <w:t>Z</w:t>
      </w:r>
      <w:r w:rsidR="001D5C67">
        <w:t> </w:t>
      </w:r>
      <w:r w:rsidR="00D01B9A">
        <w:t xml:space="preserve">jednej strony jest to bardzo dobry znak, jako że są to realne warunki w jakich klasyfikator będzie musiał </w:t>
      </w:r>
      <w:r w:rsidR="00A14847">
        <w:t xml:space="preserve">działać </w:t>
      </w:r>
      <w:r w:rsidR="00D01B9A">
        <w:t>na co dzień. Z drugiej strony będzie to dodatkowe wyzwanie dla sieci neuronowej</w:t>
      </w:r>
      <w:r w:rsidR="00EE4F16">
        <w:t xml:space="preserve">, aby osiągnąć wysoki wynik </w:t>
      </w:r>
      <w:r w:rsidR="00044152">
        <w:t xml:space="preserve">poprawnej </w:t>
      </w:r>
      <w:r w:rsidR="00EE4F16">
        <w:t>klasyfikacji.</w:t>
      </w:r>
    </w:p>
    <w:p w14:paraId="4D6201F6" w14:textId="7D3A15D7" w:rsidR="00703CCB" w:rsidRDefault="00FF10E0" w:rsidP="005E1638">
      <w:pPr>
        <w:pStyle w:val="BodyText"/>
      </w:pPr>
      <w:r>
        <w:tab/>
        <w:t>P</w:t>
      </w:r>
      <w:r w:rsidR="006D7D90">
        <w:t>o</w:t>
      </w:r>
      <w:r>
        <w:t xml:space="preserve"> przyjrzeniu się podstawowym wartości</w:t>
      </w:r>
      <w:r w:rsidR="00D928F1">
        <w:t>om</w:t>
      </w:r>
      <w:r>
        <w:t xml:space="preserve"> warto dokładniej przyjrzeć się zbalansowaniu zbioru. </w:t>
      </w:r>
      <w:r w:rsidR="00166316">
        <w:t xml:space="preserve">Zaczynając od klas w zbiorze treningowym na rysunku nr 12 </w:t>
      </w:r>
      <w:r w:rsidR="00166316">
        <w:lastRenderedPageBreak/>
        <w:t xml:space="preserve">można zauważyć, że </w:t>
      </w:r>
      <w:r w:rsidR="00D070DB">
        <w:t xml:space="preserve">są one rozłożone mocno nierównomiernie. </w:t>
      </w:r>
      <w:r w:rsidR="00873904">
        <w:t xml:space="preserve">Na </w:t>
      </w:r>
      <w:r w:rsidR="003E7F60">
        <w:t>klasę</w:t>
      </w:r>
      <w:r w:rsidR="00873904">
        <w:t xml:space="preserve"> w zbiorze</w:t>
      </w:r>
      <w:r w:rsidR="003E7F60">
        <w:t xml:space="preserve"> </w:t>
      </w:r>
      <w:r w:rsidR="00873904">
        <w:t xml:space="preserve">przypada średnio około 912 obrazów. </w:t>
      </w:r>
      <w:r w:rsidR="00D070DB">
        <w:t xml:space="preserve">Są </w:t>
      </w:r>
      <w:r w:rsidR="00873904">
        <w:t xml:space="preserve">jednak </w:t>
      </w:r>
      <w:r w:rsidR="00D070DB">
        <w:t xml:space="preserve">klasy, które posiadają </w:t>
      </w:r>
      <w:r w:rsidR="001D5C67">
        <w:t xml:space="preserve">ich </w:t>
      </w:r>
      <w:r w:rsidR="00D070DB">
        <w:t xml:space="preserve">ponad 2000, ale są też takie które mają </w:t>
      </w:r>
      <w:r w:rsidR="00F53EFF">
        <w:t xml:space="preserve">ich </w:t>
      </w:r>
      <w:r w:rsidR="00D070DB">
        <w:t xml:space="preserve">poniżej </w:t>
      </w:r>
      <w:r w:rsidR="00F53EFF">
        <w:t>300.</w:t>
      </w:r>
      <w:r w:rsidR="00D85B72">
        <w:t xml:space="preserve"> Tak duże zróżnicowanie wynika z częstości poszczególnych znaków na drogach. Przyglądając się bliżej etykietą, okazuje się, że najwięcej obrazów posiadają takie znaki jak ograniczenie prędkości do 30km/h, ograniczenie prędkości do 50 km/h lub znak ustąp pierwszeństwa. Natomiast na drugim końcu spektrum znajdują się takie znaki jak niebezpieczny zakręt w lewo, jedź prosto czy też koniec zakazu wyprzedzania pojazdów powyżej 3.5 tony</w:t>
      </w:r>
      <w:r w:rsidR="00FC4923">
        <w:t>, który nie często spotyka się na drogac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66316" w14:paraId="0C15E8F1" w14:textId="77777777" w:rsidTr="00166316">
        <w:trPr>
          <w:jc w:val="center"/>
        </w:trPr>
        <w:tc>
          <w:tcPr>
            <w:tcW w:w="8495" w:type="dxa"/>
            <w:vAlign w:val="center"/>
          </w:tcPr>
          <w:p w14:paraId="40655FB8" w14:textId="5BCB2339" w:rsidR="00166316" w:rsidRDefault="00166316" w:rsidP="00166316">
            <w:pPr>
              <w:pStyle w:val="Caption"/>
              <w:jc w:val="center"/>
            </w:pPr>
            <w:bookmarkStart w:id="35" w:name="_Toc134967474"/>
            <w:r w:rsidRPr="00166316">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2</w:t>
            </w:r>
            <w:r w:rsidR="00C90FA7">
              <w:rPr>
                <w:sz w:val="24"/>
                <w:szCs w:val="24"/>
              </w:rPr>
              <w:fldChar w:fldCharType="end"/>
            </w:r>
            <w:r w:rsidRPr="00166316">
              <w:rPr>
                <w:sz w:val="24"/>
                <w:szCs w:val="24"/>
              </w:rPr>
              <w:t>. Rozkład klas w zbiorze treningowym</w:t>
            </w:r>
            <w:bookmarkEnd w:id="35"/>
          </w:p>
        </w:tc>
      </w:tr>
      <w:tr w:rsidR="00166316" w14:paraId="7ED1B61D" w14:textId="77777777" w:rsidTr="00166316">
        <w:trPr>
          <w:jc w:val="center"/>
        </w:trPr>
        <w:tc>
          <w:tcPr>
            <w:tcW w:w="8495" w:type="dxa"/>
            <w:vAlign w:val="center"/>
          </w:tcPr>
          <w:p w14:paraId="3F9629E3" w14:textId="31EBEBD5" w:rsidR="00166316" w:rsidRDefault="009D0312" w:rsidP="00166316">
            <w:pPr>
              <w:pStyle w:val="BodyText"/>
              <w:jc w:val="center"/>
            </w:pPr>
            <w:r w:rsidRPr="009D0312">
              <w:rPr>
                <w:noProof/>
              </w:rPr>
              <w:drawing>
                <wp:inline distT="0" distB="0" distL="0" distR="0" wp14:anchorId="42C323C5" wp14:editId="5D329D40">
                  <wp:extent cx="5279218" cy="24288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81112" cy="2429746"/>
                          </a:xfrm>
                          <a:prstGeom prst="rect">
                            <a:avLst/>
                          </a:prstGeom>
                        </pic:spPr>
                      </pic:pic>
                    </a:graphicData>
                  </a:graphic>
                </wp:inline>
              </w:drawing>
            </w:r>
          </w:p>
        </w:tc>
      </w:tr>
      <w:tr w:rsidR="00166316" w14:paraId="3280AE83" w14:textId="77777777" w:rsidTr="00166316">
        <w:trPr>
          <w:jc w:val="center"/>
        </w:trPr>
        <w:tc>
          <w:tcPr>
            <w:tcW w:w="8495" w:type="dxa"/>
            <w:vAlign w:val="center"/>
          </w:tcPr>
          <w:p w14:paraId="4E446FC5" w14:textId="77777777" w:rsidR="00166316" w:rsidRDefault="00166316" w:rsidP="00166316">
            <w:pPr>
              <w:pStyle w:val="BodyText"/>
              <w:jc w:val="center"/>
            </w:pPr>
            <w:r w:rsidRPr="00B03B53">
              <w:rPr>
                <w:b/>
                <w:sz w:val="20"/>
                <w:szCs w:val="20"/>
              </w:rPr>
              <w:t xml:space="preserve">Źródło: </w:t>
            </w:r>
            <w:r w:rsidRPr="00AC0EB1">
              <w:rPr>
                <w:bCs/>
                <w:i/>
                <w:iCs/>
                <w:sz w:val="20"/>
                <w:szCs w:val="20"/>
              </w:rPr>
              <w:t>Opracowanie własne.</w:t>
            </w:r>
          </w:p>
        </w:tc>
      </w:tr>
    </w:tbl>
    <w:p w14:paraId="0BD5D39B" w14:textId="77777777" w:rsidR="00434495" w:rsidRDefault="00434495" w:rsidP="005E1638">
      <w:pPr>
        <w:pStyle w:val="BodyText"/>
      </w:pPr>
      <w:r>
        <w:tab/>
      </w:r>
    </w:p>
    <w:p w14:paraId="09980BF0" w14:textId="71C12B18" w:rsidR="000937D4" w:rsidRDefault="00434495" w:rsidP="005E1638">
      <w:pPr>
        <w:pStyle w:val="BodyText"/>
      </w:pPr>
      <w:r>
        <w:tab/>
        <w:t xml:space="preserve">Taki sam wykres stworzono dla klas obrazów znajdujących się w zbiorze testowym, co </w:t>
      </w:r>
      <w:r w:rsidR="007038EC">
        <w:t xml:space="preserve">przedstawia rysunek </w:t>
      </w:r>
      <w:r>
        <w:t>nr 13.</w:t>
      </w:r>
      <w:r w:rsidR="007038EC">
        <w:t xml:space="preserve"> Jest on bardzo podobny do rysunku nr 12, z tym, że najbardziej liczne klasy mają powyżej 700 obserwacji, a najmniej liczne nawet poniżej 200. </w:t>
      </w:r>
      <w:r w:rsidR="00873904">
        <w:t xml:space="preserve">Średnia liczba obrazów na klasę wynosi 294. </w:t>
      </w:r>
      <w:r w:rsidR="007038EC">
        <w:t xml:space="preserve">Pod względem rozkładu wykresy te są bliźniaczo podobne z niewielkimi odchyleniami względem proporcji ze zbioru treningowego w niektórych klasach np. </w:t>
      </w:r>
      <w:r w:rsidR="000937D4">
        <w:t xml:space="preserve">klasie </w:t>
      </w:r>
      <w:r w:rsidR="007038EC">
        <w:t>4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66316" w14:paraId="2BBCB4B6" w14:textId="77777777" w:rsidTr="000937D4">
        <w:trPr>
          <w:cantSplit/>
          <w:tblHeader/>
        </w:trPr>
        <w:tc>
          <w:tcPr>
            <w:tcW w:w="8495" w:type="dxa"/>
            <w:vAlign w:val="center"/>
          </w:tcPr>
          <w:p w14:paraId="7668C0E3" w14:textId="097DBCD7" w:rsidR="00166316" w:rsidRDefault="00166316" w:rsidP="000937D4">
            <w:pPr>
              <w:pStyle w:val="Caption"/>
              <w:keepLines/>
              <w:jc w:val="center"/>
            </w:pPr>
            <w:bookmarkStart w:id="36" w:name="_Toc134967475"/>
            <w:r w:rsidRPr="00166316">
              <w:rPr>
                <w:sz w:val="24"/>
                <w:szCs w:val="24"/>
              </w:rPr>
              <w:lastRenderedPageBreak/>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3</w:t>
            </w:r>
            <w:r w:rsidR="00C90FA7">
              <w:rPr>
                <w:sz w:val="24"/>
                <w:szCs w:val="24"/>
              </w:rPr>
              <w:fldChar w:fldCharType="end"/>
            </w:r>
            <w:r w:rsidRPr="00166316">
              <w:rPr>
                <w:sz w:val="24"/>
                <w:szCs w:val="24"/>
              </w:rPr>
              <w:t>. Rozkład klas w zbiorze testowym</w:t>
            </w:r>
            <w:bookmarkEnd w:id="36"/>
          </w:p>
        </w:tc>
      </w:tr>
      <w:tr w:rsidR="00166316" w14:paraId="5C41DB2A" w14:textId="77777777" w:rsidTr="000937D4">
        <w:trPr>
          <w:cantSplit/>
          <w:tblHeader/>
        </w:trPr>
        <w:tc>
          <w:tcPr>
            <w:tcW w:w="8495" w:type="dxa"/>
            <w:vAlign w:val="center"/>
          </w:tcPr>
          <w:p w14:paraId="016D617E" w14:textId="4F616FA8" w:rsidR="00166316" w:rsidRDefault="009D0312" w:rsidP="000937D4">
            <w:pPr>
              <w:pStyle w:val="BodyText"/>
              <w:keepLines/>
            </w:pPr>
            <w:r w:rsidRPr="009D0312">
              <w:rPr>
                <w:noProof/>
              </w:rPr>
              <w:drawing>
                <wp:inline distT="0" distB="0" distL="0" distR="0" wp14:anchorId="680556F2" wp14:editId="04E01A75">
                  <wp:extent cx="5324475" cy="246221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32735" cy="2466038"/>
                          </a:xfrm>
                          <a:prstGeom prst="rect">
                            <a:avLst/>
                          </a:prstGeom>
                        </pic:spPr>
                      </pic:pic>
                    </a:graphicData>
                  </a:graphic>
                </wp:inline>
              </w:drawing>
            </w:r>
          </w:p>
        </w:tc>
      </w:tr>
      <w:tr w:rsidR="00166316" w14:paraId="3E372594" w14:textId="77777777" w:rsidTr="000937D4">
        <w:trPr>
          <w:cantSplit/>
          <w:tblHeader/>
        </w:trPr>
        <w:tc>
          <w:tcPr>
            <w:tcW w:w="8495" w:type="dxa"/>
            <w:vAlign w:val="center"/>
          </w:tcPr>
          <w:p w14:paraId="6581C388" w14:textId="77777777" w:rsidR="00166316" w:rsidRDefault="00166316" w:rsidP="000937D4">
            <w:pPr>
              <w:pStyle w:val="BodyText"/>
              <w:keepLines/>
              <w:jc w:val="center"/>
            </w:pPr>
            <w:r w:rsidRPr="00B03B53">
              <w:rPr>
                <w:b/>
                <w:sz w:val="20"/>
                <w:szCs w:val="20"/>
              </w:rPr>
              <w:t xml:space="preserve">Źródło: </w:t>
            </w:r>
            <w:r w:rsidRPr="00AC0EB1">
              <w:rPr>
                <w:bCs/>
                <w:i/>
                <w:iCs/>
                <w:sz w:val="20"/>
                <w:szCs w:val="20"/>
              </w:rPr>
              <w:t>Opracowanie własne.</w:t>
            </w:r>
          </w:p>
        </w:tc>
      </w:tr>
    </w:tbl>
    <w:p w14:paraId="71247D4C" w14:textId="77777777" w:rsidR="00F55118" w:rsidRDefault="009D0312" w:rsidP="005E1638">
      <w:pPr>
        <w:pStyle w:val="BodyText"/>
      </w:pPr>
      <w:r>
        <w:tab/>
      </w:r>
    </w:p>
    <w:p w14:paraId="4929313E" w14:textId="78BF6F2E" w:rsidR="0021103C" w:rsidRDefault="00F55118" w:rsidP="005E1638">
      <w:pPr>
        <w:pStyle w:val="BodyText"/>
      </w:pPr>
      <w:r>
        <w:tab/>
      </w:r>
      <w:r w:rsidR="0021103C">
        <w:t xml:space="preserve">Po przeanalizowaniu rozkładów klas w obu zbiorach można dojść do wniosku, że zbiór ten jest przykładem zbioru niezbalansowanego. </w:t>
      </w:r>
      <w:r w:rsidR="00152666">
        <w:t>Warto</w:t>
      </w:r>
      <w:r w:rsidR="00C878E5">
        <w:t xml:space="preserve"> mieć to na uwadze przy trenowaniu modelu, ponieważ a</w:t>
      </w:r>
      <w:r w:rsidR="00C878E5" w:rsidRPr="00C878E5">
        <w:t>lgorytm</w:t>
      </w:r>
      <w:r w:rsidR="00C878E5">
        <w:t>, który</w:t>
      </w:r>
      <w:r w:rsidR="00C878E5" w:rsidRPr="00C878E5">
        <w:t xml:space="preserve"> otrzymuje znacznie więcej przykładów z</w:t>
      </w:r>
      <w:r w:rsidR="002D5C87">
        <w:t> </w:t>
      </w:r>
      <w:r w:rsidR="00C878E5" w:rsidRPr="00C878E5">
        <w:t xml:space="preserve">jednej klasy, </w:t>
      </w:r>
      <w:r w:rsidR="00C878E5">
        <w:t xml:space="preserve">może </w:t>
      </w:r>
      <w:r w:rsidR="00F70673">
        <w:t>być</w:t>
      </w:r>
      <w:r w:rsidR="00C878E5" w:rsidRPr="00C878E5">
        <w:t xml:space="preserve"> </w:t>
      </w:r>
      <w:r w:rsidR="00152666">
        <w:t xml:space="preserve">wobec niej </w:t>
      </w:r>
      <w:r w:rsidR="00C878E5" w:rsidRPr="00C878E5">
        <w:t>stronnic</w:t>
      </w:r>
      <w:r w:rsidR="00152666">
        <w:t>zy</w:t>
      </w:r>
      <w:r w:rsidR="00C878E5" w:rsidRPr="00C878E5">
        <w:t>.</w:t>
      </w:r>
    </w:p>
    <w:p w14:paraId="51E96F87" w14:textId="205738F8" w:rsidR="0030096B" w:rsidRDefault="0021103C" w:rsidP="005E1638">
      <w:pPr>
        <w:pStyle w:val="BodyText"/>
      </w:pPr>
      <w:r>
        <w:tab/>
      </w:r>
      <w:r w:rsidR="009D0312">
        <w:t>Przed przejściem do pre</w:t>
      </w:r>
      <w:r w:rsidR="00C3346B">
        <w:t>-</w:t>
      </w:r>
      <w:r w:rsidR="009D0312">
        <w:t>processingu warto również przyjrzeć się lepiej wymiarom zdjęć i ich zróżnicowaniu w zbiorze.</w:t>
      </w:r>
      <w:r w:rsidR="0030096B">
        <w:t xml:space="preserve"> Na rysunku nr 14 został przedstawiony rozkład wysokości i szerokości wszystkich obrazów w zbiorze treningowym.</w:t>
      </w:r>
      <w:r w:rsidR="000937D4">
        <w:t xml:space="preserve"> Niebieski</w:t>
      </w:r>
      <w:r w:rsidR="001D5C67">
        <w:t>m</w:t>
      </w:r>
      <w:r w:rsidR="000937D4">
        <w:t xml:space="preserve"> kolorem oznaczono wysokość, a szarym szerokość obrazów.</w:t>
      </w:r>
      <w:r w:rsidR="00251A54">
        <w:t xml:space="preserve"> Oba wymiary zdają się mieć bardzo podobny rozkład. Na wykresie widać również jak wiele unikalnych wartości przyjmują obrazy. Jednak zdecydowana większość z nich posiada wymiary poniżej 100x100 pikseli</w:t>
      </w:r>
      <w:r w:rsidR="00AA413E">
        <w:t>.</w:t>
      </w:r>
      <w:r w:rsidR="00352689">
        <w:t xml:space="preserve"> </w:t>
      </w:r>
      <w:r w:rsidR="00AA413E">
        <w:t>Ś</w:t>
      </w:r>
      <w:r w:rsidR="00352689">
        <w:t xml:space="preserve">rednia wynosi około </w:t>
      </w:r>
      <w:r w:rsidR="003E5E8E">
        <w:t>32 pikseli</w:t>
      </w:r>
      <w:r w:rsidR="00352689">
        <w:t xml:space="preserve"> dla obu wymiarów.</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30096B" w14:paraId="46B10C3A" w14:textId="77777777" w:rsidTr="000937D4">
        <w:trPr>
          <w:cantSplit/>
          <w:tblHeader/>
          <w:jc w:val="center"/>
        </w:trPr>
        <w:tc>
          <w:tcPr>
            <w:tcW w:w="8495" w:type="dxa"/>
            <w:vAlign w:val="center"/>
          </w:tcPr>
          <w:p w14:paraId="0CB2E969" w14:textId="0691F240" w:rsidR="0030096B" w:rsidRPr="009C60A6" w:rsidRDefault="0030096B" w:rsidP="0030096B">
            <w:pPr>
              <w:pStyle w:val="Caption"/>
              <w:jc w:val="center"/>
              <w:rPr>
                <w:sz w:val="24"/>
                <w:szCs w:val="24"/>
              </w:rPr>
            </w:pPr>
            <w:bookmarkStart w:id="37" w:name="_Toc134967476"/>
            <w:r w:rsidRPr="009C60A6">
              <w:rPr>
                <w:sz w:val="24"/>
                <w:szCs w:val="24"/>
              </w:rPr>
              <w:lastRenderedPageBreak/>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4</w:t>
            </w:r>
            <w:r w:rsidR="00C90FA7">
              <w:rPr>
                <w:sz w:val="24"/>
                <w:szCs w:val="24"/>
              </w:rPr>
              <w:fldChar w:fldCharType="end"/>
            </w:r>
            <w:r w:rsidRPr="009C60A6">
              <w:rPr>
                <w:sz w:val="24"/>
                <w:szCs w:val="24"/>
              </w:rPr>
              <w:t>. Rozkład wymiarów obrazów w zbiorze treningowym</w:t>
            </w:r>
            <w:bookmarkEnd w:id="37"/>
          </w:p>
        </w:tc>
      </w:tr>
      <w:tr w:rsidR="0030096B" w14:paraId="51E9CCF5" w14:textId="77777777" w:rsidTr="000937D4">
        <w:trPr>
          <w:cantSplit/>
          <w:tblHeader/>
          <w:jc w:val="center"/>
        </w:trPr>
        <w:tc>
          <w:tcPr>
            <w:tcW w:w="8495" w:type="dxa"/>
            <w:vAlign w:val="center"/>
          </w:tcPr>
          <w:p w14:paraId="112EF7EC" w14:textId="053DD32D" w:rsidR="0030096B" w:rsidRDefault="0030096B" w:rsidP="00066959">
            <w:pPr>
              <w:pStyle w:val="BodyText"/>
              <w:jc w:val="center"/>
            </w:pPr>
            <w:r w:rsidRPr="0030096B">
              <w:rPr>
                <w:noProof/>
              </w:rPr>
              <w:drawing>
                <wp:inline distT="0" distB="0" distL="0" distR="0" wp14:anchorId="2FDB1FA5" wp14:editId="269B2CA4">
                  <wp:extent cx="5324475" cy="3180286"/>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25165" cy="3180698"/>
                          </a:xfrm>
                          <a:prstGeom prst="rect">
                            <a:avLst/>
                          </a:prstGeom>
                        </pic:spPr>
                      </pic:pic>
                    </a:graphicData>
                  </a:graphic>
                </wp:inline>
              </w:drawing>
            </w:r>
          </w:p>
        </w:tc>
      </w:tr>
      <w:tr w:rsidR="0030096B" w14:paraId="7B33E42D" w14:textId="77777777" w:rsidTr="000937D4">
        <w:trPr>
          <w:cantSplit/>
          <w:tblHeader/>
          <w:jc w:val="center"/>
        </w:trPr>
        <w:tc>
          <w:tcPr>
            <w:tcW w:w="8495" w:type="dxa"/>
            <w:vAlign w:val="center"/>
          </w:tcPr>
          <w:p w14:paraId="1168C400" w14:textId="77777777" w:rsidR="0030096B" w:rsidRDefault="0030096B" w:rsidP="00066959">
            <w:pPr>
              <w:pStyle w:val="BodyText"/>
              <w:jc w:val="center"/>
            </w:pPr>
            <w:r w:rsidRPr="00B03B53">
              <w:rPr>
                <w:b/>
                <w:sz w:val="20"/>
                <w:szCs w:val="20"/>
              </w:rPr>
              <w:t xml:space="preserve">Źródło: </w:t>
            </w:r>
            <w:r w:rsidRPr="00AC0EB1">
              <w:rPr>
                <w:bCs/>
                <w:i/>
                <w:iCs/>
                <w:sz w:val="20"/>
                <w:szCs w:val="20"/>
              </w:rPr>
              <w:t>Opracowanie własne.</w:t>
            </w:r>
          </w:p>
        </w:tc>
      </w:tr>
    </w:tbl>
    <w:p w14:paraId="4749708F" w14:textId="1BD39732" w:rsidR="00166316" w:rsidRDefault="00166316" w:rsidP="005E1638">
      <w:pPr>
        <w:pStyle w:val="BodyText"/>
      </w:pPr>
    </w:p>
    <w:p w14:paraId="38CAA454" w14:textId="3A10837E" w:rsidR="0030096B" w:rsidRDefault="00352689" w:rsidP="005E1638">
      <w:pPr>
        <w:pStyle w:val="BodyText"/>
      </w:pPr>
      <w:r>
        <w:tab/>
        <w:t xml:space="preserve">Podobnie do rysunku 14 wygląda rysunek 15 przedstawiający również rozkład wysokości i szerokości wszystkich </w:t>
      </w:r>
      <w:r w:rsidR="009C60A6">
        <w:t>obrazów,</w:t>
      </w:r>
      <w:r>
        <w:t xml:space="preserve"> ale w zbiorze testowym.</w:t>
      </w:r>
      <w:r w:rsidR="00215782">
        <w:t xml:space="preserve"> Rozkład ten </w:t>
      </w:r>
      <w:r w:rsidR="000937D4">
        <w:t xml:space="preserve">jest </w:t>
      </w:r>
      <w:r w:rsidR="00215782">
        <w:t xml:space="preserve">podobny do tego w zbiorze treningowym, co jest pożądanym </w:t>
      </w:r>
      <w:r w:rsidR="000937D4">
        <w:t>wynikiem</w:t>
      </w:r>
      <w:r w:rsidR="0021578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6"/>
      </w:tblGrid>
      <w:tr w:rsidR="009C60A6" w14:paraId="12F8D10A" w14:textId="77777777" w:rsidTr="00066959">
        <w:trPr>
          <w:jc w:val="center"/>
        </w:trPr>
        <w:tc>
          <w:tcPr>
            <w:tcW w:w="8495" w:type="dxa"/>
            <w:vAlign w:val="center"/>
          </w:tcPr>
          <w:p w14:paraId="75F6AA86" w14:textId="4F96C0A7" w:rsidR="009C60A6" w:rsidRPr="009C60A6" w:rsidRDefault="009C60A6" w:rsidP="009C60A6">
            <w:pPr>
              <w:pStyle w:val="Caption"/>
              <w:jc w:val="center"/>
              <w:rPr>
                <w:sz w:val="24"/>
                <w:szCs w:val="24"/>
              </w:rPr>
            </w:pPr>
            <w:bookmarkStart w:id="38" w:name="_Toc134967477"/>
            <w:r w:rsidRPr="009C60A6">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5</w:t>
            </w:r>
            <w:r w:rsidR="00C90FA7">
              <w:rPr>
                <w:sz w:val="24"/>
                <w:szCs w:val="24"/>
              </w:rPr>
              <w:fldChar w:fldCharType="end"/>
            </w:r>
            <w:r w:rsidRPr="009C60A6">
              <w:rPr>
                <w:sz w:val="24"/>
                <w:szCs w:val="24"/>
              </w:rPr>
              <w:t>. Rozkład wymiarów obrazów w zbiorze testowym</w:t>
            </w:r>
            <w:bookmarkEnd w:id="38"/>
          </w:p>
        </w:tc>
      </w:tr>
      <w:tr w:rsidR="009C60A6" w14:paraId="1506BAB9" w14:textId="77777777" w:rsidTr="00066959">
        <w:trPr>
          <w:jc w:val="center"/>
        </w:trPr>
        <w:tc>
          <w:tcPr>
            <w:tcW w:w="8495" w:type="dxa"/>
            <w:vAlign w:val="center"/>
          </w:tcPr>
          <w:p w14:paraId="6E7837EF" w14:textId="5811614C" w:rsidR="009C60A6" w:rsidRDefault="00215782" w:rsidP="00066959">
            <w:pPr>
              <w:pStyle w:val="BodyText"/>
              <w:jc w:val="center"/>
            </w:pPr>
            <w:r w:rsidRPr="00215782">
              <w:rPr>
                <w:noProof/>
              </w:rPr>
              <w:drawing>
                <wp:inline distT="0" distB="0" distL="0" distR="0" wp14:anchorId="2DCE8730" wp14:editId="604E9855">
                  <wp:extent cx="5257800" cy="316766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60785" cy="3169460"/>
                          </a:xfrm>
                          <a:prstGeom prst="rect">
                            <a:avLst/>
                          </a:prstGeom>
                        </pic:spPr>
                      </pic:pic>
                    </a:graphicData>
                  </a:graphic>
                </wp:inline>
              </w:drawing>
            </w:r>
          </w:p>
        </w:tc>
      </w:tr>
      <w:tr w:rsidR="009C60A6" w14:paraId="377B5CA1" w14:textId="77777777" w:rsidTr="00066959">
        <w:trPr>
          <w:jc w:val="center"/>
        </w:trPr>
        <w:tc>
          <w:tcPr>
            <w:tcW w:w="8495" w:type="dxa"/>
            <w:vAlign w:val="center"/>
          </w:tcPr>
          <w:p w14:paraId="3E35F817" w14:textId="77777777" w:rsidR="009C60A6" w:rsidRDefault="009C60A6" w:rsidP="00066959">
            <w:pPr>
              <w:pStyle w:val="BodyText"/>
              <w:jc w:val="center"/>
            </w:pPr>
            <w:r w:rsidRPr="00B03B53">
              <w:rPr>
                <w:b/>
                <w:sz w:val="20"/>
                <w:szCs w:val="20"/>
              </w:rPr>
              <w:t xml:space="preserve">Źródło: </w:t>
            </w:r>
            <w:r w:rsidRPr="00AC0EB1">
              <w:rPr>
                <w:bCs/>
                <w:i/>
                <w:iCs/>
                <w:sz w:val="20"/>
                <w:szCs w:val="20"/>
              </w:rPr>
              <w:t>Opracowanie własne.</w:t>
            </w:r>
          </w:p>
        </w:tc>
      </w:tr>
    </w:tbl>
    <w:p w14:paraId="73762A25" w14:textId="58608AE4" w:rsidR="009C60A6" w:rsidRPr="00A64495" w:rsidRDefault="0021103C" w:rsidP="005E1638">
      <w:pPr>
        <w:pStyle w:val="BodyText"/>
      </w:pPr>
      <w:r>
        <w:lastRenderedPageBreak/>
        <w:tab/>
      </w:r>
      <w:r w:rsidR="0075336D">
        <w:t>Przy t</w:t>
      </w:r>
      <w:r>
        <w:t>ak zróżnicowan</w:t>
      </w:r>
      <w:r w:rsidR="0075336D">
        <w:t>ych</w:t>
      </w:r>
      <w:r>
        <w:t xml:space="preserve"> wymiar</w:t>
      </w:r>
      <w:r w:rsidR="0075336D">
        <w:t>ach</w:t>
      </w:r>
      <w:r>
        <w:t xml:space="preserve"> obrazów</w:t>
      </w:r>
      <w:r w:rsidR="0075336D">
        <w:t xml:space="preserve"> warto je ujednolicić, jednak w</w:t>
      </w:r>
      <w:r w:rsidR="002D5C87">
        <w:t> </w:t>
      </w:r>
      <w:r w:rsidR="0075336D">
        <w:t>taki sposób, aby stracić jak najmniej informacji.</w:t>
      </w:r>
    </w:p>
    <w:p w14:paraId="48EBCEF0" w14:textId="3D386D06" w:rsidR="00B66FEA" w:rsidRDefault="00F24684" w:rsidP="0068368A">
      <w:pPr>
        <w:pStyle w:val="Heading2"/>
      </w:pPr>
      <w:bookmarkStart w:id="39" w:name="_Toc134982595"/>
      <w:bookmarkStart w:id="40" w:name="_Toc135162693"/>
      <w:r>
        <w:t>Pre</w:t>
      </w:r>
      <w:r w:rsidR="00C3346B">
        <w:t>-</w:t>
      </w:r>
      <w:r>
        <w:t>processing</w:t>
      </w:r>
      <w:bookmarkEnd w:id="39"/>
      <w:bookmarkEnd w:id="40"/>
    </w:p>
    <w:p w14:paraId="62C6E12C" w14:textId="3FE4877A" w:rsidR="00F24684" w:rsidRDefault="00F24684" w:rsidP="00F24684">
      <w:pPr>
        <w:pStyle w:val="BodyText"/>
      </w:pPr>
      <w:r>
        <w:tab/>
      </w:r>
      <w:r w:rsidR="00885516">
        <w:t>Pierwszym z kroków w pre</w:t>
      </w:r>
      <w:r w:rsidR="00C3346B">
        <w:t>-</w:t>
      </w:r>
      <w:r w:rsidR="00885516">
        <w:t>processingu danych było zmienienie wymiarów</w:t>
      </w:r>
      <w:r>
        <w:t xml:space="preserve"> obrazów przy ładowaniu danych, aby ujednolicić ich wymiary</w:t>
      </w:r>
      <w:r w:rsidR="006D7D90">
        <w:t>. Wybrano rozmiar</w:t>
      </w:r>
      <w:r>
        <w:t xml:space="preserve"> 3</w:t>
      </w:r>
      <w:r w:rsidR="007C45CC">
        <w:t>2</w:t>
      </w:r>
      <w:r>
        <w:t>x3</w:t>
      </w:r>
      <w:r w:rsidR="007C45CC">
        <w:t>2</w:t>
      </w:r>
      <w:r>
        <w:t xml:space="preserve"> pikseli</w:t>
      </w:r>
      <w:r w:rsidR="006D7D90">
        <w:t xml:space="preserve">, jako że wymiary większości obrazów przyjmują </w:t>
      </w:r>
      <w:r w:rsidR="00AA413E">
        <w:t>taką wartość</w:t>
      </w:r>
      <w:r>
        <w:t>. Taki zabieg ma na celu przede wszystkim przyśpieszenie trenowania CNN. Dwukrotnie w</w:t>
      </w:r>
      <w:r w:rsidRPr="00C81DF7">
        <w:t xml:space="preserve">iększy obraz wejściowy wymaga, aby sieć neuronowa uczyła się z czterokrotnie większej liczby pikseli, a to zwiększa czas treningu </w:t>
      </w:r>
      <w:r w:rsidR="00D50C4E">
        <w:t>modelu</w:t>
      </w:r>
      <w:r w:rsidRPr="00C81DF7">
        <w:t>.</w:t>
      </w:r>
      <w:r>
        <w:t xml:space="preserve"> </w:t>
      </w:r>
      <w:r w:rsidR="002C59F6">
        <w:t>Oprócz tego z</w:t>
      </w:r>
      <w:r w:rsidR="002C59F6" w:rsidRPr="002C59F6">
        <w:t xml:space="preserve">mniejszenie rozmiaru większych obrazów, aby dopasować </w:t>
      </w:r>
      <w:r w:rsidR="002C59F6">
        <w:t xml:space="preserve">ich </w:t>
      </w:r>
      <w:r w:rsidR="002C59F6" w:rsidRPr="002C59F6">
        <w:t xml:space="preserve">rozmiar </w:t>
      </w:r>
      <w:r w:rsidR="002C59F6">
        <w:t xml:space="preserve">do </w:t>
      </w:r>
      <w:r w:rsidR="002C59F6" w:rsidRPr="002C59F6">
        <w:t xml:space="preserve">mniejszych obrazów, jest często lepszym </w:t>
      </w:r>
      <w:r w:rsidR="002C59F6">
        <w:t>pomysłem</w:t>
      </w:r>
      <w:r w:rsidR="00AA413E">
        <w:t>. Dzieje się tak ponieważ</w:t>
      </w:r>
      <w:r w:rsidR="002C59F6" w:rsidRPr="002C59F6">
        <w:t xml:space="preserve"> zwiększenie rozmiaru małych obrazów, </w:t>
      </w:r>
      <w:r w:rsidR="00AA413E">
        <w:t>powoduje, że</w:t>
      </w:r>
      <w:r w:rsidR="00D50C4E">
        <w:t xml:space="preserve"> byłyby wtedy bardzo niewyraźne</w:t>
      </w:r>
      <w:r w:rsidR="002C59F6" w:rsidRPr="002C59F6">
        <w:t>.</w:t>
      </w:r>
      <w:r w:rsidR="002C59F6">
        <w:t xml:space="preserve"> </w:t>
      </w:r>
      <w:r>
        <w:t>Co więcej wiele modeli wymaga, aby obrazy służące jako dane do uczenia były tej samej wielkości.</w:t>
      </w:r>
    </w:p>
    <w:p w14:paraId="12DB999E" w14:textId="7D8A5155" w:rsidR="00E24818" w:rsidRDefault="00E24818" w:rsidP="00F24684">
      <w:pPr>
        <w:pStyle w:val="BodyText"/>
      </w:pPr>
      <w:r>
        <w:tab/>
        <w:t xml:space="preserve">Oprócz tego </w:t>
      </w:r>
      <w:r w:rsidR="00DF3CAA">
        <w:t xml:space="preserve">obrazy trzeba </w:t>
      </w:r>
      <w:r w:rsidR="00AA413E">
        <w:t>przygotować,</w:t>
      </w:r>
      <w:r w:rsidR="00DF3CAA">
        <w:t xml:space="preserve"> </w:t>
      </w:r>
      <w:r>
        <w:t>aby mogły one posłużyć jako dane wejściowe do sieci konwolucyjnej.</w:t>
      </w:r>
      <w:r w:rsidR="00DF3CAA">
        <w:t xml:space="preserve"> W związku z tym</w:t>
      </w:r>
      <w:r>
        <w:t xml:space="preserve"> </w:t>
      </w:r>
      <w:r w:rsidR="00DF3CAA">
        <w:t xml:space="preserve">przekonwertowano każdy z nich na macierze. </w:t>
      </w:r>
      <w:r w:rsidR="00904BE0">
        <w:t>Dodatkowo</w:t>
      </w:r>
      <w:r>
        <w:t xml:space="preserve"> </w:t>
      </w:r>
      <w:r w:rsidR="009912AC">
        <w:t xml:space="preserve">na etykietach obrazów </w:t>
      </w:r>
      <w:r>
        <w:t xml:space="preserve">zastosowano </w:t>
      </w:r>
      <w:r w:rsidR="009912AC">
        <w:t>one</w:t>
      </w:r>
      <w:r w:rsidR="009912AC" w:rsidRPr="009912AC">
        <w:t xml:space="preserve"> hot encoding </w:t>
      </w:r>
      <w:r w:rsidR="009912AC">
        <w:t xml:space="preserve">czyli proces </w:t>
      </w:r>
      <w:r w:rsidR="009912AC" w:rsidRPr="009912AC">
        <w:t>konwersji danych kategorycznych</w:t>
      </w:r>
      <w:r w:rsidR="001E0E69">
        <w:t>.</w:t>
      </w:r>
      <w:r w:rsidR="009912AC" w:rsidRPr="009912AC">
        <w:t xml:space="preserve"> </w:t>
      </w:r>
      <w:r w:rsidR="001E0E69">
        <w:t>D</w:t>
      </w:r>
      <w:r w:rsidR="009912AC">
        <w:t xml:space="preserve">zięki </w:t>
      </w:r>
      <w:r w:rsidR="001E0E69">
        <w:t>niemu</w:t>
      </w:r>
      <w:r w:rsidR="009912AC" w:rsidRPr="009912AC">
        <w:t xml:space="preserve"> </w:t>
      </w:r>
      <w:r w:rsidR="009912AC">
        <w:t>mogą one być</w:t>
      </w:r>
      <w:r w:rsidR="009912AC" w:rsidRPr="009912AC">
        <w:t xml:space="preserve"> dostarczone do </w:t>
      </w:r>
      <w:r w:rsidR="009912AC">
        <w:t xml:space="preserve">sieci neuronowej i </w:t>
      </w:r>
      <w:r w:rsidR="009912AC" w:rsidRPr="009912AC">
        <w:t>popraw</w:t>
      </w:r>
      <w:r w:rsidR="009912AC">
        <w:t>ić</w:t>
      </w:r>
      <w:r w:rsidR="009912AC" w:rsidRPr="009912AC">
        <w:t xml:space="preserve"> </w:t>
      </w:r>
      <w:r w:rsidR="009912AC">
        <w:t>predykcję</w:t>
      </w:r>
      <w:r w:rsidR="009912AC" w:rsidRPr="009912AC">
        <w:t xml:space="preserve">. </w:t>
      </w:r>
      <w:r w:rsidR="009912AC">
        <w:t>Proces ten polega na przekonwertowaniu</w:t>
      </w:r>
      <w:r w:rsidR="009912AC" w:rsidRPr="009912AC">
        <w:t xml:space="preserve"> </w:t>
      </w:r>
      <w:r w:rsidR="009912AC">
        <w:t>każdej</w:t>
      </w:r>
      <w:r w:rsidR="009912AC" w:rsidRPr="009912AC">
        <w:t xml:space="preserve"> wartoś</w:t>
      </w:r>
      <w:r w:rsidR="009912AC">
        <w:t>ci</w:t>
      </w:r>
      <w:r w:rsidR="009912AC" w:rsidRPr="009912AC">
        <w:t xml:space="preserve"> kategorycz</w:t>
      </w:r>
      <w:r w:rsidR="009912AC">
        <w:t>nej</w:t>
      </w:r>
      <w:r w:rsidR="009912AC" w:rsidRPr="009912AC">
        <w:t xml:space="preserve"> na nową i przypis</w:t>
      </w:r>
      <w:r w:rsidR="009912AC">
        <w:t>aniu</w:t>
      </w:r>
      <w:r w:rsidR="009912AC" w:rsidRPr="009912AC">
        <w:t xml:space="preserve"> wartoś</w:t>
      </w:r>
      <w:r w:rsidR="009912AC">
        <w:t>ci</w:t>
      </w:r>
      <w:r w:rsidR="009912AC" w:rsidRPr="009912AC">
        <w:t xml:space="preserve"> binarn</w:t>
      </w:r>
      <w:r w:rsidR="009912AC">
        <w:t>ej</w:t>
      </w:r>
      <w:r w:rsidR="009912AC" w:rsidRPr="009912AC">
        <w:t xml:space="preserve"> 1 lub 0 do kolumn. </w:t>
      </w:r>
      <w:r w:rsidR="001E0E69">
        <w:t>W</w:t>
      </w:r>
      <w:r w:rsidR="00A577EA">
        <w:t> </w:t>
      </w:r>
      <w:r w:rsidR="001E0E69">
        <w:t>ten sposób</w:t>
      </w:r>
      <w:r w:rsidR="009912AC">
        <w:t xml:space="preserve"> k</w:t>
      </w:r>
      <w:r w:rsidR="009912AC" w:rsidRPr="009912AC">
        <w:t>ażda wartoś</w:t>
      </w:r>
      <w:r w:rsidR="009912AC">
        <w:t>ć</w:t>
      </w:r>
      <w:r w:rsidR="009912AC" w:rsidRPr="009912AC">
        <w:t xml:space="preserve"> jest reprezentowana jako wektor binarny. Wszystkie wartości są zerowe, a indeks jest oznaczony jako</w:t>
      </w:r>
      <w:r w:rsidR="00740509">
        <w:t xml:space="preserve"> jedynka</w:t>
      </w:r>
      <w:r w:rsidR="009912AC" w:rsidRPr="009912AC">
        <w:t>.</w:t>
      </w:r>
    </w:p>
    <w:p w14:paraId="14B28EAE" w14:textId="281DE568" w:rsidR="00740509" w:rsidRDefault="00740509" w:rsidP="00F24684">
      <w:pPr>
        <w:pStyle w:val="BodyText"/>
      </w:pPr>
      <w:r>
        <w:tab/>
      </w:r>
      <w:r w:rsidR="00904BE0">
        <w:t xml:space="preserve">Co więcej dla jednego z modelów zastosowano także rozszerzanie danych (data augmentation). </w:t>
      </w:r>
      <w:r w:rsidR="00891C7F">
        <w:t xml:space="preserve">Może wydawać </w:t>
      </w:r>
      <w:r w:rsidR="00D50C4E">
        <w:t>się,</w:t>
      </w:r>
      <w:r w:rsidR="00891C7F">
        <w:t xml:space="preserve"> że przeszło 50 000 obrazów w zbiorze treningowym to bardzo dużo</w:t>
      </w:r>
      <w:r w:rsidR="009960D8">
        <w:t>.</w:t>
      </w:r>
      <w:r w:rsidR="00891C7F">
        <w:t xml:space="preserve"> </w:t>
      </w:r>
      <w:r w:rsidR="009960D8">
        <w:t>J</w:t>
      </w:r>
      <w:r w:rsidR="00891C7F">
        <w:t xml:space="preserve">ednak wraz z wzrastającą liczbą parametrów modelu warto posiadać więcej danych przeznaczonych do trenowania co raz to bardziej skomplikowanych sieci neuronowych. </w:t>
      </w:r>
      <w:r w:rsidR="00D50C4E">
        <w:t>Data</w:t>
      </w:r>
      <w:r w:rsidR="00891C7F">
        <w:t xml:space="preserve"> augmentation </w:t>
      </w:r>
      <w:r w:rsidR="00D50C4E">
        <w:t>j</w:t>
      </w:r>
      <w:r w:rsidR="00891C7F">
        <w:t>est</w:t>
      </w:r>
      <w:r w:rsidR="00D50C4E">
        <w:t xml:space="preserve"> więc</w:t>
      </w:r>
      <w:r w:rsidR="00891C7F">
        <w:t xml:space="preserve"> </w:t>
      </w:r>
      <w:r w:rsidR="00D50C4E">
        <w:t xml:space="preserve">procesem </w:t>
      </w:r>
      <w:r w:rsidR="00891C7F">
        <w:t>polegający</w:t>
      </w:r>
      <w:r w:rsidR="00D50C4E">
        <w:t>m</w:t>
      </w:r>
      <w:r w:rsidR="00891C7F">
        <w:t xml:space="preserve"> na sztucznym </w:t>
      </w:r>
      <w:r w:rsidR="00891C7F" w:rsidRPr="00891C7F">
        <w:t xml:space="preserve">zwiększania ilości danych poprzez </w:t>
      </w:r>
      <w:r w:rsidR="00891C7F">
        <w:t xml:space="preserve">modyfikowanie już istniejących </w:t>
      </w:r>
      <w:r w:rsidR="00D50C4E">
        <w:t>obserwacji</w:t>
      </w:r>
      <w:r w:rsidR="00891C7F">
        <w:t xml:space="preserve">. Dzięki temu powstają nowe, lekko zmienione obrazy mogące posłużyć do trenowania sieci. Dużą zaletą takiego podejścia jest to, że może </w:t>
      </w:r>
      <w:r w:rsidR="00D50C4E">
        <w:t xml:space="preserve">to </w:t>
      </w:r>
      <w:r w:rsidR="00891C7F">
        <w:t>pomóc poprawić wydajność modelu</w:t>
      </w:r>
      <w:r w:rsidR="009960D8">
        <w:t>.</w:t>
      </w:r>
      <w:r w:rsidR="00891C7F">
        <w:t xml:space="preserve"> </w:t>
      </w:r>
      <w:r w:rsidR="009960D8">
        <w:t>Poza tym pomaga</w:t>
      </w:r>
      <w:r w:rsidR="00891C7F">
        <w:t xml:space="preserve"> uniknąć problemu przetrenowania dzięki bardziej zróżnicowanemu zbiorowi danych. W związku z tym </w:t>
      </w:r>
      <w:r w:rsidR="000B53A5">
        <w:t>operacje,</w:t>
      </w:r>
      <w:r w:rsidR="00891C7F">
        <w:t xml:space="preserve"> które zostały przeprowadzone na obrazach to rotowanie </w:t>
      </w:r>
      <w:r w:rsidR="006A6BB7">
        <w:t>ich</w:t>
      </w:r>
      <w:r w:rsidR="00891C7F">
        <w:t xml:space="preserve"> do 15 stopni, zwiększanie i oddalani</w:t>
      </w:r>
      <w:r w:rsidR="006A6BB7">
        <w:t xml:space="preserve">e, ścinanie i przesuwanie względem </w:t>
      </w:r>
      <w:r w:rsidR="006A6BB7">
        <w:lastRenderedPageBreak/>
        <w:t>szerokości i wysokości.</w:t>
      </w:r>
      <w:r w:rsidR="00446AE5">
        <w:t xml:space="preserve"> Są to lekkie modyfikacje, nie zdecydowano się na obracanie obrazów pionowo i poziomo, jako że duża zmiana obrazu mogłaby wprowadzać model w błąd. Przykładem mogłoby być obrócenie obrazu limitu prędkości 60 km/h względem osi x. Byłby on wtedy podobny do ograniczenia 90 km/h jednak z odwróconą dziewiątką</w:t>
      </w:r>
      <w:r w:rsidR="009960D8">
        <w:t>.</w:t>
      </w:r>
      <w:r w:rsidR="00D56EA5">
        <w:t xml:space="preserve"> </w:t>
      </w:r>
      <w:r w:rsidR="009960D8">
        <w:t xml:space="preserve">To </w:t>
      </w:r>
      <w:r w:rsidR="00D50C4E">
        <w:t>przeszkadzałoby</w:t>
      </w:r>
      <w:r w:rsidR="00D56EA5">
        <w:t xml:space="preserve"> uczyć się</w:t>
      </w:r>
      <w:r w:rsidR="00D50C4E">
        <w:t xml:space="preserve"> modelowi</w:t>
      </w:r>
      <w:r w:rsidR="00D56EA5">
        <w:t xml:space="preserve"> jak faktycznie wygląda </w:t>
      </w:r>
      <w:r w:rsidR="00D50C4E">
        <w:t>taki znak</w:t>
      </w:r>
      <w:r w:rsidR="00446AE5">
        <w:t>. Przykładowe zmodyfikowane obrazy można zobaczyć na rysunku nr</w:t>
      </w:r>
      <w:r w:rsidR="00D56EA5">
        <w:t xml:space="preserve"> </w:t>
      </w:r>
      <w:r w:rsidR="00446AE5">
        <w:t>16</w:t>
      </w:r>
      <w:r w:rsidR="00D56EA5">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D56EA5" w14:paraId="13915B5E" w14:textId="77777777" w:rsidTr="002708BC">
        <w:trPr>
          <w:jc w:val="center"/>
        </w:trPr>
        <w:tc>
          <w:tcPr>
            <w:tcW w:w="8495" w:type="dxa"/>
            <w:vAlign w:val="center"/>
          </w:tcPr>
          <w:p w14:paraId="45637521" w14:textId="30843571" w:rsidR="00D56EA5" w:rsidRPr="00D56EA5" w:rsidRDefault="00D56EA5" w:rsidP="00D56EA5">
            <w:pPr>
              <w:pStyle w:val="Caption"/>
              <w:jc w:val="center"/>
              <w:rPr>
                <w:sz w:val="24"/>
                <w:szCs w:val="24"/>
              </w:rPr>
            </w:pPr>
            <w:bookmarkStart w:id="41" w:name="_Toc134967478"/>
            <w:r w:rsidRPr="00D56EA5">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6</w:t>
            </w:r>
            <w:r w:rsidR="00C90FA7">
              <w:rPr>
                <w:sz w:val="24"/>
                <w:szCs w:val="24"/>
              </w:rPr>
              <w:fldChar w:fldCharType="end"/>
            </w:r>
            <w:r w:rsidRPr="00D56EA5">
              <w:rPr>
                <w:sz w:val="24"/>
                <w:szCs w:val="24"/>
              </w:rPr>
              <w:t>. Przykładowe zmodyfikowane obrazy</w:t>
            </w:r>
            <w:bookmarkEnd w:id="41"/>
          </w:p>
        </w:tc>
      </w:tr>
      <w:tr w:rsidR="00D56EA5" w14:paraId="002AA21F" w14:textId="77777777" w:rsidTr="002708BC">
        <w:trPr>
          <w:jc w:val="center"/>
        </w:trPr>
        <w:tc>
          <w:tcPr>
            <w:tcW w:w="8495" w:type="dxa"/>
            <w:vAlign w:val="center"/>
          </w:tcPr>
          <w:p w14:paraId="4A6AD999" w14:textId="29DC81EA" w:rsidR="00D56EA5" w:rsidRDefault="00D56EA5" w:rsidP="002708BC">
            <w:pPr>
              <w:pStyle w:val="BodyText"/>
              <w:jc w:val="center"/>
            </w:pPr>
            <w:r w:rsidRPr="00D56EA5">
              <w:rPr>
                <w:noProof/>
              </w:rPr>
              <w:drawing>
                <wp:inline distT="0" distB="0" distL="0" distR="0" wp14:anchorId="0B70C2FB" wp14:editId="7FF4C9E8">
                  <wp:extent cx="5400675" cy="3548380"/>
                  <wp:effectExtent l="0" t="0" r="9525" b="0"/>
                  <wp:docPr id="1926133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133210" name=""/>
                          <pic:cNvPicPr/>
                        </pic:nvPicPr>
                        <pic:blipFill>
                          <a:blip r:embed="rId29"/>
                          <a:stretch>
                            <a:fillRect/>
                          </a:stretch>
                        </pic:blipFill>
                        <pic:spPr>
                          <a:xfrm>
                            <a:off x="0" y="0"/>
                            <a:ext cx="5400675" cy="3548380"/>
                          </a:xfrm>
                          <a:prstGeom prst="rect">
                            <a:avLst/>
                          </a:prstGeom>
                        </pic:spPr>
                      </pic:pic>
                    </a:graphicData>
                  </a:graphic>
                </wp:inline>
              </w:drawing>
            </w:r>
          </w:p>
        </w:tc>
      </w:tr>
      <w:tr w:rsidR="00D56EA5" w14:paraId="7A40895C" w14:textId="77777777" w:rsidTr="002708BC">
        <w:trPr>
          <w:jc w:val="center"/>
        </w:trPr>
        <w:tc>
          <w:tcPr>
            <w:tcW w:w="8495" w:type="dxa"/>
            <w:vAlign w:val="center"/>
          </w:tcPr>
          <w:p w14:paraId="7E9A2313" w14:textId="77777777" w:rsidR="00D56EA5" w:rsidRDefault="00D56EA5" w:rsidP="002708BC">
            <w:pPr>
              <w:pStyle w:val="BodyText"/>
              <w:jc w:val="center"/>
            </w:pPr>
            <w:r w:rsidRPr="00B03B53">
              <w:rPr>
                <w:b/>
                <w:sz w:val="20"/>
                <w:szCs w:val="20"/>
              </w:rPr>
              <w:t xml:space="preserve">Źródło: </w:t>
            </w:r>
            <w:r w:rsidRPr="00AC0EB1">
              <w:rPr>
                <w:bCs/>
                <w:i/>
                <w:iCs/>
                <w:sz w:val="20"/>
                <w:szCs w:val="20"/>
              </w:rPr>
              <w:t>Opracowanie własne.</w:t>
            </w:r>
          </w:p>
        </w:tc>
      </w:tr>
    </w:tbl>
    <w:p w14:paraId="5DCB4554" w14:textId="77777777" w:rsidR="005F06BB" w:rsidRDefault="005F06BB">
      <w:pPr>
        <w:pStyle w:val="BodyText"/>
        <w:rPr>
          <w:lang w:val="en-US"/>
        </w:rPr>
      </w:pPr>
    </w:p>
    <w:p w14:paraId="5C55C7CB" w14:textId="77777777" w:rsidR="000B53A5" w:rsidRDefault="000B53A5" w:rsidP="000B53A5">
      <w:pPr>
        <w:pStyle w:val="BodyText"/>
        <w:jc w:val="left"/>
        <w:rPr>
          <w:b/>
        </w:rPr>
      </w:pPr>
      <w:r w:rsidRPr="006A7EBB">
        <w:rPr>
          <w:b/>
        </w:rPr>
        <w:t>Podsumowanie</w:t>
      </w:r>
    </w:p>
    <w:p w14:paraId="576B8BA0" w14:textId="77777777" w:rsidR="003E5E8E" w:rsidRPr="006A7EBB" w:rsidRDefault="003E5E8E" w:rsidP="000B53A5">
      <w:pPr>
        <w:pStyle w:val="BodyText"/>
        <w:jc w:val="left"/>
        <w:rPr>
          <w:b/>
        </w:rPr>
      </w:pPr>
    </w:p>
    <w:p w14:paraId="33E486D9" w14:textId="73AC9363" w:rsidR="00D91A36" w:rsidRPr="000B53A5" w:rsidRDefault="000B53A5" w:rsidP="003E5E8E">
      <w:pPr>
        <w:spacing w:line="360" w:lineRule="auto"/>
        <w:ind w:firstLine="708"/>
        <w:jc w:val="both"/>
      </w:pPr>
      <w:r>
        <w:tab/>
        <w:t>Reasumując model będzie trenowany i testowany na zbiorze</w:t>
      </w:r>
      <w:r w:rsidRPr="000B53A5">
        <w:t xml:space="preserve"> "German Traffic Sign Recognition Benchmark", który jest popularnym zbiorem treningowym dla konwolucyjnych sieci neuronowych. Zbiór ten składa się z ponad 50 000 obrazów </w:t>
      </w:r>
      <w:r w:rsidR="00A577EA">
        <w:t>i </w:t>
      </w:r>
      <w:r w:rsidR="00A577EA" w:rsidRPr="000B53A5">
        <w:t>p</w:t>
      </w:r>
      <w:r w:rsidR="00A577EA">
        <w:t>rzeszło</w:t>
      </w:r>
      <w:r w:rsidR="00A577EA" w:rsidRPr="000B53A5">
        <w:t xml:space="preserve"> 40 klas </w:t>
      </w:r>
      <w:r w:rsidRPr="000B53A5">
        <w:t>pochodzących z różnych znaków drogowych w Niemczech. Analiza zbioru wykazała, że klasy w zbiorze treningowym są nierównomiernie rozłożone,</w:t>
      </w:r>
      <w:r>
        <w:t xml:space="preserve"> co może powodować stronniczość modelu. Zdecydowano przeprowadzić się także preprocessing i rozszerzenie danych, aby przygotować obrazy do wejścia do sieci CNN oraz potencjalnie poprawić wydajność modelu.</w:t>
      </w:r>
    </w:p>
    <w:p w14:paraId="5A2F8759" w14:textId="6BC4F2DD" w:rsidR="007B0711" w:rsidRDefault="004D4683" w:rsidP="004D4683">
      <w:pPr>
        <w:pStyle w:val="Heading1"/>
        <w:rPr>
          <w:lang w:val="en-US"/>
        </w:rPr>
      </w:pPr>
      <w:bookmarkStart w:id="42" w:name="_Toc134982596"/>
      <w:bookmarkStart w:id="43" w:name="_Toc135162694"/>
      <w:r>
        <w:rPr>
          <w:lang w:val="en-US"/>
        </w:rPr>
        <w:lastRenderedPageBreak/>
        <w:t>Metodyka</w:t>
      </w:r>
      <w:bookmarkEnd w:id="42"/>
      <w:bookmarkEnd w:id="43"/>
    </w:p>
    <w:p w14:paraId="31370519" w14:textId="7D06E62F" w:rsidR="00CF0E97" w:rsidRDefault="0001717B" w:rsidP="00CF0E97">
      <w:pPr>
        <w:pStyle w:val="BodyText"/>
      </w:pPr>
      <w:r w:rsidRPr="0001717B">
        <w:tab/>
      </w:r>
      <w:r w:rsidR="00B1649E">
        <w:t xml:space="preserve">Aby klasyfikować obrazy znaków drogowych można użyć wcześniej opracowanego modelu lub stworzyć własny. Zdecydowano się spróbować opracować własny model, który pozwoli skutecznie dopasowywać etykiety do odpowiadających im obrazów. </w:t>
      </w:r>
      <w:r w:rsidRPr="0001717B">
        <w:t xml:space="preserve">W rozdziale nr IV </w:t>
      </w:r>
      <w:r>
        <w:t>omówiona zostanie struktura wybranej do zadania sieci konwolucyjnej, która wykazała się najlepszymi wynikami na przedstawionym w</w:t>
      </w:r>
      <w:r w:rsidR="002D5C87">
        <w:t> </w:t>
      </w:r>
      <w:r>
        <w:t>rozdziale III zbiorze danych</w:t>
      </w:r>
      <w:r w:rsidR="00A577EA">
        <w:t>. Pokazany zostanie tak</w:t>
      </w:r>
      <w:r w:rsidR="00CF51D7">
        <w:t>ż</w:t>
      </w:r>
      <w:r w:rsidR="00A577EA">
        <w:t xml:space="preserve">e </w:t>
      </w:r>
      <w:r w:rsidR="0082087D">
        <w:t xml:space="preserve">proces, który </w:t>
      </w:r>
      <w:r w:rsidR="00F81379">
        <w:t>zapewnił powstanie tej sieci</w:t>
      </w:r>
      <w:r w:rsidR="0082087D">
        <w:t>.</w:t>
      </w:r>
    </w:p>
    <w:p w14:paraId="5DD14F41" w14:textId="1F763E28" w:rsidR="00B005B9" w:rsidRDefault="00A413D6" w:rsidP="00CF0E97">
      <w:pPr>
        <w:pStyle w:val="BodyText"/>
      </w:pPr>
      <w:r>
        <w:tab/>
      </w:r>
      <w:r w:rsidR="00B005B9">
        <w:t xml:space="preserve">Zaczynając od procesu, </w:t>
      </w:r>
      <w:r w:rsidR="00B005B9" w:rsidRPr="00B005B9">
        <w:t>wizualną reprezentację przepływu pracy</w:t>
      </w:r>
      <w:r w:rsidR="00B005B9">
        <w:t xml:space="preserve"> przedstawiono na rysunku nr 17. Na początku</w:t>
      </w:r>
      <w:r w:rsidR="00B005B9" w:rsidRPr="00B005B9">
        <w:t xml:space="preserve">, obrazy znaków drogowych zostały zebrane i </w:t>
      </w:r>
      <w:r w:rsidR="00A577EA">
        <w:t>podzielone na</w:t>
      </w:r>
      <w:r w:rsidR="00B005B9" w:rsidRPr="00B005B9">
        <w:t xml:space="preserve"> zbi</w:t>
      </w:r>
      <w:r w:rsidR="00B005B9">
        <w:t>ory treningowe i testowe</w:t>
      </w:r>
      <w:r w:rsidR="00B005B9" w:rsidRPr="00B005B9">
        <w:t xml:space="preserve">. </w:t>
      </w:r>
      <w:r w:rsidR="00B005B9">
        <w:t>Następnie</w:t>
      </w:r>
      <w:r w:rsidR="00B005B9" w:rsidRPr="00B005B9">
        <w:t>, zostały</w:t>
      </w:r>
      <w:r w:rsidR="00B005B9">
        <w:t xml:space="preserve"> one</w:t>
      </w:r>
      <w:r w:rsidR="00B005B9" w:rsidRPr="00B005B9">
        <w:t xml:space="preserve"> wstępnie przetworzone przy użyciu metod </w:t>
      </w:r>
      <w:r w:rsidR="00773C3A">
        <w:t>przedstawionych w rozdziale III</w:t>
      </w:r>
      <w:r w:rsidR="00B005B9" w:rsidRPr="00B005B9">
        <w:t xml:space="preserve">. </w:t>
      </w:r>
      <w:r w:rsidR="00B005B9">
        <w:t>W kolejnym kroku</w:t>
      </w:r>
      <w:r w:rsidR="00B005B9" w:rsidRPr="00B005B9">
        <w:t xml:space="preserve">, wstępnie przetworzone dane zostały przekazane do </w:t>
      </w:r>
      <w:r w:rsidR="00773C3A">
        <w:t>modelu</w:t>
      </w:r>
      <w:r w:rsidR="00B005B9" w:rsidRPr="00B005B9">
        <w:t xml:space="preserve">, </w:t>
      </w:r>
      <w:r w:rsidR="00773C3A">
        <w:t>który</w:t>
      </w:r>
      <w:r w:rsidR="00B005B9" w:rsidRPr="00B005B9">
        <w:t xml:space="preserve"> był trenowany na zbiorze treningowym</w:t>
      </w:r>
      <w:r w:rsidR="00773C3A">
        <w:t>.</w:t>
      </w:r>
      <w:r w:rsidR="00B005B9">
        <w:t xml:space="preserve"> </w:t>
      </w:r>
      <w:r w:rsidR="00773C3A">
        <w:t>W</w:t>
      </w:r>
      <w:r w:rsidR="002D5C87">
        <w:t> </w:t>
      </w:r>
      <w:r w:rsidR="00B005B9">
        <w:t>międzyczasie próbowano dobrać</w:t>
      </w:r>
      <w:r w:rsidR="00B005B9" w:rsidRPr="00B005B9">
        <w:t xml:space="preserve"> </w:t>
      </w:r>
      <w:r w:rsidR="00773C3A">
        <w:t xml:space="preserve">także </w:t>
      </w:r>
      <w:r w:rsidR="00B005B9" w:rsidRPr="00B005B9">
        <w:t>optymal</w:t>
      </w:r>
      <w:r w:rsidR="00B005B9">
        <w:t>ne</w:t>
      </w:r>
      <w:r w:rsidR="00B005B9" w:rsidRPr="00B005B9">
        <w:t xml:space="preserve"> </w:t>
      </w:r>
      <w:r w:rsidR="00B005B9">
        <w:t xml:space="preserve">wartości </w:t>
      </w:r>
      <w:r w:rsidR="00B005B9" w:rsidRPr="00B005B9">
        <w:t xml:space="preserve">hiperparametrów. Na koniec, </w:t>
      </w:r>
      <w:r w:rsidR="00B005B9">
        <w:t>sprawdzona została dokładność</w:t>
      </w:r>
      <w:r w:rsidR="00B005B9" w:rsidRPr="00B005B9">
        <w:t xml:space="preserve"> modelu </w:t>
      </w:r>
      <w:r w:rsidR="00B005B9">
        <w:t>na</w:t>
      </w:r>
      <w:r w:rsidR="00B005B9" w:rsidRPr="00B005B9">
        <w:t xml:space="preserve"> zbiorze testowym, aby określić jego ogólną wydajność.</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B005B9" w14:paraId="7EA570A8" w14:textId="77777777" w:rsidTr="002708BC">
        <w:trPr>
          <w:jc w:val="center"/>
        </w:trPr>
        <w:tc>
          <w:tcPr>
            <w:tcW w:w="8495" w:type="dxa"/>
            <w:vAlign w:val="center"/>
          </w:tcPr>
          <w:p w14:paraId="057F45CD" w14:textId="6556C74D" w:rsidR="00B005B9" w:rsidRPr="00B005B9" w:rsidRDefault="00B005B9" w:rsidP="00B005B9">
            <w:pPr>
              <w:pStyle w:val="Caption"/>
              <w:jc w:val="center"/>
              <w:rPr>
                <w:sz w:val="24"/>
                <w:szCs w:val="24"/>
              </w:rPr>
            </w:pPr>
            <w:bookmarkStart w:id="44" w:name="_Toc134967479"/>
            <w:r w:rsidRPr="00B005B9">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7</w:t>
            </w:r>
            <w:r w:rsidR="00C90FA7">
              <w:rPr>
                <w:sz w:val="24"/>
                <w:szCs w:val="24"/>
              </w:rPr>
              <w:fldChar w:fldCharType="end"/>
            </w:r>
            <w:r w:rsidRPr="00B005B9">
              <w:rPr>
                <w:sz w:val="24"/>
                <w:szCs w:val="24"/>
              </w:rPr>
              <w:t>. Proces tworzenia modelu</w:t>
            </w:r>
            <w:bookmarkEnd w:id="44"/>
          </w:p>
        </w:tc>
      </w:tr>
      <w:tr w:rsidR="00B005B9" w14:paraId="463438BF" w14:textId="77777777" w:rsidTr="002708BC">
        <w:trPr>
          <w:jc w:val="center"/>
        </w:trPr>
        <w:tc>
          <w:tcPr>
            <w:tcW w:w="8495" w:type="dxa"/>
            <w:vAlign w:val="center"/>
          </w:tcPr>
          <w:p w14:paraId="2BDFDD29" w14:textId="3C214C5D" w:rsidR="00B005B9" w:rsidRDefault="00B005B9" w:rsidP="002708BC">
            <w:pPr>
              <w:pStyle w:val="BodyText"/>
              <w:jc w:val="center"/>
            </w:pPr>
            <w:r>
              <w:rPr>
                <w:noProof/>
              </w:rPr>
              <w:drawing>
                <wp:inline distT="0" distB="0" distL="0" distR="0" wp14:anchorId="2B75DA27" wp14:editId="10CDA435">
                  <wp:extent cx="4972050" cy="2876550"/>
                  <wp:effectExtent l="0" t="0" r="0" b="0"/>
                  <wp:docPr id="19951101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72050" cy="2876550"/>
                          </a:xfrm>
                          <a:prstGeom prst="rect">
                            <a:avLst/>
                          </a:prstGeom>
                          <a:noFill/>
                          <a:ln>
                            <a:noFill/>
                          </a:ln>
                        </pic:spPr>
                      </pic:pic>
                    </a:graphicData>
                  </a:graphic>
                </wp:inline>
              </w:drawing>
            </w:r>
          </w:p>
        </w:tc>
      </w:tr>
      <w:tr w:rsidR="00B005B9" w14:paraId="1817F15A" w14:textId="77777777" w:rsidTr="002708BC">
        <w:trPr>
          <w:jc w:val="center"/>
        </w:trPr>
        <w:tc>
          <w:tcPr>
            <w:tcW w:w="8495" w:type="dxa"/>
            <w:vAlign w:val="center"/>
          </w:tcPr>
          <w:p w14:paraId="5C71E2D5" w14:textId="77777777" w:rsidR="00B005B9" w:rsidRDefault="00B005B9" w:rsidP="002708BC">
            <w:pPr>
              <w:pStyle w:val="BodyText"/>
              <w:jc w:val="center"/>
            </w:pPr>
            <w:r w:rsidRPr="00B03B53">
              <w:rPr>
                <w:b/>
                <w:sz w:val="20"/>
                <w:szCs w:val="20"/>
              </w:rPr>
              <w:t xml:space="preserve">Źródło: </w:t>
            </w:r>
            <w:r w:rsidRPr="00AC0EB1">
              <w:rPr>
                <w:bCs/>
                <w:i/>
                <w:iCs/>
                <w:sz w:val="20"/>
                <w:szCs w:val="20"/>
              </w:rPr>
              <w:t>Opracowanie własne.</w:t>
            </w:r>
          </w:p>
        </w:tc>
      </w:tr>
    </w:tbl>
    <w:p w14:paraId="6E5B9654" w14:textId="0B40208D" w:rsidR="00B005B9" w:rsidRDefault="00FE2A37" w:rsidP="00CF0E97">
      <w:pPr>
        <w:pStyle w:val="BodyText"/>
      </w:pPr>
      <w:r>
        <w:lastRenderedPageBreak/>
        <w:tab/>
      </w:r>
      <w:r w:rsidR="00FD0920">
        <w:t>O zbiorze danych i preprocessingu więcej zostało napisane w rozdziale III, w</w:t>
      </w:r>
      <w:r w:rsidR="002D5C87">
        <w:t> </w:t>
      </w:r>
      <w:r w:rsidR="00FD0920">
        <w:t>związku z tym, więcej uwagi w tym rozdziale zostanie poświęcon</w:t>
      </w:r>
      <w:r w:rsidR="00805122">
        <w:t>e</w:t>
      </w:r>
      <w:r w:rsidR="00FD0920">
        <w:t xml:space="preserve"> zbudowanemu modelowi. Natomiast wyniki klasyfikacji zostaną przedstawione w kolejnej części pracy.</w:t>
      </w:r>
    </w:p>
    <w:p w14:paraId="0D13879A" w14:textId="458F9F20" w:rsidR="00FD0920" w:rsidRDefault="00FD0920" w:rsidP="00CF0E97">
      <w:pPr>
        <w:pStyle w:val="BodyText"/>
      </w:pPr>
      <w:r>
        <w:tab/>
      </w:r>
      <w:r w:rsidR="003950C7">
        <w:t xml:space="preserve">Wracając do architektury modelu. </w:t>
      </w:r>
      <w:r w:rsidR="008E7E21">
        <w:t>D</w:t>
      </w:r>
      <w:r w:rsidR="008E7E21" w:rsidRPr="008E7E21">
        <w:t>ążenia do uzyskania lepszej dokładności w</w:t>
      </w:r>
      <w:r w:rsidR="002D5C87">
        <w:t> </w:t>
      </w:r>
      <w:r w:rsidR="008E7E21" w:rsidRPr="008E7E21">
        <w:t>zadaniach takich jak klasyfikacja obrazów</w:t>
      </w:r>
      <w:r w:rsidR="003950C7">
        <w:t xml:space="preserve"> spowodowała, że powstawały coraz to głębsze sieci neuronowe z coraz większą liczbą parametrów liczoną w milionach. Jednak warto pamiętać, że samo </w:t>
      </w:r>
      <w:r w:rsidR="003950C7" w:rsidRPr="003950C7">
        <w:t xml:space="preserve">zwiększenie głębokości </w:t>
      </w:r>
      <w:r w:rsidR="000902B4" w:rsidRPr="003950C7">
        <w:t>niekoniecznie</w:t>
      </w:r>
      <w:r w:rsidR="003950C7" w:rsidRPr="003950C7">
        <w:t xml:space="preserve"> prowadzi do poprawy </w:t>
      </w:r>
      <w:r w:rsidR="003950C7">
        <w:t xml:space="preserve">wyników. W związku z tym po kilku próbach budowy takiej sieci, zdecydowano się na </w:t>
      </w:r>
      <w:r w:rsidR="0090676D">
        <w:t>architekturę przedstawioną na rysunku nr 18.</w:t>
      </w:r>
      <w:r w:rsidR="00E80AC7">
        <w:t xml:space="preserve"> Model składa się z 18 warstw i posiada niecałe 700 000 parametrów</w:t>
      </w:r>
      <w:r w:rsidR="00541E07">
        <w:t xml:space="preserve">. Nie jest więc to bardzo duży i skomplikowany model. Jego szkolenie na 6 rdzeniowym CPU </w:t>
      </w:r>
      <w:r w:rsidR="00541E07" w:rsidRPr="00541E07">
        <w:t xml:space="preserve">AMD Ryzen 5 2600 </w:t>
      </w:r>
      <w:r w:rsidR="00541E07">
        <w:t xml:space="preserve">z </w:t>
      </w:r>
      <w:r w:rsidR="00541E07" w:rsidRPr="00541E07">
        <w:t>3400 Mhz</w:t>
      </w:r>
      <w:r w:rsidR="00541E07">
        <w:t xml:space="preserve"> wyniosło około 30 minut</w:t>
      </w:r>
      <w:r w:rsidR="00681A52">
        <w:t>.</w:t>
      </w:r>
    </w:p>
    <w:p w14:paraId="6FB34F9B" w14:textId="6D4472B1" w:rsidR="00681A52" w:rsidRDefault="00681A52" w:rsidP="00CF0E97">
      <w:pPr>
        <w:pStyle w:val="BodyText"/>
      </w:pPr>
      <w:r>
        <w:tab/>
        <w:t xml:space="preserve">Analizując architekturę dokładniej, sieć składa się z 4 warstw konwolucyjnych, 2 warstw max-poolingu, 4 warstw normalizujących, 4 warstw dropoutu, 3 warstw w pełni połączonych i 1 warstwy do spłaszczania danych. </w:t>
      </w:r>
    </w:p>
    <w:p w14:paraId="3E0E1272" w14:textId="5C2C457A" w:rsidR="0090676D" w:rsidRDefault="00681A52" w:rsidP="00CF0E97">
      <w:pPr>
        <w:pStyle w:val="BodyText"/>
      </w:pPr>
      <w:r>
        <w:tab/>
        <w:t xml:space="preserve">W pierwszej warstwie konwolucyjnej, będącej warstwą wejściową </w:t>
      </w:r>
      <w:r w:rsidR="00F119E1">
        <w:t xml:space="preserve">przyjęto </w:t>
      </w:r>
      <w:r>
        <w:t>w</w:t>
      </w:r>
      <w:r w:rsidR="000902B4">
        <w:t>ymiary</w:t>
      </w:r>
      <w:r>
        <w:t xml:space="preserve"> 32x32x</w:t>
      </w:r>
      <w:r w:rsidR="000902B4">
        <w:t>.</w:t>
      </w:r>
      <w:r w:rsidR="00F119E1">
        <w:t xml:space="preserve"> </w:t>
      </w:r>
      <w:r w:rsidR="005B0D46">
        <w:t>O</w:t>
      </w:r>
      <w:r>
        <w:t xml:space="preserve">dpowiadają </w:t>
      </w:r>
      <w:r w:rsidR="005B0D46">
        <w:t xml:space="preserve">one </w:t>
      </w:r>
      <w:r>
        <w:t>wymiarom obrazów wejściowych, które uprzednio przeskalowano do takich wartości.</w:t>
      </w:r>
      <w:r w:rsidR="00F119E1">
        <w:t xml:space="preserve"> W kolejnej warstwie konwolucyjnej użyto 32 filtr</w:t>
      </w:r>
      <w:r w:rsidR="000341B3">
        <w:t>y</w:t>
      </w:r>
      <w:r w:rsidR="00F119E1">
        <w:t xml:space="preserve"> o</w:t>
      </w:r>
      <w:r w:rsidR="002D5C87">
        <w:t> </w:t>
      </w:r>
      <w:r w:rsidR="00F119E1">
        <w:t>wymiarach jądra 5x5, gdzie za funkcj</w:t>
      </w:r>
      <w:r w:rsidR="005B0D46">
        <w:t>ę</w:t>
      </w:r>
      <w:r w:rsidR="00F119E1">
        <w:t xml:space="preserve"> aktywacji posłużyła funkcja ReLU.</w:t>
      </w:r>
      <w:r w:rsidR="00BF24C2">
        <w:t xml:space="preserve"> </w:t>
      </w:r>
      <w:r w:rsidR="00BF24C2" w:rsidRPr="00BF24C2">
        <w:t>Po tej warstwie rozmiar zm</w:t>
      </w:r>
      <w:r w:rsidR="00BF24C2">
        <w:t>n</w:t>
      </w:r>
      <w:r w:rsidR="00BF24C2" w:rsidRPr="00BF24C2">
        <w:t>ie</w:t>
      </w:r>
      <w:r w:rsidR="00BF24C2">
        <w:t>jsza się do</w:t>
      </w:r>
      <w:r w:rsidR="00BF24C2" w:rsidRPr="00BF24C2">
        <w:t xml:space="preserve"> 28</w:t>
      </w:r>
      <w:r w:rsidR="00BF24C2">
        <w:t>x</w:t>
      </w:r>
      <w:r w:rsidR="00BF24C2" w:rsidRPr="00BF24C2">
        <w:t xml:space="preserve">28. </w:t>
      </w:r>
      <w:r w:rsidR="00BF24C2">
        <w:t>Następnie dane przekazywane są do kolejnej warstwy konwolucyjnej, w której to działają 64 filtry, tym razem z jądrem wielkości 3x3. Tutaj również użyto funkcji aktywacji ReLU. Po dwóch warstwach konwolucyjnych zastosowano warstwę max-poolingu, w której przyjęto rozmiar filtra 2x2. W kolejnym kroku znormalizowano paczkę danych, a następnie w warstwie dropoutu wyłączono 30% neuronów.</w:t>
      </w:r>
      <w:r w:rsidR="008D7D60">
        <w:t xml:space="preserve"> Taką samą strukturę ma kolejne pięć warstw z tą różnicą, że w trzeciej warstwie konwolucyjnej znajduj</w:t>
      </w:r>
      <w:r w:rsidR="000341B3">
        <w:t>ą</w:t>
      </w:r>
      <w:r w:rsidR="008D7D60">
        <w:t xml:space="preserve"> się 64 filtry, a w czwartej 128 filtrów o rozmiarach jądra 3x3. Max-pooling i normalizacja są takie same jak poprzednio, a warstwa dropoutu tym razem wyłączą 20% neuronów. Po tych operacjach następuje spłaszczenie macierzy do wymiarów wektora. W końcowym etapie dane przechodzą przez warstwę w pełni połączoną z funkcją aktywacji ReLU</w:t>
      </w:r>
      <w:r w:rsidR="005B0D46">
        <w:t>. N</w:t>
      </w:r>
      <w:r w:rsidR="008D7D60">
        <w:t xml:space="preserve">astępnie są normalizowane oraz 50% wartości neuronów zostaje wyzerowanych. To samo dzieje się raz jeszcze, tyle że tylko 20% neuronów zostaje wyłączonych. W </w:t>
      </w:r>
      <w:r w:rsidR="00333533">
        <w:t>ostatniej w</w:t>
      </w:r>
      <w:r w:rsidR="008D7D60">
        <w:t xml:space="preserve"> pełni połączonej warstwie zamiast funkcji aktywacji ReLU została użyta funkcja </w:t>
      </w:r>
      <w:r w:rsidR="005B0D46">
        <w:t>S</w:t>
      </w:r>
      <w:r w:rsidR="008D7D60">
        <w:t>oft</w:t>
      </w:r>
      <w:r w:rsidR="005B0D46">
        <w:t>M</w:t>
      </w:r>
      <w:r w:rsidR="008D7D60">
        <w:t>ax</w:t>
      </w:r>
      <w:r w:rsidR="005B0D46">
        <w:t>.</w:t>
      </w:r>
      <w:r w:rsidR="008D7D60">
        <w:t xml:space="preserve"> </w:t>
      </w:r>
      <w:r w:rsidR="005B0D46">
        <w:t>Z</w:t>
      </w:r>
      <w:r w:rsidR="008D7D60">
        <w:t>wraca</w:t>
      </w:r>
      <w:r w:rsidR="005B0D46">
        <w:t xml:space="preserve"> ona</w:t>
      </w:r>
      <w:r w:rsidR="008D7D60">
        <w:t xml:space="preserve"> prawdopodobieństwa wystąpienia </w:t>
      </w:r>
      <w:r w:rsidR="000341B3">
        <w:t>danej klasy z</w:t>
      </w:r>
      <w:r w:rsidR="008D7D60">
        <w:t xml:space="preserve"> 43 </w:t>
      </w:r>
      <w:r w:rsidR="000341B3">
        <w:t xml:space="preserve">dostępnych </w:t>
      </w:r>
      <w:r w:rsidR="008D7D60">
        <w:t>klas.</w:t>
      </w:r>
      <w:r w:rsidR="009204A6">
        <w:t xml:space="preserve"> Przy kompilacji modelu użyto </w:t>
      </w:r>
      <w:r w:rsidR="009204A6">
        <w:lastRenderedPageBreak/>
        <w:t xml:space="preserve">optymalizatora Adam ze zmniejszającym się tempem uczenia wraz ze wzrostem </w:t>
      </w:r>
      <w:r w:rsidR="000341B3">
        <w:t>liczby epok</w:t>
      </w:r>
      <w:r w:rsidR="009204A6">
        <w:t>. Jako funkcję straty zastosowano kategoryczną entropię krzyżową, a metryk</w:t>
      </w:r>
      <w:r w:rsidR="00C05614">
        <w:t xml:space="preserve">ami mierzącymi jakość modelu zostały dokładność (accuracy) i błąd średniokwadratowy (ms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90676D" w14:paraId="70DD833F" w14:textId="77777777" w:rsidTr="002708BC">
        <w:trPr>
          <w:jc w:val="center"/>
        </w:trPr>
        <w:tc>
          <w:tcPr>
            <w:tcW w:w="8495" w:type="dxa"/>
            <w:vAlign w:val="center"/>
          </w:tcPr>
          <w:p w14:paraId="3CE679DA" w14:textId="5A2CFB8F" w:rsidR="0090676D" w:rsidRPr="0090676D" w:rsidRDefault="0090676D" w:rsidP="0090676D">
            <w:pPr>
              <w:pStyle w:val="Caption"/>
              <w:jc w:val="center"/>
              <w:rPr>
                <w:sz w:val="24"/>
                <w:szCs w:val="24"/>
              </w:rPr>
            </w:pPr>
            <w:bookmarkStart w:id="45" w:name="_Toc134967480"/>
            <w:r w:rsidRPr="0090676D">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8</w:t>
            </w:r>
            <w:r w:rsidR="00C90FA7">
              <w:rPr>
                <w:sz w:val="24"/>
                <w:szCs w:val="24"/>
              </w:rPr>
              <w:fldChar w:fldCharType="end"/>
            </w:r>
            <w:r w:rsidRPr="0090676D">
              <w:rPr>
                <w:sz w:val="24"/>
                <w:szCs w:val="24"/>
              </w:rPr>
              <w:t>. Architektura modelu CNN</w:t>
            </w:r>
            <w:bookmarkEnd w:id="45"/>
          </w:p>
        </w:tc>
      </w:tr>
      <w:tr w:rsidR="0090676D" w14:paraId="2C5DE391" w14:textId="77777777" w:rsidTr="002708BC">
        <w:trPr>
          <w:jc w:val="center"/>
        </w:trPr>
        <w:tc>
          <w:tcPr>
            <w:tcW w:w="8495" w:type="dxa"/>
            <w:vAlign w:val="center"/>
          </w:tcPr>
          <w:p w14:paraId="7D010D08" w14:textId="69ED3FB9" w:rsidR="0090676D" w:rsidRDefault="0033163F" w:rsidP="002708BC">
            <w:pPr>
              <w:pStyle w:val="BodyText"/>
              <w:jc w:val="center"/>
            </w:pPr>
            <w:r>
              <w:rPr>
                <w:noProof/>
              </w:rPr>
              <w:drawing>
                <wp:inline distT="0" distB="0" distL="0" distR="0" wp14:anchorId="7F9BCDC6" wp14:editId="4E53199E">
                  <wp:extent cx="5124997" cy="6467475"/>
                  <wp:effectExtent l="0" t="0" r="0" b="0"/>
                  <wp:docPr id="36466060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141863" cy="6488759"/>
                          </a:xfrm>
                          <a:prstGeom prst="rect">
                            <a:avLst/>
                          </a:prstGeom>
                          <a:noFill/>
                          <a:ln>
                            <a:noFill/>
                          </a:ln>
                        </pic:spPr>
                      </pic:pic>
                    </a:graphicData>
                  </a:graphic>
                </wp:inline>
              </w:drawing>
            </w:r>
          </w:p>
        </w:tc>
      </w:tr>
      <w:tr w:rsidR="0090676D" w14:paraId="1C6F5332" w14:textId="77777777" w:rsidTr="002708BC">
        <w:trPr>
          <w:jc w:val="center"/>
        </w:trPr>
        <w:tc>
          <w:tcPr>
            <w:tcW w:w="8495" w:type="dxa"/>
            <w:vAlign w:val="center"/>
          </w:tcPr>
          <w:p w14:paraId="28F00EAA" w14:textId="77777777" w:rsidR="0090676D" w:rsidRDefault="0090676D" w:rsidP="002708BC">
            <w:pPr>
              <w:pStyle w:val="BodyText"/>
              <w:jc w:val="center"/>
            </w:pPr>
            <w:r w:rsidRPr="00B03B53">
              <w:rPr>
                <w:b/>
                <w:sz w:val="20"/>
                <w:szCs w:val="20"/>
              </w:rPr>
              <w:t xml:space="preserve">Źródło: </w:t>
            </w:r>
            <w:r w:rsidRPr="00AC0EB1">
              <w:rPr>
                <w:bCs/>
                <w:i/>
                <w:iCs/>
                <w:sz w:val="20"/>
                <w:szCs w:val="20"/>
              </w:rPr>
              <w:t>Opracowanie własne.</w:t>
            </w:r>
          </w:p>
        </w:tc>
      </w:tr>
    </w:tbl>
    <w:p w14:paraId="79F2E648" w14:textId="77777777" w:rsidR="00333533" w:rsidRDefault="00333533" w:rsidP="00333533">
      <w:pPr>
        <w:pStyle w:val="BodyText"/>
        <w:jc w:val="left"/>
        <w:rPr>
          <w:b/>
        </w:rPr>
      </w:pPr>
    </w:p>
    <w:p w14:paraId="2E97AD11" w14:textId="77777777" w:rsidR="002802FF" w:rsidRDefault="002802FF" w:rsidP="00333533">
      <w:pPr>
        <w:pStyle w:val="BodyText"/>
        <w:jc w:val="left"/>
        <w:rPr>
          <w:b/>
        </w:rPr>
      </w:pPr>
    </w:p>
    <w:p w14:paraId="5754FF45" w14:textId="77777777" w:rsidR="002802FF" w:rsidRDefault="002802FF" w:rsidP="00333533">
      <w:pPr>
        <w:pStyle w:val="BodyText"/>
        <w:jc w:val="left"/>
        <w:rPr>
          <w:b/>
        </w:rPr>
      </w:pPr>
    </w:p>
    <w:p w14:paraId="77F0115A" w14:textId="4FD6AE8B" w:rsidR="00333533" w:rsidRDefault="00333533" w:rsidP="00333533">
      <w:pPr>
        <w:pStyle w:val="BodyText"/>
        <w:jc w:val="left"/>
        <w:rPr>
          <w:b/>
        </w:rPr>
      </w:pPr>
      <w:r w:rsidRPr="006A7EBB">
        <w:rPr>
          <w:b/>
        </w:rPr>
        <w:lastRenderedPageBreak/>
        <w:t>Podsumowanie</w:t>
      </w:r>
    </w:p>
    <w:p w14:paraId="75A189A0" w14:textId="77777777" w:rsidR="002802FF" w:rsidRPr="006A7EBB" w:rsidRDefault="002802FF" w:rsidP="00333533">
      <w:pPr>
        <w:pStyle w:val="BodyText"/>
        <w:jc w:val="left"/>
        <w:rPr>
          <w:b/>
        </w:rPr>
      </w:pPr>
    </w:p>
    <w:p w14:paraId="256E138E" w14:textId="71608FAA" w:rsidR="00DB6C24" w:rsidRDefault="00333533" w:rsidP="00DB6C24">
      <w:pPr>
        <w:spacing w:line="360" w:lineRule="auto"/>
        <w:jc w:val="both"/>
      </w:pPr>
      <w:r>
        <w:tab/>
      </w:r>
      <w:r w:rsidR="003046E3">
        <w:t>Podsumowując</w:t>
      </w:r>
      <w:r w:rsidR="003046E3" w:rsidRPr="003046E3">
        <w:t xml:space="preserve"> omówiona </w:t>
      </w:r>
      <w:r w:rsidR="003046E3">
        <w:t>została</w:t>
      </w:r>
      <w:r w:rsidR="003046E3" w:rsidRPr="003046E3">
        <w:t xml:space="preserve"> struktura </w:t>
      </w:r>
      <w:r w:rsidR="00174CBA" w:rsidRPr="003046E3">
        <w:t xml:space="preserve">sieci konwolucyjnej </w:t>
      </w:r>
      <w:r w:rsidR="003046E3" w:rsidRPr="003046E3">
        <w:t>wybranej do zadania</w:t>
      </w:r>
      <w:r w:rsidR="00174CBA">
        <w:t xml:space="preserve"> klasyfikacji</w:t>
      </w:r>
      <w:r w:rsidR="003046E3" w:rsidRPr="003046E3">
        <w:t>, która wykazała się najlepszymi wynikami na przedstawionym w</w:t>
      </w:r>
      <w:r w:rsidR="002D5C87">
        <w:t> </w:t>
      </w:r>
      <w:r w:rsidR="003046E3" w:rsidRPr="003046E3">
        <w:t xml:space="preserve">rozdziale III zbiorze danych. W </w:t>
      </w:r>
      <w:r w:rsidR="003046E3">
        <w:t>rozdziale</w:t>
      </w:r>
      <w:r w:rsidR="003046E3" w:rsidRPr="003046E3">
        <w:t xml:space="preserve"> przedstawiono wizualną reprezentację przepływu pracy oraz </w:t>
      </w:r>
      <w:r w:rsidR="003046E3">
        <w:t>przedstawiono</w:t>
      </w:r>
      <w:r w:rsidR="003046E3" w:rsidRPr="003046E3">
        <w:t xml:space="preserve"> także architekturę stworzonego modelu, składającego się z 18 warstw i </w:t>
      </w:r>
      <w:r w:rsidR="003046E3">
        <w:t>niespełna</w:t>
      </w:r>
      <w:r w:rsidR="003046E3" w:rsidRPr="003046E3">
        <w:t xml:space="preserve"> 700 000 parametrów</w:t>
      </w:r>
      <w:r w:rsidR="003046E3">
        <w:t>. O</w:t>
      </w:r>
      <w:r w:rsidR="003046E3" w:rsidRPr="003046E3">
        <w:t>pisano</w:t>
      </w:r>
      <w:r w:rsidR="003046E3">
        <w:t xml:space="preserve"> również</w:t>
      </w:r>
      <w:r w:rsidR="003046E3" w:rsidRPr="003046E3">
        <w:t xml:space="preserve"> szczegółowo kolejne warstwy tego modelu. </w:t>
      </w:r>
      <w:r w:rsidR="003046E3">
        <w:t>Natomiast w</w:t>
      </w:r>
      <w:r w:rsidR="003046E3" w:rsidRPr="003046E3">
        <w:t xml:space="preserve"> </w:t>
      </w:r>
      <w:r w:rsidR="003046E3">
        <w:t>kolejnym rozdziale</w:t>
      </w:r>
      <w:r w:rsidR="003046E3" w:rsidRPr="003046E3">
        <w:t xml:space="preserve"> zostaną przedstawione wyniki klasyfikacji obrazów przy użyciu omawianego modelu.</w:t>
      </w:r>
    </w:p>
    <w:p w14:paraId="07711277" w14:textId="2E52D381" w:rsidR="00333533" w:rsidRDefault="00DB6C24" w:rsidP="00DB6C24">
      <w:r>
        <w:br w:type="page"/>
      </w:r>
    </w:p>
    <w:p w14:paraId="50B32E9B" w14:textId="77777777" w:rsidR="00333533" w:rsidRPr="0001717B" w:rsidRDefault="00333533" w:rsidP="00C05614"/>
    <w:p w14:paraId="234B0DF8" w14:textId="0231343C" w:rsidR="00DB6C24" w:rsidRDefault="0059692B" w:rsidP="00DB6C24">
      <w:pPr>
        <w:pStyle w:val="Heading1"/>
        <w:rPr>
          <w:lang w:val="en-US"/>
        </w:rPr>
      </w:pPr>
      <w:r w:rsidRPr="0001717B">
        <w:t xml:space="preserve"> </w:t>
      </w:r>
      <w:bookmarkStart w:id="46" w:name="_Toc134982597"/>
      <w:bookmarkStart w:id="47" w:name="_Toc135162695"/>
      <w:r>
        <w:rPr>
          <w:lang w:val="en-US"/>
        </w:rPr>
        <w:t>Wyniki</w:t>
      </w:r>
      <w:bookmarkEnd w:id="46"/>
      <w:bookmarkEnd w:id="47"/>
    </w:p>
    <w:p w14:paraId="4F2F9D26" w14:textId="5F768291" w:rsidR="005D390B" w:rsidRPr="005D390B" w:rsidRDefault="005D390B" w:rsidP="005D390B">
      <w:pPr>
        <w:spacing w:line="360" w:lineRule="auto"/>
        <w:ind w:firstLine="708"/>
        <w:jc w:val="both"/>
      </w:pPr>
      <w:r w:rsidRPr="005D390B">
        <w:t xml:space="preserve">W niniejszym rozdziale przedstawione zostaną wyniki klasyfikacji znaków drogowych przy użyciu </w:t>
      </w:r>
      <w:r>
        <w:t>modelu przedstawionego w rozdziale</w:t>
      </w:r>
      <w:r w:rsidR="00514A06">
        <w:t xml:space="preserve"> 4</w:t>
      </w:r>
      <w:r w:rsidR="00697085">
        <w:t xml:space="preserve">. </w:t>
      </w:r>
      <w:r w:rsidR="00514A06">
        <w:t xml:space="preserve">Ponadto zostanie pokazany rozwój sieci otrzymującej kolejnej warstwy i jak doprowadziło to do wzrostu jej trafności. </w:t>
      </w:r>
      <w:r w:rsidR="00697085">
        <w:t>Dodatkowo</w:t>
      </w:r>
      <w:r>
        <w:t xml:space="preserve"> na podstawie tych wyników wyciągnięte </w:t>
      </w:r>
      <w:r w:rsidR="00697085">
        <w:t xml:space="preserve">zostaną stosowne </w:t>
      </w:r>
      <w:r>
        <w:t>wnioski.</w:t>
      </w:r>
    </w:p>
    <w:p w14:paraId="270EAE5A" w14:textId="33B462F3" w:rsidR="005D390B" w:rsidRDefault="005D390B" w:rsidP="005D390B">
      <w:pPr>
        <w:pStyle w:val="Heading2"/>
        <w:rPr>
          <w:lang w:val="en-US"/>
        </w:rPr>
      </w:pPr>
      <w:bookmarkStart w:id="48" w:name="_Toc134982598"/>
      <w:bookmarkStart w:id="49" w:name="_Toc135162696"/>
      <w:r>
        <w:rPr>
          <w:lang w:val="en-US"/>
        </w:rPr>
        <w:t>Opis wyników</w:t>
      </w:r>
      <w:bookmarkEnd w:id="48"/>
      <w:bookmarkEnd w:id="49"/>
    </w:p>
    <w:p w14:paraId="73C9FE0E" w14:textId="59C43CA1" w:rsidR="006F7EEA" w:rsidRDefault="00514A06" w:rsidP="001C2A47">
      <w:pPr>
        <w:spacing w:line="360" w:lineRule="auto"/>
        <w:ind w:firstLine="708"/>
        <w:jc w:val="both"/>
      </w:pPr>
      <w:r w:rsidRPr="00514A06">
        <w:t>M</w:t>
      </w:r>
      <w:r w:rsidR="001C2A47">
        <w:t xml:space="preserve">odel przeszedł przez parę faz, aby przejść od stanu pierwotnego do </w:t>
      </w:r>
      <w:r>
        <w:t>ostatecznego</w:t>
      </w:r>
      <w:r w:rsidR="001C2A47">
        <w:t xml:space="preserve">, w którym </w:t>
      </w:r>
      <w:r>
        <w:t>osiągał on</w:t>
      </w:r>
      <w:r w:rsidR="001C2A47">
        <w:t xml:space="preserve"> bardzo dobre wyniki na zbiorze testowym. </w:t>
      </w:r>
      <w:r w:rsidR="006F7EEA">
        <w:t xml:space="preserve">Wyniki sieci neuronowych, które są poprzednikami modelu końcowego, zostały przedstawione w tabeli nr 2. </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6F7EEA" w14:paraId="32CE468C" w14:textId="77777777" w:rsidTr="006A4AA2">
        <w:tc>
          <w:tcPr>
            <w:tcW w:w="8505" w:type="dxa"/>
          </w:tcPr>
          <w:p w14:paraId="47195B3E" w14:textId="3821F485" w:rsidR="006F7EEA" w:rsidRPr="002D5C87" w:rsidRDefault="002D5C87" w:rsidP="002D5C87">
            <w:pPr>
              <w:pStyle w:val="Caption"/>
              <w:keepNext/>
              <w:jc w:val="center"/>
            </w:pPr>
            <w:bookmarkStart w:id="50" w:name="_Toc136036078"/>
            <w:r w:rsidRPr="002D5C87">
              <w:rPr>
                <w:sz w:val="24"/>
                <w:szCs w:val="24"/>
              </w:rPr>
              <w:t xml:space="preserve">Tabela </w:t>
            </w:r>
            <w:r w:rsidRPr="002D5C87">
              <w:rPr>
                <w:sz w:val="24"/>
                <w:szCs w:val="24"/>
              </w:rPr>
              <w:fldChar w:fldCharType="begin"/>
            </w:r>
            <w:r w:rsidRPr="002D5C87">
              <w:rPr>
                <w:sz w:val="24"/>
                <w:szCs w:val="24"/>
              </w:rPr>
              <w:instrText xml:space="preserve"> SEQ Tabela \* ARABIC </w:instrText>
            </w:r>
            <w:r w:rsidRPr="002D5C87">
              <w:rPr>
                <w:sz w:val="24"/>
                <w:szCs w:val="24"/>
              </w:rPr>
              <w:fldChar w:fldCharType="separate"/>
            </w:r>
            <w:r>
              <w:rPr>
                <w:noProof/>
                <w:sz w:val="24"/>
                <w:szCs w:val="24"/>
              </w:rPr>
              <w:t>2</w:t>
            </w:r>
            <w:r w:rsidRPr="002D5C87">
              <w:rPr>
                <w:sz w:val="24"/>
                <w:szCs w:val="24"/>
              </w:rPr>
              <w:fldChar w:fldCharType="end"/>
            </w:r>
            <w:r w:rsidRPr="002D5C87">
              <w:rPr>
                <w:sz w:val="24"/>
                <w:szCs w:val="24"/>
              </w:rPr>
              <w:t xml:space="preserve">. </w:t>
            </w:r>
            <w:r w:rsidR="006F7EEA" w:rsidRPr="002D5C87">
              <w:rPr>
                <w:sz w:val="24"/>
                <w:szCs w:val="24"/>
              </w:rPr>
              <w:t>Wyniki</w:t>
            </w:r>
            <w:r w:rsidR="006F7EEA" w:rsidRPr="002D5C87">
              <w:rPr>
                <w:sz w:val="28"/>
                <w:szCs w:val="28"/>
              </w:rPr>
              <w:t xml:space="preserve"> </w:t>
            </w:r>
            <w:r w:rsidR="006F7EEA">
              <w:rPr>
                <w:sz w:val="24"/>
                <w:szCs w:val="24"/>
              </w:rPr>
              <w:t>poprzednich</w:t>
            </w:r>
            <w:r w:rsidR="005E3AFE">
              <w:rPr>
                <w:sz w:val="24"/>
                <w:szCs w:val="24"/>
              </w:rPr>
              <w:t xml:space="preserve"> modeli</w:t>
            </w:r>
            <w:bookmarkEnd w:id="50"/>
          </w:p>
        </w:tc>
      </w:tr>
      <w:tr w:rsidR="006F7EEA" w14:paraId="1979782F" w14:textId="77777777" w:rsidTr="006A4AA2">
        <w:tc>
          <w:tcPr>
            <w:tcW w:w="8505" w:type="dxa"/>
          </w:tcPr>
          <w:tbl>
            <w:tblPr>
              <w:tblStyle w:val="TableContemporary"/>
              <w:tblW w:w="8465" w:type="dxa"/>
              <w:jc w:val="center"/>
              <w:tblLook w:val="04A0" w:firstRow="1" w:lastRow="0" w:firstColumn="1" w:lastColumn="0" w:noHBand="0" w:noVBand="1"/>
            </w:tblPr>
            <w:tblGrid>
              <w:gridCol w:w="5000"/>
              <w:gridCol w:w="1138"/>
              <w:gridCol w:w="995"/>
              <w:gridCol w:w="1156"/>
            </w:tblGrid>
            <w:tr w:rsidR="005E3AFE" w14:paraId="61412EBE" w14:textId="77777777" w:rsidTr="0076703D">
              <w:trPr>
                <w:cnfStyle w:val="100000000000" w:firstRow="1" w:lastRow="0" w:firstColumn="0" w:lastColumn="0" w:oddVBand="0" w:evenVBand="0" w:oddHBand="0" w:evenHBand="0" w:firstRowFirstColumn="0" w:firstRowLastColumn="0" w:lastRowFirstColumn="0" w:lastRowLastColumn="0"/>
                <w:trHeight w:val="300"/>
                <w:jc w:val="center"/>
              </w:trPr>
              <w:tc>
                <w:tcPr>
                  <w:tcW w:w="5114" w:type="dxa"/>
                  <w:noWrap/>
                  <w:hideMark/>
                </w:tcPr>
                <w:p w14:paraId="3F7CEE31" w14:textId="77777777" w:rsidR="005E3AFE" w:rsidRDefault="005E3AFE" w:rsidP="005E3AFE">
                  <w:pPr>
                    <w:framePr w:hSpace="180" w:wrap="around" w:vAnchor="text" w:hAnchor="margin" w:xAlign="center" w:y="227"/>
                    <w:rPr>
                      <w:rFonts w:ascii="Calibri" w:hAnsi="Calibri" w:cs="Calibri"/>
                      <w:color w:val="000000"/>
                      <w:sz w:val="22"/>
                      <w:szCs w:val="22"/>
                      <w:lang w:val="en-GB" w:eastAsia="en-GB"/>
                    </w:rPr>
                  </w:pPr>
                  <w:r>
                    <w:rPr>
                      <w:rFonts w:ascii="Calibri" w:hAnsi="Calibri" w:cs="Calibri"/>
                      <w:color w:val="000000"/>
                      <w:sz w:val="22"/>
                      <w:szCs w:val="22"/>
                    </w:rPr>
                    <w:t>Model</w:t>
                  </w:r>
                </w:p>
              </w:tc>
              <w:tc>
                <w:tcPr>
                  <w:tcW w:w="1160" w:type="dxa"/>
                  <w:noWrap/>
                  <w:hideMark/>
                </w:tcPr>
                <w:p w14:paraId="36CAA099"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Acc train</w:t>
                  </w:r>
                </w:p>
              </w:tc>
              <w:tc>
                <w:tcPr>
                  <w:tcW w:w="1013" w:type="dxa"/>
                  <w:noWrap/>
                  <w:hideMark/>
                </w:tcPr>
                <w:p w14:paraId="167FDC69"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Acc test</w:t>
                  </w:r>
                </w:p>
              </w:tc>
              <w:tc>
                <w:tcPr>
                  <w:tcW w:w="1178" w:type="dxa"/>
                  <w:noWrap/>
                  <w:hideMark/>
                </w:tcPr>
                <w:p w14:paraId="42375EEB"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Total params</w:t>
                  </w:r>
                </w:p>
              </w:tc>
            </w:tr>
            <w:tr w:rsidR="005E3AFE" w14:paraId="12D83192" w14:textId="77777777" w:rsidTr="0076703D">
              <w:trPr>
                <w:cnfStyle w:val="000000100000" w:firstRow="0" w:lastRow="0" w:firstColumn="0" w:lastColumn="0" w:oddVBand="0" w:evenVBand="0" w:oddHBand="1" w:evenHBand="0" w:firstRowFirstColumn="0" w:firstRowLastColumn="0" w:lastRowFirstColumn="0" w:lastRowLastColumn="0"/>
                <w:trHeight w:val="300"/>
                <w:jc w:val="center"/>
              </w:trPr>
              <w:tc>
                <w:tcPr>
                  <w:tcW w:w="5114" w:type="dxa"/>
                  <w:noWrap/>
                  <w:hideMark/>
                </w:tcPr>
                <w:p w14:paraId="1CAB12E8"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ANN 2 dense layers</w:t>
                  </w:r>
                </w:p>
              </w:tc>
              <w:tc>
                <w:tcPr>
                  <w:tcW w:w="1160" w:type="dxa"/>
                  <w:noWrap/>
                  <w:hideMark/>
                </w:tcPr>
                <w:p w14:paraId="6A0106A0"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5.74%</w:t>
                  </w:r>
                </w:p>
              </w:tc>
              <w:tc>
                <w:tcPr>
                  <w:tcW w:w="1013" w:type="dxa"/>
                  <w:noWrap/>
                  <w:hideMark/>
                </w:tcPr>
                <w:p w14:paraId="446818BE"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5.93%</w:t>
                  </w:r>
                </w:p>
              </w:tc>
              <w:tc>
                <w:tcPr>
                  <w:tcW w:w="1178" w:type="dxa"/>
                  <w:noWrap/>
                  <w:hideMark/>
                </w:tcPr>
                <w:p w14:paraId="688A0B16"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99,755</w:t>
                  </w:r>
                </w:p>
              </w:tc>
            </w:tr>
            <w:tr w:rsidR="005E3AFE" w14:paraId="3C30E84B" w14:textId="77777777" w:rsidTr="0076703D">
              <w:trPr>
                <w:cnfStyle w:val="000000010000" w:firstRow="0" w:lastRow="0" w:firstColumn="0" w:lastColumn="0" w:oddVBand="0" w:evenVBand="0" w:oddHBand="0" w:evenHBand="1" w:firstRowFirstColumn="0" w:firstRowLastColumn="0" w:lastRowFirstColumn="0" w:lastRowLastColumn="0"/>
                <w:trHeight w:val="300"/>
                <w:jc w:val="center"/>
              </w:trPr>
              <w:tc>
                <w:tcPr>
                  <w:tcW w:w="5114" w:type="dxa"/>
                  <w:noWrap/>
                  <w:hideMark/>
                </w:tcPr>
                <w:p w14:paraId="0AF27B12"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ANN 4 dense layers</w:t>
                  </w:r>
                </w:p>
              </w:tc>
              <w:tc>
                <w:tcPr>
                  <w:tcW w:w="1160" w:type="dxa"/>
                  <w:noWrap/>
                  <w:hideMark/>
                </w:tcPr>
                <w:p w14:paraId="13680A87"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5.76%</w:t>
                  </w:r>
                </w:p>
              </w:tc>
              <w:tc>
                <w:tcPr>
                  <w:tcW w:w="1013" w:type="dxa"/>
                  <w:noWrap/>
                  <w:hideMark/>
                </w:tcPr>
                <w:p w14:paraId="19689E3C"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5.93%</w:t>
                  </w:r>
                </w:p>
              </w:tc>
              <w:tc>
                <w:tcPr>
                  <w:tcW w:w="1178" w:type="dxa"/>
                  <w:noWrap/>
                  <w:hideMark/>
                </w:tcPr>
                <w:p w14:paraId="5D8B1852"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114,315</w:t>
                  </w:r>
                </w:p>
              </w:tc>
            </w:tr>
            <w:tr w:rsidR="005E3AFE" w14:paraId="6BD49030" w14:textId="77777777" w:rsidTr="0076703D">
              <w:trPr>
                <w:cnfStyle w:val="000000100000" w:firstRow="0" w:lastRow="0" w:firstColumn="0" w:lastColumn="0" w:oddVBand="0" w:evenVBand="0" w:oddHBand="1" w:evenHBand="0" w:firstRowFirstColumn="0" w:firstRowLastColumn="0" w:lastRowFirstColumn="0" w:lastRowLastColumn="0"/>
                <w:trHeight w:val="300"/>
                <w:jc w:val="center"/>
              </w:trPr>
              <w:tc>
                <w:tcPr>
                  <w:tcW w:w="5114" w:type="dxa"/>
                  <w:noWrap/>
                  <w:hideMark/>
                </w:tcPr>
                <w:p w14:paraId="3B4C4B4E" w14:textId="242EA059"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CNN 1 conv ,4 dense</w:t>
                  </w:r>
                </w:p>
              </w:tc>
              <w:tc>
                <w:tcPr>
                  <w:tcW w:w="1160" w:type="dxa"/>
                  <w:noWrap/>
                  <w:hideMark/>
                </w:tcPr>
                <w:p w14:paraId="78F1C2CE"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5.75%</w:t>
                  </w:r>
                </w:p>
              </w:tc>
              <w:tc>
                <w:tcPr>
                  <w:tcW w:w="1013" w:type="dxa"/>
                  <w:noWrap/>
                  <w:hideMark/>
                </w:tcPr>
                <w:p w14:paraId="6DCB4002"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5.93%</w:t>
                  </w:r>
                </w:p>
              </w:tc>
              <w:tc>
                <w:tcPr>
                  <w:tcW w:w="1178" w:type="dxa"/>
                  <w:noWrap/>
                  <w:hideMark/>
                </w:tcPr>
                <w:p w14:paraId="29639193"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938,507</w:t>
                  </w:r>
                </w:p>
              </w:tc>
            </w:tr>
            <w:tr w:rsidR="005E3AFE" w14:paraId="1025B7CA" w14:textId="77777777" w:rsidTr="0076703D">
              <w:trPr>
                <w:cnfStyle w:val="000000010000" w:firstRow="0" w:lastRow="0" w:firstColumn="0" w:lastColumn="0" w:oddVBand="0" w:evenVBand="0" w:oddHBand="0" w:evenHBand="1" w:firstRowFirstColumn="0" w:firstRowLastColumn="0" w:lastRowFirstColumn="0" w:lastRowLastColumn="0"/>
                <w:trHeight w:val="300"/>
                <w:jc w:val="center"/>
              </w:trPr>
              <w:tc>
                <w:tcPr>
                  <w:tcW w:w="5114" w:type="dxa"/>
                  <w:noWrap/>
                  <w:hideMark/>
                </w:tcPr>
                <w:p w14:paraId="54AC6ED5" w14:textId="2BCA4CF3"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CNN 1 conv, 1 dense</w:t>
                  </w:r>
                </w:p>
              </w:tc>
              <w:tc>
                <w:tcPr>
                  <w:tcW w:w="1160" w:type="dxa"/>
                  <w:noWrap/>
                  <w:hideMark/>
                </w:tcPr>
                <w:p w14:paraId="7624C2B5"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14%</w:t>
                  </w:r>
                </w:p>
              </w:tc>
              <w:tc>
                <w:tcPr>
                  <w:tcW w:w="1013" w:type="dxa"/>
                  <w:noWrap/>
                  <w:hideMark/>
                </w:tcPr>
                <w:p w14:paraId="7B4E9814"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86.21%</w:t>
                  </w:r>
                </w:p>
              </w:tc>
              <w:tc>
                <w:tcPr>
                  <w:tcW w:w="1178" w:type="dxa"/>
                  <w:noWrap/>
                  <w:hideMark/>
                </w:tcPr>
                <w:p w14:paraId="112D4110"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1,239,339</w:t>
                  </w:r>
                </w:p>
              </w:tc>
            </w:tr>
            <w:tr w:rsidR="005E3AFE" w14:paraId="5A6D49A4" w14:textId="77777777" w:rsidTr="0076703D">
              <w:trPr>
                <w:cnfStyle w:val="000000100000" w:firstRow="0" w:lastRow="0" w:firstColumn="0" w:lastColumn="0" w:oddVBand="0" w:evenVBand="0" w:oddHBand="1" w:evenHBand="0" w:firstRowFirstColumn="0" w:firstRowLastColumn="0" w:lastRowFirstColumn="0" w:lastRowLastColumn="0"/>
                <w:trHeight w:val="300"/>
                <w:jc w:val="center"/>
              </w:trPr>
              <w:tc>
                <w:tcPr>
                  <w:tcW w:w="5114" w:type="dxa"/>
                  <w:noWrap/>
                  <w:hideMark/>
                </w:tcPr>
                <w:p w14:paraId="120883F9" w14:textId="3BDE321F"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1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dense</w:t>
                  </w:r>
                </w:p>
              </w:tc>
              <w:tc>
                <w:tcPr>
                  <w:tcW w:w="1160" w:type="dxa"/>
                  <w:noWrap/>
                  <w:hideMark/>
                </w:tcPr>
                <w:p w14:paraId="6BBB94C9"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48%</w:t>
                  </w:r>
                </w:p>
              </w:tc>
              <w:tc>
                <w:tcPr>
                  <w:tcW w:w="1013" w:type="dxa"/>
                  <w:noWrap/>
                  <w:hideMark/>
                </w:tcPr>
                <w:p w14:paraId="1647DF1B"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86.44%</w:t>
                  </w:r>
                </w:p>
              </w:tc>
              <w:tc>
                <w:tcPr>
                  <w:tcW w:w="1178" w:type="dxa"/>
                  <w:noWrap/>
                  <w:hideMark/>
                </w:tcPr>
                <w:p w14:paraId="5E46BA7E"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310,539</w:t>
                  </w:r>
                </w:p>
              </w:tc>
            </w:tr>
            <w:tr w:rsidR="005E3AFE" w14:paraId="7A16414F" w14:textId="77777777" w:rsidTr="0076703D">
              <w:trPr>
                <w:cnfStyle w:val="000000010000" w:firstRow="0" w:lastRow="0" w:firstColumn="0" w:lastColumn="0" w:oddVBand="0" w:evenVBand="0" w:oddHBand="0" w:evenHBand="1" w:firstRowFirstColumn="0" w:firstRowLastColumn="0" w:lastRowFirstColumn="0" w:lastRowLastColumn="0"/>
                <w:trHeight w:val="300"/>
                <w:jc w:val="center"/>
              </w:trPr>
              <w:tc>
                <w:tcPr>
                  <w:tcW w:w="5114" w:type="dxa"/>
                  <w:noWrap/>
                  <w:hideMark/>
                </w:tcPr>
                <w:p w14:paraId="2DAEF890" w14:textId="5C0A5DB8"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1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w:t>
                  </w:r>
                  <w:r>
                    <w:rPr>
                      <w:rFonts w:ascii="Calibri" w:hAnsi="Calibri" w:cs="Calibri"/>
                      <w:color w:val="000000"/>
                      <w:sz w:val="22"/>
                      <w:szCs w:val="22"/>
                      <w:lang w:val="en-GB"/>
                    </w:rPr>
                    <w:t xml:space="preserve"> </w:t>
                  </w:r>
                  <w:r w:rsidRPr="005E3AFE">
                    <w:rPr>
                      <w:rFonts w:ascii="Calibri" w:hAnsi="Calibri" w:cs="Calibri"/>
                      <w:color w:val="000000"/>
                      <w:sz w:val="22"/>
                      <w:szCs w:val="22"/>
                      <w:lang w:val="en-GB"/>
                    </w:rPr>
                    <w:t>dense</w:t>
                  </w:r>
                </w:p>
              </w:tc>
              <w:tc>
                <w:tcPr>
                  <w:tcW w:w="1160" w:type="dxa"/>
                  <w:noWrap/>
                  <w:hideMark/>
                </w:tcPr>
                <w:p w14:paraId="2C8279F1"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7.32%</w:t>
                  </w:r>
                </w:p>
              </w:tc>
              <w:tc>
                <w:tcPr>
                  <w:tcW w:w="1013" w:type="dxa"/>
                  <w:noWrap/>
                  <w:hideMark/>
                </w:tcPr>
                <w:p w14:paraId="248CCCEC"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87.98%</w:t>
                  </w:r>
                </w:p>
              </w:tc>
              <w:tc>
                <w:tcPr>
                  <w:tcW w:w="1178" w:type="dxa"/>
                  <w:noWrap/>
                  <w:hideMark/>
                </w:tcPr>
                <w:p w14:paraId="489E4051"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310,539</w:t>
                  </w:r>
                </w:p>
              </w:tc>
            </w:tr>
            <w:tr w:rsidR="005E3AFE" w14:paraId="66BAB9FA" w14:textId="77777777" w:rsidTr="0076703D">
              <w:trPr>
                <w:cnfStyle w:val="000000100000" w:firstRow="0" w:lastRow="0" w:firstColumn="0" w:lastColumn="0" w:oddVBand="0" w:evenVBand="0" w:oddHBand="1" w:evenHBand="0" w:firstRowFirstColumn="0" w:firstRowLastColumn="0" w:lastRowFirstColumn="0" w:lastRowLastColumn="0"/>
                <w:trHeight w:val="300"/>
                <w:jc w:val="center"/>
              </w:trPr>
              <w:tc>
                <w:tcPr>
                  <w:tcW w:w="5114" w:type="dxa"/>
                  <w:noWrap/>
                  <w:hideMark/>
                </w:tcPr>
                <w:p w14:paraId="42D46464" w14:textId="33E0AF80"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2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dense</w:t>
                  </w:r>
                </w:p>
              </w:tc>
              <w:tc>
                <w:tcPr>
                  <w:tcW w:w="1160" w:type="dxa"/>
                  <w:noWrap/>
                  <w:hideMark/>
                </w:tcPr>
                <w:p w14:paraId="691C315C"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8.68%</w:t>
                  </w:r>
                </w:p>
              </w:tc>
              <w:tc>
                <w:tcPr>
                  <w:tcW w:w="1013" w:type="dxa"/>
                  <w:noWrap/>
                  <w:hideMark/>
                </w:tcPr>
                <w:p w14:paraId="799E78E0"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0.64%</w:t>
                  </w:r>
                </w:p>
              </w:tc>
              <w:tc>
                <w:tcPr>
                  <w:tcW w:w="1178" w:type="dxa"/>
                  <w:noWrap/>
                  <w:hideMark/>
                </w:tcPr>
                <w:p w14:paraId="4F901D23"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484,523</w:t>
                  </w:r>
                </w:p>
              </w:tc>
            </w:tr>
            <w:tr w:rsidR="005E3AFE" w14:paraId="158500F8" w14:textId="77777777" w:rsidTr="0076703D">
              <w:trPr>
                <w:cnfStyle w:val="000000010000" w:firstRow="0" w:lastRow="0" w:firstColumn="0" w:lastColumn="0" w:oddVBand="0" w:evenVBand="0" w:oddHBand="0" w:evenHBand="1" w:firstRowFirstColumn="0" w:firstRowLastColumn="0" w:lastRowFirstColumn="0" w:lastRowLastColumn="0"/>
                <w:trHeight w:val="300"/>
                <w:jc w:val="center"/>
              </w:trPr>
              <w:tc>
                <w:tcPr>
                  <w:tcW w:w="5114" w:type="dxa"/>
                  <w:noWrap/>
                  <w:hideMark/>
                </w:tcPr>
                <w:p w14:paraId="247DAC19" w14:textId="4DB98695"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2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dense</w:t>
                  </w:r>
                </w:p>
              </w:tc>
              <w:tc>
                <w:tcPr>
                  <w:tcW w:w="1160" w:type="dxa"/>
                  <w:noWrap/>
                  <w:hideMark/>
                </w:tcPr>
                <w:p w14:paraId="044013BA"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7.35%</w:t>
                  </w:r>
                </w:p>
              </w:tc>
              <w:tc>
                <w:tcPr>
                  <w:tcW w:w="1013" w:type="dxa"/>
                  <w:noWrap/>
                  <w:hideMark/>
                </w:tcPr>
                <w:p w14:paraId="2941757A"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3.78%</w:t>
                  </w:r>
                </w:p>
              </w:tc>
              <w:tc>
                <w:tcPr>
                  <w:tcW w:w="1178" w:type="dxa"/>
                  <w:noWrap/>
                  <w:hideMark/>
                </w:tcPr>
                <w:p w14:paraId="4F4497EB"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118,507</w:t>
                  </w:r>
                </w:p>
              </w:tc>
            </w:tr>
            <w:tr w:rsidR="005E3AFE" w14:paraId="003F8FF5" w14:textId="77777777" w:rsidTr="0076703D">
              <w:trPr>
                <w:cnfStyle w:val="000000100000" w:firstRow="0" w:lastRow="0" w:firstColumn="0" w:lastColumn="0" w:oddVBand="0" w:evenVBand="0" w:oddHBand="1" w:evenHBand="0" w:firstRowFirstColumn="0" w:firstRowLastColumn="0" w:lastRowFirstColumn="0" w:lastRowLastColumn="0"/>
                <w:trHeight w:val="300"/>
                <w:jc w:val="center"/>
              </w:trPr>
              <w:tc>
                <w:tcPr>
                  <w:tcW w:w="5114" w:type="dxa"/>
                  <w:noWrap/>
                  <w:hideMark/>
                </w:tcPr>
                <w:p w14:paraId="2A82E178" w14:textId="616CEE19"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2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3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dense</w:t>
                  </w:r>
                </w:p>
              </w:tc>
              <w:tc>
                <w:tcPr>
                  <w:tcW w:w="1160" w:type="dxa"/>
                  <w:noWrap/>
                  <w:hideMark/>
                </w:tcPr>
                <w:p w14:paraId="7A1074FC"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5.04%</w:t>
                  </w:r>
                </w:p>
              </w:tc>
              <w:tc>
                <w:tcPr>
                  <w:tcW w:w="1013" w:type="dxa"/>
                  <w:noWrap/>
                  <w:hideMark/>
                </w:tcPr>
                <w:p w14:paraId="6464D0D2"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5.39%</w:t>
                  </w:r>
                </w:p>
              </w:tc>
              <w:tc>
                <w:tcPr>
                  <w:tcW w:w="1178" w:type="dxa"/>
                  <w:noWrap/>
                  <w:hideMark/>
                </w:tcPr>
                <w:p w14:paraId="0AABEA13"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319,979</w:t>
                  </w:r>
                </w:p>
              </w:tc>
            </w:tr>
            <w:tr w:rsidR="005E3AFE" w14:paraId="50E2E8D9" w14:textId="77777777" w:rsidTr="0076703D">
              <w:trPr>
                <w:cnfStyle w:val="000000010000" w:firstRow="0" w:lastRow="0" w:firstColumn="0" w:lastColumn="0" w:oddVBand="0" w:evenVBand="0" w:oddHBand="0" w:evenHBand="1" w:firstRowFirstColumn="0" w:firstRowLastColumn="0" w:lastRowFirstColumn="0" w:lastRowLastColumn="0"/>
                <w:trHeight w:val="300"/>
                <w:jc w:val="center"/>
              </w:trPr>
              <w:tc>
                <w:tcPr>
                  <w:tcW w:w="5114" w:type="dxa"/>
                  <w:noWrap/>
                  <w:hideMark/>
                </w:tcPr>
                <w:p w14:paraId="21824E32" w14:textId="16267657"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2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3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dense</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batchnorm</w:t>
                  </w:r>
                </w:p>
              </w:tc>
              <w:tc>
                <w:tcPr>
                  <w:tcW w:w="1160" w:type="dxa"/>
                  <w:noWrap/>
                  <w:hideMark/>
                </w:tcPr>
                <w:p w14:paraId="1EFEA3BE"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60%</w:t>
                  </w:r>
                </w:p>
              </w:tc>
              <w:tc>
                <w:tcPr>
                  <w:tcW w:w="1013" w:type="dxa"/>
                  <w:noWrap/>
                  <w:hideMark/>
                </w:tcPr>
                <w:p w14:paraId="29DC6E24"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7.10%</w:t>
                  </w:r>
                </w:p>
              </w:tc>
              <w:tc>
                <w:tcPr>
                  <w:tcW w:w="1178" w:type="dxa"/>
                  <w:noWrap/>
                  <w:hideMark/>
                </w:tcPr>
                <w:p w14:paraId="087A24D0"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320,875</w:t>
                  </w:r>
                </w:p>
              </w:tc>
            </w:tr>
            <w:tr w:rsidR="005E3AFE" w14:paraId="2E6AC1FD" w14:textId="77777777" w:rsidTr="0076703D">
              <w:trPr>
                <w:cnfStyle w:val="000000100000" w:firstRow="0" w:lastRow="0" w:firstColumn="0" w:lastColumn="0" w:oddVBand="0" w:evenVBand="0" w:oddHBand="1" w:evenHBand="0" w:firstRowFirstColumn="0" w:firstRowLastColumn="0" w:lastRowFirstColumn="0" w:lastRowLastColumn="0"/>
                <w:trHeight w:val="300"/>
                <w:jc w:val="center"/>
              </w:trPr>
              <w:tc>
                <w:tcPr>
                  <w:tcW w:w="5114" w:type="dxa"/>
                  <w:noWrap/>
                  <w:hideMark/>
                </w:tcPr>
                <w:p w14:paraId="2C0BA9E5" w14:textId="5C96B1B5"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3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3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dense</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batchnorm</w:t>
                  </w:r>
                </w:p>
              </w:tc>
              <w:tc>
                <w:tcPr>
                  <w:tcW w:w="1160" w:type="dxa"/>
                  <w:noWrap/>
                  <w:hideMark/>
                </w:tcPr>
                <w:p w14:paraId="56818098"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86%</w:t>
                  </w:r>
                </w:p>
              </w:tc>
              <w:tc>
                <w:tcPr>
                  <w:tcW w:w="1013" w:type="dxa"/>
                  <w:noWrap/>
                  <w:hideMark/>
                </w:tcPr>
                <w:p w14:paraId="412F2F38"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6.43%</w:t>
                  </w:r>
                </w:p>
              </w:tc>
              <w:tc>
                <w:tcPr>
                  <w:tcW w:w="1178" w:type="dxa"/>
                  <w:noWrap/>
                  <w:hideMark/>
                </w:tcPr>
                <w:p w14:paraId="4A3355AE"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357,931</w:t>
                  </w:r>
                </w:p>
              </w:tc>
            </w:tr>
            <w:tr w:rsidR="005E3AFE" w14:paraId="17142F1B" w14:textId="77777777" w:rsidTr="0076703D">
              <w:trPr>
                <w:cnfStyle w:val="000000010000" w:firstRow="0" w:lastRow="0" w:firstColumn="0" w:lastColumn="0" w:oddVBand="0" w:evenVBand="0" w:oddHBand="0" w:evenHBand="1" w:firstRowFirstColumn="0" w:firstRowLastColumn="0" w:lastRowFirstColumn="0" w:lastRowLastColumn="0"/>
                <w:trHeight w:val="300"/>
                <w:jc w:val="center"/>
              </w:trPr>
              <w:tc>
                <w:tcPr>
                  <w:tcW w:w="5114" w:type="dxa"/>
                  <w:noWrap/>
                  <w:hideMark/>
                </w:tcPr>
                <w:p w14:paraId="50A0CF37" w14:textId="1C2C5F3F"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4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3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dense</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batchnorm</w:t>
                  </w:r>
                </w:p>
              </w:tc>
              <w:tc>
                <w:tcPr>
                  <w:tcW w:w="1160" w:type="dxa"/>
                  <w:noWrap/>
                  <w:hideMark/>
                </w:tcPr>
                <w:p w14:paraId="443A55AF"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90%</w:t>
                  </w:r>
                </w:p>
              </w:tc>
              <w:tc>
                <w:tcPr>
                  <w:tcW w:w="1013" w:type="dxa"/>
                  <w:noWrap/>
                  <w:hideMark/>
                </w:tcPr>
                <w:p w14:paraId="0CF5F936"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8.07%</w:t>
                  </w:r>
                </w:p>
              </w:tc>
              <w:tc>
                <w:tcPr>
                  <w:tcW w:w="1178" w:type="dxa"/>
                  <w:noWrap/>
                  <w:hideMark/>
                </w:tcPr>
                <w:p w14:paraId="53664FE7"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304,747</w:t>
                  </w:r>
                </w:p>
              </w:tc>
            </w:tr>
            <w:tr w:rsidR="005E3AFE" w14:paraId="31BB9512" w14:textId="77777777" w:rsidTr="0076703D">
              <w:trPr>
                <w:cnfStyle w:val="000000100000" w:firstRow="0" w:lastRow="0" w:firstColumn="0" w:lastColumn="0" w:oddVBand="0" w:evenVBand="0" w:oddHBand="1" w:evenHBand="0" w:firstRowFirstColumn="0" w:firstRowLastColumn="0" w:lastRowFirstColumn="0" w:lastRowLastColumn="0"/>
                <w:trHeight w:val="300"/>
                <w:jc w:val="center"/>
              </w:trPr>
              <w:tc>
                <w:tcPr>
                  <w:tcW w:w="5114" w:type="dxa"/>
                  <w:noWrap/>
                  <w:hideMark/>
                </w:tcPr>
                <w:p w14:paraId="7C5FDEA5" w14:textId="7179CB38"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4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3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dense</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batchnorm</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changing parameters</w:t>
                  </w:r>
                </w:p>
              </w:tc>
              <w:tc>
                <w:tcPr>
                  <w:tcW w:w="1160" w:type="dxa"/>
                  <w:noWrap/>
                  <w:hideMark/>
                </w:tcPr>
                <w:p w14:paraId="04ED56DB"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89%</w:t>
                  </w:r>
                </w:p>
              </w:tc>
              <w:tc>
                <w:tcPr>
                  <w:tcW w:w="1013" w:type="dxa"/>
                  <w:noWrap/>
                  <w:hideMark/>
                </w:tcPr>
                <w:p w14:paraId="2029CD3A"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6.25%</w:t>
                  </w:r>
                </w:p>
              </w:tc>
              <w:tc>
                <w:tcPr>
                  <w:tcW w:w="1178" w:type="dxa"/>
                  <w:noWrap/>
                  <w:hideMark/>
                </w:tcPr>
                <w:p w14:paraId="7EB2F059"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546,731</w:t>
                  </w:r>
                </w:p>
              </w:tc>
            </w:tr>
            <w:tr w:rsidR="005E3AFE" w14:paraId="3D0488ED" w14:textId="77777777" w:rsidTr="0076703D">
              <w:trPr>
                <w:cnfStyle w:val="000000010000" w:firstRow="0" w:lastRow="0" w:firstColumn="0" w:lastColumn="0" w:oddVBand="0" w:evenVBand="0" w:oddHBand="0" w:evenHBand="1" w:firstRowFirstColumn="0" w:firstRowLastColumn="0" w:lastRowFirstColumn="0" w:lastRowLastColumn="0"/>
                <w:trHeight w:val="300"/>
                <w:jc w:val="center"/>
              </w:trPr>
              <w:tc>
                <w:tcPr>
                  <w:tcW w:w="5114" w:type="dxa"/>
                  <w:noWrap/>
                  <w:hideMark/>
                </w:tcPr>
                <w:p w14:paraId="0452AE6E" w14:textId="68760E7D"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4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4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dense</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batchnorm</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changing parameters v2</w:t>
                  </w:r>
                </w:p>
              </w:tc>
              <w:tc>
                <w:tcPr>
                  <w:tcW w:w="1160" w:type="dxa"/>
                  <w:noWrap/>
                  <w:hideMark/>
                </w:tcPr>
                <w:p w14:paraId="72FA7219"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64%</w:t>
                  </w:r>
                </w:p>
              </w:tc>
              <w:tc>
                <w:tcPr>
                  <w:tcW w:w="1013" w:type="dxa"/>
                  <w:noWrap/>
                  <w:hideMark/>
                </w:tcPr>
                <w:p w14:paraId="0CF81582"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7.83%</w:t>
                  </w:r>
                </w:p>
              </w:tc>
              <w:tc>
                <w:tcPr>
                  <w:tcW w:w="1178" w:type="dxa"/>
                  <w:noWrap/>
                  <w:hideMark/>
                </w:tcPr>
                <w:p w14:paraId="245DC969"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391,211</w:t>
                  </w:r>
                </w:p>
              </w:tc>
            </w:tr>
            <w:tr w:rsidR="005E3AFE" w14:paraId="677383D9" w14:textId="77777777" w:rsidTr="0076703D">
              <w:trPr>
                <w:cnfStyle w:val="000000100000" w:firstRow="0" w:lastRow="0" w:firstColumn="0" w:lastColumn="0" w:oddVBand="0" w:evenVBand="0" w:oddHBand="1" w:evenHBand="0" w:firstRowFirstColumn="0" w:firstRowLastColumn="0" w:lastRowFirstColumn="0" w:lastRowLastColumn="0"/>
                <w:trHeight w:val="300"/>
                <w:jc w:val="center"/>
              </w:trPr>
              <w:tc>
                <w:tcPr>
                  <w:tcW w:w="5114" w:type="dxa"/>
                  <w:noWrap/>
                  <w:hideMark/>
                </w:tcPr>
                <w:p w14:paraId="7205C662" w14:textId="431AE7B3"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4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4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w:t>
                  </w:r>
                  <w:r w:rsidR="00D42FA6">
                    <w:rPr>
                      <w:rFonts w:ascii="Calibri" w:hAnsi="Calibri" w:cs="Calibri"/>
                      <w:color w:val="000000"/>
                      <w:sz w:val="22"/>
                      <w:szCs w:val="22"/>
                      <w:lang w:val="en-GB"/>
                    </w:rPr>
                    <w:t>3</w:t>
                  </w:r>
                  <w:r w:rsidRPr="005E3AFE">
                    <w:rPr>
                      <w:rFonts w:ascii="Calibri" w:hAnsi="Calibri" w:cs="Calibri"/>
                      <w:color w:val="000000"/>
                      <w:sz w:val="22"/>
                      <w:szCs w:val="22"/>
                      <w:lang w:val="en-GB"/>
                    </w:rPr>
                    <w:t xml:space="preserve"> dense</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batchnorm</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changing parameters v3</w:t>
                  </w:r>
                </w:p>
              </w:tc>
              <w:tc>
                <w:tcPr>
                  <w:tcW w:w="1160" w:type="dxa"/>
                  <w:noWrap/>
                  <w:hideMark/>
                </w:tcPr>
                <w:p w14:paraId="62989915"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82%</w:t>
                  </w:r>
                </w:p>
              </w:tc>
              <w:tc>
                <w:tcPr>
                  <w:tcW w:w="1013" w:type="dxa"/>
                  <w:noWrap/>
                  <w:hideMark/>
                </w:tcPr>
                <w:p w14:paraId="1335A1A9"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8.44%</w:t>
                  </w:r>
                </w:p>
              </w:tc>
              <w:tc>
                <w:tcPr>
                  <w:tcW w:w="1178" w:type="dxa"/>
                  <w:noWrap/>
                  <w:hideMark/>
                </w:tcPr>
                <w:p w14:paraId="0B877A82"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697,003</w:t>
                  </w:r>
                </w:p>
              </w:tc>
            </w:tr>
            <w:tr w:rsidR="005E3AFE" w14:paraId="04F30576" w14:textId="77777777" w:rsidTr="0076703D">
              <w:trPr>
                <w:cnfStyle w:val="000000010000" w:firstRow="0" w:lastRow="0" w:firstColumn="0" w:lastColumn="0" w:oddVBand="0" w:evenVBand="0" w:oddHBand="0" w:evenHBand="1" w:firstRowFirstColumn="0" w:firstRowLastColumn="0" w:lastRowFirstColumn="0" w:lastRowLastColumn="0"/>
                <w:trHeight w:val="300"/>
                <w:jc w:val="center"/>
              </w:trPr>
              <w:tc>
                <w:tcPr>
                  <w:tcW w:w="5114" w:type="dxa"/>
                  <w:noWrap/>
                  <w:hideMark/>
                </w:tcPr>
                <w:p w14:paraId="559605A1" w14:textId="54FCAAE9"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lastRenderedPageBreak/>
                    <w:t>CNN 4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4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w:t>
                  </w:r>
                  <w:r w:rsidR="00D42FA6">
                    <w:rPr>
                      <w:rFonts w:ascii="Calibri" w:hAnsi="Calibri" w:cs="Calibri"/>
                      <w:color w:val="000000"/>
                      <w:sz w:val="22"/>
                      <w:szCs w:val="22"/>
                      <w:lang w:val="en-GB"/>
                    </w:rPr>
                    <w:t>3</w:t>
                  </w:r>
                  <w:r w:rsidRPr="005E3AFE">
                    <w:rPr>
                      <w:rFonts w:ascii="Calibri" w:hAnsi="Calibri" w:cs="Calibri"/>
                      <w:color w:val="000000"/>
                      <w:sz w:val="22"/>
                      <w:szCs w:val="22"/>
                      <w:lang w:val="en-GB"/>
                    </w:rPr>
                    <w:t xml:space="preserve"> dense</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batchnorm</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changing learning parameters v4</w:t>
                  </w:r>
                </w:p>
              </w:tc>
              <w:tc>
                <w:tcPr>
                  <w:tcW w:w="1160" w:type="dxa"/>
                  <w:noWrap/>
                  <w:hideMark/>
                </w:tcPr>
                <w:p w14:paraId="7762DD9B"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95%</w:t>
                  </w:r>
                </w:p>
              </w:tc>
              <w:tc>
                <w:tcPr>
                  <w:tcW w:w="1013" w:type="dxa"/>
                  <w:noWrap/>
                  <w:hideMark/>
                </w:tcPr>
                <w:p w14:paraId="26DC87A2"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8.27%</w:t>
                  </w:r>
                </w:p>
              </w:tc>
              <w:tc>
                <w:tcPr>
                  <w:tcW w:w="1178" w:type="dxa"/>
                  <w:noWrap/>
                  <w:hideMark/>
                </w:tcPr>
                <w:p w14:paraId="754C234C"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697,003</w:t>
                  </w:r>
                </w:p>
              </w:tc>
            </w:tr>
            <w:tr w:rsidR="005E3AFE" w14:paraId="53729C23" w14:textId="77777777" w:rsidTr="0076703D">
              <w:trPr>
                <w:cnfStyle w:val="000000100000" w:firstRow="0" w:lastRow="0" w:firstColumn="0" w:lastColumn="0" w:oddVBand="0" w:evenVBand="0" w:oddHBand="1" w:evenHBand="0" w:firstRowFirstColumn="0" w:firstRowLastColumn="0" w:lastRowFirstColumn="0" w:lastRowLastColumn="0"/>
                <w:trHeight w:val="300"/>
                <w:jc w:val="center"/>
              </w:trPr>
              <w:tc>
                <w:tcPr>
                  <w:tcW w:w="5114" w:type="dxa"/>
                  <w:noWrap/>
                  <w:hideMark/>
                </w:tcPr>
                <w:p w14:paraId="7A25343D" w14:textId="2C9A730A"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 xml:space="preserve">CNN 4 conv 2 pool 4 dropout </w:t>
                  </w:r>
                  <w:r w:rsidR="00D42FA6">
                    <w:rPr>
                      <w:rFonts w:ascii="Calibri" w:hAnsi="Calibri" w:cs="Calibri"/>
                      <w:color w:val="000000"/>
                      <w:sz w:val="22"/>
                      <w:szCs w:val="22"/>
                      <w:lang w:val="en-GB"/>
                    </w:rPr>
                    <w:t>3</w:t>
                  </w:r>
                  <w:r w:rsidRPr="005E3AFE">
                    <w:rPr>
                      <w:rFonts w:ascii="Calibri" w:hAnsi="Calibri" w:cs="Calibri"/>
                      <w:color w:val="000000"/>
                      <w:sz w:val="22"/>
                      <w:szCs w:val="22"/>
                      <w:lang w:val="en-GB"/>
                    </w:rPr>
                    <w:t xml:space="preserve"> dense batchnorm</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changing learning parameters v4</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data augmentation</w:t>
                  </w:r>
                </w:p>
              </w:tc>
              <w:tc>
                <w:tcPr>
                  <w:tcW w:w="1160" w:type="dxa"/>
                  <w:noWrap/>
                  <w:hideMark/>
                </w:tcPr>
                <w:p w14:paraId="00520718"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59%</w:t>
                  </w:r>
                </w:p>
              </w:tc>
              <w:tc>
                <w:tcPr>
                  <w:tcW w:w="1013" w:type="dxa"/>
                  <w:noWrap/>
                  <w:hideMark/>
                </w:tcPr>
                <w:p w14:paraId="65E6CBCE"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00%</w:t>
                  </w:r>
                </w:p>
              </w:tc>
              <w:tc>
                <w:tcPr>
                  <w:tcW w:w="1178" w:type="dxa"/>
                  <w:noWrap/>
                  <w:hideMark/>
                </w:tcPr>
                <w:p w14:paraId="62257E7E"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697,003</w:t>
                  </w:r>
                </w:p>
              </w:tc>
            </w:tr>
          </w:tbl>
          <w:p w14:paraId="3C97753D" w14:textId="77777777" w:rsidR="006F7EEA" w:rsidRDefault="006F7EEA" w:rsidP="006A4AA2">
            <w:pPr>
              <w:pStyle w:val="BodyText"/>
              <w:jc w:val="center"/>
            </w:pPr>
          </w:p>
        </w:tc>
      </w:tr>
      <w:tr w:rsidR="006F7EEA" w14:paraId="16F49FD4" w14:textId="77777777" w:rsidTr="006A4AA2">
        <w:tc>
          <w:tcPr>
            <w:tcW w:w="8505" w:type="dxa"/>
          </w:tcPr>
          <w:p w14:paraId="64046070" w14:textId="77777777" w:rsidR="006F7EEA" w:rsidRDefault="006F7EEA" w:rsidP="006A4AA2">
            <w:pPr>
              <w:pStyle w:val="BodyText"/>
              <w:keepNext/>
              <w:jc w:val="center"/>
            </w:pPr>
            <w:r w:rsidRPr="00B03B53">
              <w:rPr>
                <w:b/>
                <w:sz w:val="20"/>
                <w:szCs w:val="20"/>
              </w:rPr>
              <w:lastRenderedPageBreak/>
              <w:t xml:space="preserve">Źródło: </w:t>
            </w:r>
            <w:r w:rsidRPr="00AC0EB1">
              <w:rPr>
                <w:bCs/>
                <w:i/>
                <w:iCs/>
                <w:sz w:val="20"/>
                <w:szCs w:val="20"/>
              </w:rPr>
              <w:t>Opracowanie własne.</w:t>
            </w:r>
          </w:p>
        </w:tc>
      </w:tr>
    </w:tbl>
    <w:p w14:paraId="3701474E" w14:textId="77777777" w:rsidR="006F7EEA" w:rsidRDefault="006F7EEA" w:rsidP="001C2A47">
      <w:pPr>
        <w:spacing w:line="360" w:lineRule="auto"/>
        <w:ind w:firstLine="708"/>
        <w:jc w:val="both"/>
      </w:pPr>
    </w:p>
    <w:p w14:paraId="7F18A899" w14:textId="04375A8A" w:rsidR="001C2A47" w:rsidRDefault="001C2A47" w:rsidP="00BD5CCD">
      <w:pPr>
        <w:spacing w:line="360" w:lineRule="auto"/>
        <w:ind w:firstLine="708"/>
        <w:jc w:val="both"/>
      </w:pPr>
      <w:r>
        <w:t>Pierwszy</w:t>
      </w:r>
      <w:r w:rsidR="005E3AFE">
        <w:t xml:space="preserve"> z</w:t>
      </w:r>
      <w:r>
        <w:t xml:space="preserve"> model</w:t>
      </w:r>
      <w:r w:rsidR="005E3AFE">
        <w:t>i był bardzo prostą sztuczną siecią neuronową.</w:t>
      </w:r>
      <w:r>
        <w:t xml:space="preserve"> </w:t>
      </w:r>
      <w:r w:rsidR="005E3AFE">
        <w:t>S</w:t>
      </w:r>
      <w:r>
        <w:t>kładał się</w:t>
      </w:r>
      <w:r w:rsidR="005E3AFE">
        <w:t xml:space="preserve"> jedynie </w:t>
      </w:r>
      <w:r>
        <w:t xml:space="preserve">z </w:t>
      </w:r>
      <w:r w:rsidR="0033229A">
        <w:t xml:space="preserve">dwóch </w:t>
      </w:r>
      <w:r>
        <w:t>warstw</w:t>
      </w:r>
      <w:r w:rsidR="005E3AFE">
        <w:t xml:space="preserve"> w pełni połączonych</w:t>
      </w:r>
      <w:r w:rsidR="00514A06">
        <w:t xml:space="preserve"> i</w:t>
      </w:r>
      <w:r w:rsidR="00835CB1">
        <w:t xml:space="preserve"> nie </w:t>
      </w:r>
      <w:r w:rsidR="00514A06">
        <w:t>miał</w:t>
      </w:r>
      <w:r w:rsidR="00835CB1">
        <w:t xml:space="preserve"> ani jednej warstwy konwolucyjnej</w:t>
      </w:r>
      <w:r>
        <w:t>.</w:t>
      </w:r>
      <w:r w:rsidR="00835CB1">
        <w:t xml:space="preserve"> Dzięki temu ł</w:t>
      </w:r>
      <w:r>
        <w:t>ącznie posiada</w:t>
      </w:r>
      <w:r w:rsidR="00835CB1">
        <w:t xml:space="preserve">ł niecałe 100 000 </w:t>
      </w:r>
      <w:r>
        <w:t>parametrów. Był to więc bardzo lekki i prosty model.</w:t>
      </w:r>
      <w:r w:rsidR="00835CB1">
        <w:t xml:space="preserve"> Jednak prostota ta była mocno widoczna </w:t>
      </w:r>
      <w:r w:rsidR="00514A06">
        <w:t>w</w:t>
      </w:r>
      <w:r w:rsidR="00835CB1">
        <w:t xml:space="preserve"> wynikach modelu.</w:t>
      </w:r>
      <w:r>
        <w:t xml:space="preserve"> Na zbiorze treningowym wykazywał się około </w:t>
      </w:r>
      <w:r w:rsidR="00835CB1">
        <w:t>5.74</w:t>
      </w:r>
      <w:r>
        <w:t xml:space="preserve">% </w:t>
      </w:r>
      <w:r w:rsidR="0033229A">
        <w:t>trafnością</w:t>
      </w:r>
      <w:r>
        <w:t xml:space="preserve">, </w:t>
      </w:r>
      <w:r w:rsidR="00835CB1">
        <w:t>a</w:t>
      </w:r>
      <w:r>
        <w:t xml:space="preserve"> </w:t>
      </w:r>
      <w:r w:rsidR="00835CB1">
        <w:t>na zbiorze testowym wyniosła ona 5.93</w:t>
      </w:r>
      <w:r>
        <w:t xml:space="preserve">%. </w:t>
      </w:r>
      <w:r w:rsidR="00835CB1">
        <w:t>Są to bardzo słabe wyniki, jednakże można było się tego spodziewać, bo stopniu skomplikowania modelu. Sieć już po 3</w:t>
      </w:r>
      <w:r w:rsidR="0076703D">
        <w:t> </w:t>
      </w:r>
      <w:r w:rsidR="00835CB1">
        <w:t xml:space="preserve">epokach nie była w stanie </w:t>
      </w:r>
      <w:r w:rsidR="00514A06">
        <w:t>zwiększyć swoich możliwości predykcyjnych</w:t>
      </w:r>
      <w:r w:rsidR="00835CB1">
        <w:t>. Kompilując model użyto kategorycznej entropii krzyżowej oraz optymalizatora Adam ze stopniem uczenia 0.001. Takie same parametry uczenia użyto w kolejnych sieciach. Dodawano jednak stopniowo warstwy. Druga sieć neuronowa miała o 2 warstwy w pełni połączone więcej, jednakże to nie pomogło w osiągnięciu zadowalających wyników. Trafność na zbiorze testowym wręcz się nie zmieniła. W związku z tym postanowiono dodać pierwszą warstwę konwolucyjną, która jest stworzona do tego typu zadań.</w:t>
      </w:r>
      <w:r w:rsidR="003758D0">
        <w:t xml:space="preserve"> Posiadała ona 32 filtry o</w:t>
      </w:r>
      <w:r w:rsidR="0076703D">
        <w:t> </w:t>
      </w:r>
      <w:r w:rsidR="003758D0">
        <w:t xml:space="preserve">wielkości jądra 3 na </w:t>
      </w:r>
      <w:r w:rsidR="00514A06">
        <w:t>3</w:t>
      </w:r>
      <w:r w:rsidR="00D434BD">
        <w:t xml:space="preserve"> oraz funkcję aktywacji ReLU</w:t>
      </w:r>
      <w:r w:rsidR="003758D0">
        <w:t>. Prawie dziewięciokrotnie wzrosła liczba parametrów, jednak nie przyczyniło się to do wzrostu trafności modelu.</w:t>
      </w:r>
      <w:r w:rsidR="00835CB1">
        <w:t xml:space="preserve"> </w:t>
      </w:r>
      <w:r w:rsidR="003758D0">
        <w:t>Postanowiono więc zredukować liczbę warstw w pełni połączonych do jednej. Dzięki temu</w:t>
      </w:r>
      <w:r w:rsidR="006D4D38">
        <w:t xml:space="preserve"> odnotowano skokowy wzrost trafności z około 6% do około 86% na zbiorze testowym. Jest to</w:t>
      </w:r>
      <w:r w:rsidR="00FA7751">
        <w:t xml:space="preserve"> więc</w:t>
      </w:r>
      <w:r w:rsidR="006D4D38">
        <w:t xml:space="preserve"> olbrzymia poprawa działania sieci, przy użyciu zaledwie dwóch warstw.</w:t>
      </w:r>
      <w:r w:rsidR="00FA7751">
        <w:t xml:space="preserve"> Jednakże wraz ze wzrostem trafności bardzo mocno wzrosła też liczba parametrów, przekraczając tym samym</w:t>
      </w:r>
      <w:r w:rsidR="00285A8E">
        <w:t xml:space="preserve"> próg miliona</w:t>
      </w:r>
      <w:r w:rsidR="00FA7751">
        <w:t>.</w:t>
      </w:r>
      <w:r w:rsidR="006D4D38">
        <w:t xml:space="preserve"> </w:t>
      </w:r>
      <w:r w:rsidR="00285A8E">
        <w:t>Model także prawdopodobnie nadmiernie dopasowywał się do danych treningowych, ponieważ osiągnął tam o przeszło 10 punktów procentowych większą trafność. W obu tych sprawach pomogłaby więc warstwa poolingu, którą postanowiono dodać do modelu. Wymiary jądra filtra przyjęto na poziomie 2x2 i</w:t>
      </w:r>
      <w:r w:rsidR="00514A06">
        <w:t> </w:t>
      </w:r>
      <w:r w:rsidR="00285A8E">
        <w:t>zastosowano max poolingu. Taki zabieg pozwolił na znaczne ograniczenie liczby parametrów z 1.2 miliona do zaledwie 300 000. Warto zauważyć, że</w:t>
      </w:r>
      <w:r w:rsidR="0076703D">
        <w:t> </w:t>
      </w:r>
      <w:r w:rsidR="00285A8E">
        <w:t xml:space="preserve">nie spowodowało to spadku możliwości modelu. Wręcz przeciwnie, trafność wzrosła zarówno na </w:t>
      </w:r>
      <w:r w:rsidR="0088660D">
        <w:t>zbiorze treningowym jak i testowym. Jednak problem przeuczenia nadał występował, tak więc dodano warstwę dropoutu</w:t>
      </w:r>
      <w:r w:rsidR="00D434BD">
        <w:t>, która odrzucała sygnał z 30% neuronów</w:t>
      </w:r>
      <w:r w:rsidR="0088660D">
        <w:t>.</w:t>
      </w:r>
      <w:r w:rsidR="00285A8E">
        <w:t xml:space="preserve"> </w:t>
      </w:r>
      <w:r w:rsidR="0088660D">
        <w:t xml:space="preserve">Pozwoliła ona </w:t>
      </w:r>
      <w:r w:rsidR="00D434BD">
        <w:t xml:space="preserve">na </w:t>
      </w:r>
      <w:r w:rsidR="00D434BD">
        <w:lastRenderedPageBreak/>
        <w:t>kolejne zwiększenie trafności na zbiorze treningowym do 87.98%. Z drugiej strony zabiegi te doprowadziły do obniżenia sprawności modelu na zbiorze treningowym. Dlatego też dodano drugą warstwę konwolucyjną, zmieniając w</w:t>
      </w:r>
      <w:r w:rsidR="0076703D">
        <w:t> </w:t>
      </w:r>
      <w:r w:rsidR="00D434BD">
        <w:t xml:space="preserve">niej jedynie liczbę filtrów do 64. Następstwem tego było osiągnięcie pułapu 90% </w:t>
      </w:r>
      <w:r w:rsidR="00514A06">
        <w:t xml:space="preserve">trafności </w:t>
      </w:r>
      <w:r w:rsidR="00D434BD">
        <w:t xml:space="preserve">na zbiorze testowym. Nadal nierozwiązany pozostawał problem przeuczenia. Z tego względu dodano jeszcze jedną warstwę poolingu oraz dropoutu. </w:t>
      </w:r>
      <w:r w:rsidR="007C1EE7">
        <w:t>Zmniejszyło to różnicę w</w:t>
      </w:r>
      <w:r w:rsidR="0047797A">
        <w:t> </w:t>
      </w:r>
      <w:r w:rsidR="007C1EE7">
        <w:t>trafności między zbiorem treningowym i testowym do niecałych 4 punktów procentowych, a jednocześnie liczba parametrów spadła do jedynych 118 000. Wynik ten nie był jednak nadal wystarczająco dobry, więc spróbowano dodać jedną warstwę w pełni połączoną. Takie działanie jeszcze bardziej podniosło trafność na zbiorze testowym do 95.39% niemalże zrównując ją z</w:t>
      </w:r>
      <w:r w:rsidR="00514A06">
        <w:t xml:space="preserve"> wynikiem na</w:t>
      </w:r>
      <w:r w:rsidR="007C1EE7">
        <w:t xml:space="preserve"> zbior</w:t>
      </w:r>
      <w:r w:rsidR="00514A06">
        <w:t>ze</w:t>
      </w:r>
      <w:r w:rsidR="007C1EE7">
        <w:t xml:space="preserve"> treningowym.</w:t>
      </w:r>
      <w:r w:rsidR="005531E4">
        <w:t xml:space="preserve"> Następnym krokiem, było dodanie warstw normalizujących</w:t>
      </w:r>
      <w:r w:rsidR="00266BD7">
        <w:t>. Znalazły się one po warstwach</w:t>
      </w:r>
      <w:r w:rsidR="005531E4">
        <w:t xml:space="preserve"> max pooling</w:t>
      </w:r>
      <w:r w:rsidR="00266BD7">
        <w:t>owych</w:t>
      </w:r>
      <w:r w:rsidR="005531E4">
        <w:t xml:space="preserve"> oraz przedostatniej warstwie w pełni połączonej. Dzięki temu trafność modelu znów znacznie wzrosła odpowiednio do 99.60% i 97.10% na zbiorach treningowym i testowym</w:t>
      </w:r>
      <w:r w:rsidR="00266BD7">
        <w:t>. J</w:t>
      </w:r>
      <w:r w:rsidR="005531E4">
        <w:t>ednocześnie nie spowodowało to znacznego wzrostu liczby parametrów.</w:t>
      </w:r>
      <w:r w:rsidR="0014062E">
        <w:t xml:space="preserve"> W kolejnych krokach dodano trzecią i czwartą warstwę konwolucyjną, obie z 64 filtrami o wymiarach 3x3 i funkcjami aktywacji ReLU. </w:t>
      </w:r>
      <w:r w:rsidR="00612990">
        <w:t xml:space="preserve">W ten sposób osiągnięto niemal perfekcyjny wynik na zbiorze </w:t>
      </w:r>
      <w:r w:rsidR="001155D4">
        <w:t>treningowym,</w:t>
      </w:r>
      <w:r w:rsidR="00612990">
        <w:t xml:space="preserve"> czyli 99.90%</w:t>
      </w:r>
      <w:r w:rsidR="00266BD7">
        <w:t>.</w:t>
      </w:r>
      <w:r w:rsidR="00612990">
        <w:t xml:space="preserve"> </w:t>
      </w:r>
      <w:r w:rsidR="00266BD7">
        <w:t>Niestety na</w:t>
      </w:r>
      <w:r w:rsidR="00612990">
        <w:t xml:space="preserve"> zbi</w:t>
      </w:r>
      <w:r w:rsidR="00266BD7">
        <w:t>orze</w:t>
      </w:r>
      <w:r w:rsidR="00612990">
        <w:t xml:space="preserve"> testowym </w:t>
      </w:r>
      <w:r w:rsidR="00266BD7">
        <w:t xml:space="preserve">model </w:t>
      </w:r>
      <w:r w:rsidR="00612990">
        <w:t>osiągnął jedynie 98.07% trafności.</w:t>
      </w:r>
      <w:r w:rsidR="001155D4">
        <w:t xml:space="preserve"> </w:t>
      </w:r>
      <w:r w:rsidR="00612990">
        <w:t xml:space="preserve"> </w:t>
      </w:r>
      <w:r w:rsidR="001155D4">
        <w:t>Postanowiono więc zacząć zmieniać parametr</w:t>
      </w:r>
      <w:r w:rsidR="00266BD7">
        <w:t>y</w:t>
      </w:r>
      <w:r w:rsidR="001155D4">
        <w:t xml:space="preserve"> sieci</w:t>
      </w:r>
      <w:r w:rsidR="00D42FA6">
        <w:t xml:space="preserve">, próbując znaleźć ich </w:t>
      </w:r>
      <w:r w:rsidR="00266BD7">
        <w:t>bardziej optymalne</w:t>
      </w:r>
      <w:r w:rsidR="00D42FA6">
        <w:t xml:space="preserve"> wartości. Tak też zmieniono liczbę filtrów w </w:t>
      </w:r>
      <w:r w:rsidR="00266BD7">
        <w:t>czwartej</w:t>
      </w:r>
      <w:r w:rsidR="00D42FA6">
        <w:t xml:space="preserve"> warstwie konwolucyjnej z 64 do 128. Wypróbowano różne wielkości filtrów od 5x5 do 2x2. Dodano po drodze jeszcze jedną warstwę w pełni połączoną i dropoutu. Te ostatnie także przyjmowały różne wartości od 0.2 do 0.5. Oprócz tego zwiększono wymiarowość pierwszej warstwy połączonej</w:t>
      </w:r>
      <w:r w:rsidR="00BD5CCD">
        <w:t xml:space="preserve"> ze 128 do 256. Co</w:t>
      </w:r>
      <w:r w:rsidR="0047797A">
        <w:t> </w:t>
      </w:r>
      <w:r w:rsidR="00BD5CCD">
        <w:t>więcej spróbowano posłużyć się malejącym tempem uczenia wraz ze wzrostem epok</w:t>
      </w:r>
      <w:r w:rsidR="00266BD7">
        <w:t>.</w:t>
      </w:r>
      <w:r w:rsidR="00BD5CCD">
        <w:t xml:space="preserve"> </w:t>
      </w:r>
      <w:r w:rsidR="00266BD7">
        <w:t>Poza tym z</w:t>
      </w:r>
      <w:r w:rsidR="00BD5CCD">
        <w:t>mniejszono rozmiar batchy i zwiększono liczbę epok, jak</w:t>
      </w:r>
      <w:r w:rsidR="00266BD7">
        <w:t>o</w:t>
      </w:r>
      <w:r w:rsidR="00BD5CCD">
        <w:t xml:space="preserve"> że</w:t>
      </w:r>
      <w:r w:rsidR="00266BD7">
        <w:t xml:space="preserve"> wraz ze</w:t>
      </w:r>
      <w:r w:rsidR="00BD5CCD">
        <w:t xml:space="preserve"> wzrostem liczby parametrów potrzebowały one także więcej czasu na naukę. Zmiany parametrów pozwoliły osiągnąć trafność na poziomie 98.44% i 98.27% na zbiorach testowych. </w:t>
      </w:r>
      <w:r>
        <w:t xml:space="preserve">Nie był to </w:t>
      </w:r>
      <w:r w:rsidR="00BD5CCD">
        <w:t xml:space="preserve">jednak nadal </w:t>
      </w:r>
      <w:r>
        <w:t>satysfakcjonujący wynik, ponieważ większość modeli obecnie osiąga wartości około 99%</w:t>
      </w:r>
      <w:r w:rsidR="0064283E">
        <w:t xml:space="preserve"> trafności</w:t>
      </w:r>
      <w:r>
        <w:t xml:space="preserve"> na zbiorze testowym. W związku z tym </w:t>
      </w:r>
      <w:r w:rsidR="00BD5CCD">
        <w:t>postanowiono dodać jeszcze technikę zwaną data augmentation czyli rozszerzaniem danych</w:t>
      </w:r>
      <w:r>
        <w:t xml:space="preserve">. Dzięki temu </w:t>
      </w:r>
      <w:r w:rsidR="00AE068F">
        <w:t xml:space="preserve">osiągnięto pułap 99% trafności i </w:t>
      </w:r>
      <w:r>
        <w:t>powstał model ostateczny, którego architektura została przedstawiona w rozdziale IV.</w:t>
      </w:r>
    </w:p>
    <w:p w14:paraId="1F43836D" w14:textId="08554178" w:rsidR="00475E84" w:rsidRDefault="00EA11CE" w:rsidP="0047797A">
      <w:pPr>
        <w:spacing w:line="360" w:lineRule="auto"/>
        <w:ind w:firstLine="708"/>
        <w:jc w:val="both"/>
      </w:pPr>
      <w:r>
        <w:lastRenderedPageBreak/>
        <w:t xml:space="preserve">Do oceny efektywności </w:t>
      </w:r>
      <w:r w:rsidR="00A42208">
        <w:t xml:space="preserve">końcowego </w:t>
      </w:r>
      <w:r>
        <w:t>modelu zostały użyte jedne z</w:t>
      </w:r>
      <w:r w:rsidR="0076703D">
        <w:t> </w:t>
      </w:r>
      <w:r>
        <w:t>najpopularniejszych metryk w uczeniu maszynowym – accuracy</w:t>
      </w:r>
      <w:r w:rsidR="00F968E7">
        <w:t xml:space="preserve"> (trafność)</w:t>
      </w:r>
      <w:r>
        <w:t>, precision</w:t>
      </w:r>
      <w:r w:rsidR="0047797A">
        <w:t xml:space="preserve"> (precyzja)</w:t>
      </w:r>
      <w:r>
        <w:t>, recall</w:t>
      </w:r>
      <w:r w:rsidR="0047797A">
        <w:t xml:space="preserve"> (czułość)</w:t>
      </w:r>
      <w:r>
        <w:t xml:space="preserve"> i f1-score. </w:t>
      </w:r>
      <w:r w:rsidR="000B4051">
        <w:t>Wspominana wyżej t</w:t>
      </w:r>
      <w:r w:rsidR="00DC53C3">
        <w:t>rafność jest podstawowym wskaźnikiem jakości prognozy. Mówi on o stosunku obserwacji, które model zaklasyfikował poprawnie</w:t>
      </w:r>
      <w:r w:rsidR="00C970AA">
        <w:t xml:space="preserve"> (true positive i</w:t>
      </w:r>
      <w:r w:rsidR="0076703D">
        <w:t> </w:t>
      </w:r>
      <w:r w:rsidR="00C970AA">
        <w:t>true negative)</w:t>
      </w:r>
      <w:r w:rsidR="00DC53C3">
        <w:t xml:space="preserve"> względem wszystkich dokonanych klasyfikacji</w:t>
      </w:r>
      <w:r w:rsidR="00475E84">
        <w:t>:</w:t>
      </w:r>
    </w:p>
    <w:tbl>
      <w:tblPr>
        <w:tblStyle w:val="TableGrid"/>
        <w:tblW w:w="87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935"/>
        <w:gridCol w:w="496"/>
      </w:tblGrid>
      <w:tr w:rsidR="00C970AA" w14:paraId="6DBA651C" w14:textId="77777777" w:rsidTr="00C970AA">
        <w:tc>
          <w:tcPr>
            <w:tcW w:w="284" w:type="dxa"/>
          </w:tcPr>
          <w:p w14:paraId="6E6744DC" w14:textId="77777777" w:rsidR="00475E84" w:rsidRPr="00C970AA" w:rsidRDefault="00475E84" w:rsidP="00727EF1">
            <w:pPr>
              <w:pStyle w:val="BodyText"/>
              <w:rPr>
                <w:sz w:val="22"/>
                <w:szCs w:val="22"/>
              </w:rPr>
            </w:pPr>
          </w:p>
        </w:tc>
        <w:tc>
          <w:tcPr>
            <w:tcW w:w="7938" w:type="dxa"/>
          </w:tcPr>
          <w:p w14:paraId="0AC99EF1" w14:textId="360BAD2E" w:rsidR="00475E84" w:rsidRPr="00C970AA" w:rsidRDefault="00C970AA" w:rsidP="00C970AA">
            <w:pPr>
              <w:pStyle w:val="BodyText"/>
              <w:ind w:left="-619"/>
              <w:rPr>
                <w:sz w:val="22"/>
                <w:szCs w:val="22"/>
              </w:rPr>
            </w:pPr>
            <m:oMathPara>
              <m:oMath>
                <m:r>
                  <m:rPr>
                    <m:sty m:val="p"/>
                  </m:rPr>
                  <w:rPr>
                    <w:rFonts w:ascii="Cambria Math" w:hAnsi="Cambria Math"/>
                    <w:sz w:val="22"/>
                    <w:szCs w:val="22"/>
                  </w:rPr>
                  <m:t>Accuracy=</m:t>
                </m:r>
                <m:f>
                  <m:fPr>
                    <m:ctrlPr>
                      <w:rPr>
                        <w:rFonts w:ascii="Cambria Math" w:hAnsi="Cambria Math"/>
                        <w:sz w:val="22"/>
                        <w:szCs w:val="22"/>
                      </w:rPr>
                    </m:ctrlPr>
                  </m:fPr>
                  <m:num>
                    <m:r>
                      <w:rPr>
                        <w:rFonts w:ascii="Cambria Math" w:hAnsi="Cambria Math"/>
                        <w:sz w:val="22"/>
                        <w:szCs w:val="22"/>
                      </w:rPr>
                      <m:t>True Positive+True Negative</m:t>
                    </m:r>
                  </m:num>
                  <m:den>
                    <m:r>
                      <w:rPr>
                        <w:rFonts w:ascii="Cambria Math" w:hAnsi="Cambria Math"/>
                        <w:sz w:val="22"/>
                        <w:szCs w:val="22"/>
                      </w:rPr>
                      <m:t>True Positive+False Positive+True Negative+False Negative</m:t>
                    </m:r>
                  </m:den>
                </m:f>
                <m:r>
                  <m:rPr>
                    <m:sty m:val="p"/>
                  </m:rPr>
                  <w:rPr>
                    <w:rFonts w:ascii="Cambria Math" w:hAnsi="Cambria Math"/>
                    <w:sz w:val="22"/>
                    <w:szCs w:val="22"/>
                  </w:rPr>
                  <m:t xml:space="preserve"> </m:t>
                </m:r>
              </m:oMath>
            </m:oMathPara>
          </w:p>
        </w:tc>
        <w:tc>
          <w:tcPr>
            <w:tcW w:w="493" w:type="dxa"/>
            <w:vAlign w:val="center"/>
          </w:tcPr>
          <w:p w14:paraId="73E33021" w14:textId="023D5398" w:rsidR="00475E84" w:rsidRDefault="00475E84" w:rsidP="00727EF1">
            <w:pPr>
              <w:pStyle w:val="BodyText"/>
              <w:jc w:val="right"/>
            </w:pPr>
            <w:r>
              <w:t>(6)</w:t>
            </w:r>
          </w:p>
        </w:tc>
      </w:tr>
    </w:tbl>
    <w:p w14:paraId="06817E0B" w14:textId="461CE0D8" w:rsidR="00C90FA7" w:rsidRDefault="00C90FA7" w:rsidP="0047797A">
      <w:pPr>
        <w:spacing w:line="360" w:lineRule="auto"/>
        <w:ind w:firstLine="708"/>
        <w:jc w:val="both"/>
      </w:pPr>
      <w:r>
        <w:t xml:space="preserve">Wartości trafności jakie model osiągał przez kolejne </w:t>
      </w:r>
      <w:r w:rsidR="0047797A">
        <w:t>cykle nauki</w:t>
      </w:r>
      <w:r w:rsidR="00B72FEA">
        <w:t xml:space="preserve"> </w:t>
      </w:r>
      <w:r>
        <w:t xml:space="preserve">zostały przedstawione na rysunku nr 19. </w:t>
      </w:r>
      <w:r w:rsidR="00B72FEA">
        <w:t>W</w:t>
      </w:r>
      <w:r>
        <w:t>zrasta</w:t>
      </w:r>
      <w:r w:rsidR="00B72FEA">
        <w:t xml:space="preserve"> ona</w:t>
      </w:r>
      <w:r>
        <w:t xml:space="preserve"> bardzo mocno już w</w:t>
      </w:r>
      <w:r w:rsidR="0076703D">
        <w:t> </w:t>
      </w:r>
      <w:r>
        <w:t xml:space="preserve">pierwszych </w:t>
      </w:r>
      <w:r w:rsidR="00B72FEA">
        <w:t>epokach</w:t>
      </w:r>
      <w:r>
        <w:t xml:space="preserve">, aby </w:t>
      </w:r>
      <w:r w:rsidR="0047797A">
        <w:t>ustabilizować</w:t>
      </w:r>
      <w:r>
        <w:t xml:space="preserve"> się ostatecznie w okolicach 99% trafności. Wykres wskazuje, że liczba cykli była prawdopodobnie wystarczająca, jako że </w:t>
      </w:r>
      <w:r w:rsidR="0047797A">
        <w:t>metryka</w:t>
      </w:r>
      <w:r>
        <w:t xml:space="preserve"> przestała rosnąć w okolicach 25</w:t>
      </w:r>
      <w:r w:rsidR="00B72FEA">
        <w:t xml:space="preserve"> epoki</w:t>
      </w:r>
      <w:r>
        <w:t>. Finalnie najwyższ</w:t>
      </w:r>
      <w:r w:rsidR="0047797A">
        <w:t>a trafność jaką</w:t>
      </w:r>
      <w:r>
        <w:t xml:space="preserve"> osiągnął model na zbiorze treningowym wyniosło</w:t>
      </w:r>
      <w:r w:rsidR="00970EFE">
        <w:t xml:space="preserve"> 99.3%. Natomiast</w:t>
      </w:r>
      <w:r>
        <w:t xml:space="preserve"> </w:t>
      </w:r>
      <w:r w:rsidR="00970EFE">
        <w:t>jeśli chodzi o zbiór testowy można zauważyć, że osiągał on bardzo zbliżone wyniki do zbioru treningowego. Wartość trafności na zbiorze testowym wyniosła 99.0</w:t>
      </w:r>
      <w:r w:rsidR="0047797A">
        <w:t>0</w:t>
      </w:r>
      <w:r w:rsidR="00970EFE">
        <w:t xml:space="preserve">%. Można więc stwierdzić, że nie doszło do problemu przeuczenia i model dobrze generalizuje, </w:t>
      </w:r>
      <w:r w:rsidR="0047797A">
        <w:t>to jest</w:t>
      </w:r>
      <w:r w:rsidR="00970EFE">
        <w:t xml:space="preserve"> równie dobrze przewiduje na nowych danyc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C90FA7" w14:paraId="5481DC7A" w14:textId="77777777" w:rsidTr="00C90FA7">
        <w:trPr>
          <w:jc w:val="center"/>
        </w:trPr>
        <w:tc>
          <w:tcPr>
            <w:tcW w:w="8505" w:type="dxa"/>
            <w:vAlign w:val="center"/>
          </w:tcPr>
          <w:p w14:paraId="4BF6C21E" w14:textId="1ED5A82A" w:rsidR="00C90FA7" w:rsidRPr="00C90FA7" w:rsidRDefault="00C90FA7" w:rsidP="00727EF1">
            <w:pPr>
              <w:pStyle w:val="Caption"/>
              <w:jc w:val="center"/>
              <w:rPr>
                <w:sz w:val="24"/>
                <w:szCs w:val="24"/>
              </w:rPr>
            </w:pPr>
            <w:bookmarkStart w:id="51" w:name="_Toc134967481"/>
            <w:r w:rsidRPr="00C90FA7">
              <w:rPr>
                <w:sz w:val="24"/>
                <w:szCs w:val="24"/>
              </w:rPr>
              <w:t xml:space="preserve">Rysunek </w:t>
            </w:r>
            <w:r w:rsidRPr="00C90FA7">
              <w:rPr>
                <w:sz w:val="24"/>
                <w:szCs w:val="24"/>
              </w:rPr>
              <w:fldChar w:fldCharType="begin"/>
            </w:r>
            <w:r w:rsidRPr="00C90FA7">
              <w:rPr>
                <w:sz w:val="24"/>
                <w:szCs w:val="24"/>
              </w:rPr>
              <w:instrText xml:space="preserve"> SEQ Rysunek \* ARABIC </w:instrText>
            </w:r>
            <w:r w:rsidRPr="00C90FA7">
              <w:rPr>
                <w:sz w:val="24"/>
                <w:szCs w:val="24"/>
              </w:rPr>
              <w:fldChar w:fldCharType="separate"/>
            </w:r>
            <w:r w:rsidR="00A51146">
              <w:rPr>
                <w:noProof/>
                <w:sz w:val="24"/>
                <w:szCs w:val="24"/>
              </w:rPr>
              <w:t>19</w:t>
            </w:r>
            <w:r w:rsidRPr="00C90FA7">
              <w:rPr>
                <w:sz w:val="24"/>
                <w:szCs w:val="24"/>
              </w:rPr>
              <w:fldChar w:fldCharType="end"/>
            </w:r>
            <w:r w:rsidRPr="00C90FA7">
              <w:rPr>
                <w:sz w:val="24"/>
                <w:szCs w:val="24"/>
              </w:rPr>
              <w:t>. Wykres trafności modelu</w:t>
            </w:r>
            <w:bookmarkEnd w:id="51"/>
          </w:p>
        </w:tc>
      </w:tr>
      <w:tr w:rsidR="00C90FA7" w14:paraId="741D520D" w14:textId="77777777" w:rsidTr="00C90FA7">
        <w:trPr>
          <w:jc w:val="center"/>
        </w:trPr>
        <w:tc>
          <w:tcPr>
            <w:tcW w:w="8505" w:type="dxa"/>
            <w:vAlign w:val="center"/>
          </w:tcPr>
          <w:p w14:paraId="14F41D86" w14:textId="4B03A373" w:rsidR="00C90FA7" w:rsidRDefault="00C90FA7" w:rsidP="00727EF1">
            <w:pPr>
              <w:pStyle w:val="BodyText"/>
              <w:jc w:val="center"/>
            </w:pPr>
            <w:r w:rsidRPr="00C90FA7">
              <w:rPr>
                <w:noProof/>
              </w:rPr>
              <w:drawing>
                <wp:inline distT="0" distB="0" distL="0" distR="0" wp14:anchorId="65A25BD3" wp14:editId="20A9A0D2">
                  <wp:extent cx="5400675" cy="3236595"/>
                  <wp:effectExtent l="0" t="0" r="9525" b="1905"/>
                  <wp:docPr id="13125575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557517" name=""/>
                          <pic:cNvPicPr/>
                        </pic:nvPicPr>
                        <pic:blipFill>
                          <a:blip r:embed="rId32"/>
                          <a:stretch>
                            <a:fillRect/>
                          </a:stretch>
                        </pic:blipFill>
                        <pic:spPr>
                          <a:xfrm>
                            <a:off x="0" y="0"/>
                            <a:ext cx="5400675" cy="3236595"/>
                          </a:xfrm>
                          <a:prstGeom prst="rect">
                            <a:avLst/>
                          </a:prstGeom>
                        </pic:spPr>
                      </pic:pic>
                    </a:graphicData>
                  </a:graphic>
                </wp:inline>
              </w:drawing>
            </w:r>
          </w:p>
        </w:tc>
      </w:tr>
      <w:tr w:rsidR="00C90FA7" w14:paraId="25E8C41F" w14:textId="77777777" w:rsidTr="00C90FA7">
        <w:trPr>
          <w:jc w:val="center"/>
        </w:trPr>
        <w:tc>
          <w:tcPr>
            <w:tcW w:w="8505" w:type="dxa"/>
            <w:vAlign w:val="center"/>
          </w:tcPr>
          <w:p w14:paraId="23E1BBA7" w14:textId="77777777" w:rsidR="00C90FA7" w:rsidRDefault="00C90FA7" w:rsidP="00727EF1">
            <w:pPr>
              <w:pStyle w:val="BodyText"/>
              <w:jc w:val="center"/>
            </w:pPr>
            <w:r w:rsidRPr="00B03B53">
              <w:rPr>
                <w:b/>
                <w:sz w:val="20"/>
                <w:szCs w:val="20"/>
              </w:rPr>
              <w:t xml:space="preserve">Źródło: </w:t>
            </w:r>
            <w:r w:rsidRPr="00AC0EB1">
              <w:rPr>
                <w:bCs/>
                <w:i/>
                <w:iCs/>
                <w:sz w:val="20"/>
                <w:szCs w:val="20"/>
              </w:rPr>
              <w:t>Opracowanie własne.</w:t>
            </w:r>
          </w:p>
        </w:tc>
      </w:tr>
    </w:tbl>
    <w:p w14:paraId="4B92EB1C" w14:textId="2060CEF0" w:rsidR="003924C7" w:rsidRDefault="00C90FA7" w:rsidP="00475E84">
      <w:pPr>
        <w:spacing w:line="360" w:lineRule="auto"/>
        <w:jc w:val="both"/>
      </w:pPr>
      <w:r>
        <w:t xml:space="preserve"> </w:t>
      </w:r>
    </w:p>
    <w:p w14:paraId="193967BA" w14:textId="2F8D250E" w:rsidR="00C90FA7" w:rsidRDefault="00970EFE" w:rsidP="00970EFE">
      <w:pPr>
        <w:spacing w:line="360" w:lineRule="auto"/>
        <w:ind w:firstLine="708"/>
        <w:jc w:val="both"/>
      </w:pPr>
      <w:r>
        <w:lastRenderedPageBreak/>
        <w:t xml:space="preserve">Dodatkowo stworzono również wykres straty, który można zobaczyć na rysunku nr 20. Wykres ten również daje wgląd w to, jak dobrze model uczył się przez kolejne cykle. Tutaj również można </w:t>
      </w:r>
      <w:r w:rsidR="008717E1">
        <w:t>dostrzec,</w:t>
      </w:r>
      <w:r>
        <w:t xml:space="preserve"> że strata </w:t>
      </w:r>
      <w:r w:rsidR="0047797A">
        <w:t>dla obu zbiorów</w:t>
      </w:r>
      <w:r w:rsidR="0047797A">
        <w:t xml:space="preserve"> </w:t>
      </w:r>
      <w:r>
        <w:t xml:space="preserve">przyjmowała podobne wartości poniżej 0.05 już po około 8 </w:t>
      </w:r>
      <w:r w:rsidR="0047797A">
        <w:t>epokach</w:t>
      </w:r>
      <w:r>
        <w:t>.</w:t>
      </w:r>
      <w:r w:rsidR="008717E1">
        <w:t xml:space="preserve"> Co więcej rysunek ten wskazuje</w:t>
      </w:r>
      <w:r w:rsidR="0047797A">
        <w:t xml:space="preserve"> </w:t>
      </w:r>
      <w:r w:rsidR="0047797A">
        <w:t>również</w:t>
      </w:r>
      <w:r w:rsidR="008717E1">
        <w:t xml:space="preserve">, że </w:t>
      </w:r>
      <w:r w:rsidR="008717E1" w:rsidRPr="008717E1">
        <w:t>model</w:t>
      </w:r>
      <w:r w:rsidR="008717E1">
        <w:t xml:space="preserve"> prawdopodobnie nie był już</w:t>
      </w:r>
      <w:r w:rsidR="008717E1" w:rsidRPr="008717E1">
        <w:t xml:space="preserve"> zdolny do dalszego uczenia się</w:t>
      </w:r>
      <w:r w:rsidR="0047797A">
        <w:t>.</w:t>
      </w:r>
      <w:r w:rsidR="008717E1" w:rsidRPr="008717E1">
        <w:t xml:space="preserve"> </w:t>
      </w:r>
      <w:r w:rsidR="0047797A">
        <w:t>Dlatego zakłada się, że</w:t>
      </w:r>
      <w:r w:rsidR="008717E1" w:rsidRPr="008717E1">
        <w:t xml:space="preserve"> proces szkolenia </w:t>
      </w:r>
      <w:r w:rsidR="0047797A">
        <w:t>był wystarczająco długi</w:t>
      </w:r>
      <w:r w:rsidR="008717E1" w:rsidRPr="008717E1">
        <w:t>.</w:t>
      </w:r>
      <w:r w:rsidR="008717E1">
        <w:t xml:space="preserve"> Jeśli chodzi o przeuczenie można by się zastanawiać, czy nie lepiej byłoby zakończyć uczenie modelu już koło 20 epoki</w:t>
      </w:r>
      <w:r w:rsidR="0047797A">
        <w:t xml:space="preserve">. </w:t>
      </w:r>
      <w:r w:rsidR="008717E1">
        <w:t xml:space="preserve"> </w:t>
      </w:r>
      <w:r w:rsidR="0047797A">
        <w:t>Wynika to z tego,</w:t>
      </w:r>
      <w:r w:rsidR="008717E1">
        <w:t xml:space="preserve"> że w kolejnych </w:t>
      </w:r>
      <w:r w:rsidR="000335E7">
        <w:t xml:space="preserve">cyklach </w:t>
      </w:r>
      <w:r w:rsidR="008717E1">
        <w:t>wartości dla obu zbiorów zaczynają się od siebie oddalać. Jednakże są to bardzo małe</w:t>
      </w:r>
      <w:r w:rsidR="000335E7">
        <w:t xml:space="preserve"> różnice</w:t>
      </w:r>
      <w:r w:rsidR="008717E1">
        <w:t>, rzędu setnych czy nawet tysięcznych miejsc. Co więcej wartości te stabilizują się i nie odbiegają coraz bardziej od siebie wraz z</w:t>
      </w:r>
      <w:r w:rsidR="0076703D">
        <w:t> </w:t>
      </w:r>
      <w:r w:rsidR="008717E1">
        <w:t>dalszym wzrostem epok.</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970EFE" w14:paraId="3FC454EA" w14:textId="77777777" w:rsidTr="00727EF1">
        <w:trPr>
          <w:jc w:val="center"/>
        </w:trPr>
        <w:tc>
          <w:tcPr>
            <w:tcW w:w="8505" w:type="dxa"/>
            <w:vAlign w:val="center"/>
          </w:tcPr>
          <w:p w14:paraId="23B05BF4" w14:textId="3A81D5AE" w:rsidR="00970EFE" w:rsidRPr="00970EFE" w:rsidRDefault="00970EFE" w:rsidP="00970EFE">
            <w:pPr>
              <w:pStyle w:val="Caption"/>
              <w:jc w:val="center"/>
              <w:rPr>
                <w:sz w:val="24"/>
                <w:szCs w:val="24"/>
              </w:rPr>
            </w:pPr>
            <w:bookmarkStart w:id="52" w:name="_Toc134967482"/>
            <w:r w:rsidRPr="00970EFE">
              <w:rPr>
                <w:sz w:val="24"/>
                <w:szCs w:val="24"/>
              </w:rPr>
              <w:t xml:space="preserve">Rysunek </w:t>
            </w:r>
            <w:r w:rsidRPr="00970EFE">
              <w:rPr>
                <w:sz w:val="24"/>
                <w:szCs w:val="24"/>
              </w:rPr>
              <w:fldChar w:fldCharType="begin"/>
            </w:r>
            <w:r w:rsidRPr="00970EFE">
              <w:rPr>
                <w:sz w:val="24"/>
                <w:szCs w:val="24"/>
              </w:rPr>
              <w:instrText xml:space="preserve"> SEQ Rysunek \* ARABIC </w:instrText>
            </w:r>
            <w:r w:rsidRPr="00970EFE">
              <w:rPr>
                <w:sz w:val="24"/>
                <w:szCs w:val="24"/>
              </w:rPr>
              <w:fldChar w:fldCharType="separate"/>
            </w:r>
            <w:r w:rsidR="00A51146">
              <w:rPr>
                <w:noProof/>
                <w:sz w:val="24"/>
                <w:szCs w:val="24"/>
              </w:rPr>
              <w:t>20</w:t>
            </w:r>
            <w:r w:rsidRPr="00970EFE">
              <w:rPr>
                <w:sz w:val="24"/>
                <w:szCs w:val="24"/>
              </w:rPr>
              <w:fldChar w:fldCharType="end"/>
            </w:r>
            <w:r w:rsidRPr="00970EFE">
              <w:rPr>
                <w:sz w:val="24"/>
                <w:szCs w:val="24"/>
              </w:rPr>
              <w:t>. Wykres straty dla modelu</w:t>
            </w:r>
            <w:bookmarkEnd w:id="52"/>
          </w:p>
        </w:tc>
      </w:tr>
      <w:tr w:rsidR="00970EFE" w14:paraId="4852E2CE" w14:textId="77777777" w:rsidTr="00727EF1">
        <w:trPr>
          <w:jc w:val="center"/>
        </w:trPr>
        <w:tc>
          <w:tcPr>
            <w:tcW w:w="8505" w:type="dxa"/>
            <w:vAlign w:val="center"/>
          </w:tcPr>
          <w:p w14:paraId="69FA7477" w14:textId="23B5588F" w:rsidR="00970EFE" w:rsidRDefault="00970EFE" w:rsidP="00727EF1">
            <w:pPr>
              <w:pStyle w:val="BodyText"/>
              <w:jc w:val="center"/>
            </w:pPr>
            <w:r w:rsidRPr="00970EFE">
              <w:rPr>
                <w:noProof/>
              </w:rPr>
              <w:drawing>
                <wp:inline distT="0" distB="0" distL="0" distR="0" wp14:anchorId="7F1331A0" wp14:editId="1E63B280">
                  <wp:extent cx="5400675" cy="3236595"/>
                  <wp:effectExtent l="0" t="0" r="9525" b="1905"/>
                  <wp:docPr id="403093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093348" name=""/>
                          <pic:cNvPicPr/>
                        </pic:nvPicPr>
                        <pic:blipFill>
                          <a:blip r:embed="rId33"/>
                          <a:stretch>
                            <a:fillRect/>
                          </a:stretch>
                        </pic:blipFill>
                        <pic:spPr>
                          <a:xfrm>
                            <a:off x="0" y="0"/>
                            <a:ext cx="5400675" cy="3236595"/>
                          </a:xfrm>
                          <a:prstGeom prst="rect">
                            <a:avLst/>
                          </a:prstGeom>
                        </pic:spPr>
                      </pic:pic>
                    </a:graphicData>
                  </a:graphic>
                </wp:inline>
              </w:drawing>
            </w:r>
          </w:p>
        </w:tc>
      </w:tr>
      <w:tr w:rsidR="00970EFE" w14:paraId="0EE16D0D" w14:textId="77777777" w:rsidTr="00727EF1">
        <w:trPr>
          <w:jc w:val="center"/>
        </w:trPr>
        <w:tc>
          <w:tcPr>
            <w:tcW w:w="8505" w:type="dxa"/>
            <w:vAlign w:val="center"/>
          </w:tcPr>
          <w:p w14:paraId="2ED3D00E" w14:textId="77777777" w:rsidR="00970EFE" w:rsidRDefault="00970EFE" w:rsidP="00727EF1">
            <w:pPr>
              <w:pStyle w:val="BodyText"/>
              <w:jc w:val="center"/>
            </w:pPr>
            <w:r w:rsidRPr="00B03B53">
              <w:rPr>
                <w:b/>
                <w:sz w:val="20"/>
                <w:szCs w:val="20"/>
              </w:rPr>
              <w:t xml:space="preserve">Źródło: </w:t>
            </w:r>
            <w:r w:rsidRPr="00AC0EB1">
              <w:rPr>
                <w:bCs/>
                <w:i/>
                <w:iCs/>
                <w:sz w:val="20"/>
                <w:szCs w:val="20"/>
              </w:rPr>
              <w:t>Opracowanie własne.</w:t>
            </w:r>
          </w:p>
        </w:tc>
      </w:tr>
    </w:tbl>
    <w:p w14:paraId="1F33DCF5" w14:textId="77777777" w:rsidR="00970EFE" w:rsidRDefault="00970EFE" w:rsidP="00970EFE">
      <w:pPr>
        <w:spacing w:line="360" w:lineRule="auto"/>
        <w:ind w:firstLine="708"/>
        <w:jc w:val="both"/>
      </w:pPr>
    </w:p>
    <w:p w14:paraId="71CB19E7" w14:textId="08FEA540" w:rsidR="000335E7" w:rsidRDefault="008717E1" w:rsidP="008717E1">
      <w:pPr>
        <w:spacing w:line="360" w:lineRule="auto"/>
        <w:ind w:firstLine="708"/>
        <w:jc w:val="both"/>
      </w:pPr>
      <w:r>
        <w:t>Omawiając trafność warto nie zapomnieć, że</w:t>
      </w:r>
      <w:r w:rsidR="00B625EB">
        <w:t xml:space="preserve"> ma on</w:t>
      </w:r>
      <w:r>
        <w:t>a</w:t>
      </w:r>
      <w:r w:rsidR="00B625EB">
        <w:t xml:space="preserve"> sporą wadę. W zbiorach niezbalansowanych, takich jak ten, może on</w:t>
      </w:r>
      <w:r>
        <w:t>a</w:t>
      </w:r>
      <w:r w:rsidR="00B625EB">
        <w:t xml:space="preserve"> wskazywać na wysoką skuteczność modelu, pomimo </w:t>
      </w:r>
      <w:r w:rsidR="0047797A">
        <w:t xml:space="preserve">jego </w:t>
      </w:r>
      <w:r w:rsidR="000335E7">
        <w:t>błędnego działania</w:t>
      </w:r>
      <w:r w:rsidR="00B625EB">
        <w:t xml:space="preserve">. Sieć może dobrze przewidywać klasę najczęściej występującą w zbiorze, natomiast nie będzie umiała przewidzieć klasy rzadszej. Mimo to trafność będzie wysoka. Dlatego też </w:t>
      </w:r>
      <w:r w:rsidR="00320810">
        <w:t>w</w:t>
      </w:r>
      <w:r w:rsidR="00475E84">
        <w:t xml:space="preserve">arto przyjrzeć się innym metrykom. </w:t>
      </w:r>
    </w:p>
    <w:p w14:paraId="0FFAB16F" w14:textId="58C13D30" w:rsidR="003D5D11" w:rsidRDefault="0047797A" w:rsidP="000335E7">
      <w:pPr>
        <w:spacing w:line="360" w:lineRule="auto"/>
        <w:ind w:firstLine="708"/>
        <w:jc w:val="both"/>
      </w:pPr>
      <w:r>
        <w:t>Jedną z nich jest precyzja. O</w:t>
      </w:r>
      <w:r w:rsidR="00475E84">
        <w:t>kreśla</w:t>
      </w:r>
      <w:r>
        <w:t xml:space="preserve"> ona</w:t>
      </w:r>
      <w:r w:rsidR="00475E84">
        <w:t xml:space="preserve"> </w:t>
      </w:r>
      <w:r w:rsidR="00475E84" w:rsidRPr="00475E84">
        <w:t xml:space="preserve">w jakim stopniu </w:t>
      </w:r>
      <w:r w:rsidR="00475E84">
        <w:t>można</w:t>
      </w:r>
      <w:r w:rsidR="00475E84" w:rsidRPr="00475E84">
        <w:t xml:space="preserve"> zaufać pozytywnym predykcjom w danej klasie</w:t>
      </w:r>
      <w:r w:rsidR="003D5D11">
        <w:t>:</w:t>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728"/>
        <w:gridCol w:w="496"/>
      </w:tblGrid>
      <w:tr w:rsidR="003D5D11" w14:paraId="552E9774" w14:textId="77777777" w:rsidTr="003D5D11">
        <w:tc>
          <w:tcPr>
            <w:tcW w:w="284" w:type="dxa"/>
          </w:tcPr>
          <w:p w14:paraId="3A9236B0" w14:textId="77777777" w:rsidR="003D5D11" w:rsidRPr="00C970AA" w:rsidRDefault="003D5D11" w:rsidP="00727EF1">
            <w:pPr>
              <w:pStyle w:val="BodyText"/>
              <w:rPr>
                <w:sz w:val="22"/>
                <w:szCs w:val="22"/>
              </w:rPr>
            </w:pPr>
          </w:p>
        </w:tc>
        <w:tc>
          <w:tcPr>
            <w:tcW w:w="7935" w:type="dxa"/>
          </w:tcPr>
          <w:p w14:paraId="1648E125" w14:textId="57EC09DE" w:rsidR="003D5D11" w:rsidRPr="00C970AA" w:rsidRDefault="003D5D11" w:rsidP="00727EF1">
            <w:pPr>
              <w:pStyle w:val="BodyText"/>
              <w:ind w:left="-619"/>
              <w:rPr>
                <w:sz w:val="22"/>
                <w:szCs w:val="22"/>
              </w:rPr>
            </w:pPr>
            <m:oMathPara>
              <m:oMath>
                <m:r>
                  <m:rPr>
                    <m:sty m:val="p"/>
                  </m:rPr>
                  <w:rPr>
                    <w:rFonts w:ascii="Cambria Math" w:hAnsi="Cambria Math"/>
                    <w:sz w:val="22"/>
                    <w:szCs w:val="22"/>
                  </w:rPr>
                  <m:t>Precision=</m:t>
                </m:r>
                <m:f>
                  <m:fPr>
                    <m:ctrlPr>
                      <w:rPr>
                        <w:rFonts w:ascii="Cambria Math" w:hAnsi="Cambria Math"/>
                        <w:sz w:val="22"/>
                        <w:szCs w:val="22"/>
                      </w:rPr>
                    </m:ctrlPr>
                  </m:fPr>
                  <m:num>
                    <m:r>
                      <w:rPr>
                        <w:rFonts w:ascii="Cambria Math" w:hAnsi="Cambria Math"/>
                        <w:sz w:val="22"/>
                        <w:szCs w:val="22"/>
                      </w:rPr>
                      <m:t>True Positive</m:t>
                    </m:r>
                  </m:num>
                  <m:den>
                    <m:r>
                      <w:rPr>
                        <w:rFonts w:ascii="Cambria Math" w:hAnsi="Cambria Math"/>
                        <w:sz w:val="22"/>
                        <w:szCs w:val="22"/>
                      </w:rPr>
                      <m:t>True Positive+False Positive</m:t>
                    </m:r>
                  </m:den>
                </m:f>
                <m:r>
                  <m:rPr>
                    <m:sty m:val="p"/>
                  </m:rPr>
                  <w:rPr>
                    <w:rFonts w:ascii="Cambria Math" w:hAnsi="Cambria Math"/>
                    <w:sz w:val="22"/>
                    <w:szCs w:val="22"/>
                  </w:rPr>
                  <m:t xml:space="preserve"> </m:t>
                </m:r>
              </m:oMath>
            </m:oMathPara>
          </w:p>
        </w:tc>
        <w:tc>
          <w:tcPr>
            <w:tcW w:w="286" w:type="dxa"/>
            <w:vAlign w:val="center"/>
          </w:tcPr>
          <w:p w14:paraId="04F20ECE" w14:textId="56DEF1FA" w:rsidR="003D5D11" w:rsidRDefault="003D5D11" w:rsidP="00727EF1">
            <w:pPr>
              <w:pStyle w:val="BodyText"/>
              <w:jc w:val="right"/>
            </w:pPr>
            <w:r>
              <w:t>(7)</w:t>
            </w:r>
          </w:p>
        </w:tc>
      </w:tr>
    </w:tbl>
    <w:p w14:paraId="32D4703D" w14:textId="154C695E" w:rsidR="003D5D11" w:rsidRDefault="00475E84" w:rsidP="0047797A">
      <w:pPr>
        <w:spacing w:line="360" w:lineRule="auto"/>
        <w:ind w:firstLine="708"/>
        <w:jc w:val="both"/>
      </w:pPr>
      <w:r>
        <w:t xml:space="preserve"> </w:t>
      </w:r>
      <w:r w:rsidR="003D5D11">
        <w:t xml:space="preserve">Inaczej jest to procent pozytywnych predykcji, które faktycznie są poprawne. </w:t>
      </w:r>
      <w:r w:rsidR="0047797A">
        <w:t>Tak</w:t>
      </w:r>
      <w:r w:rsidR="0076703D">
        <w:t> </w:t>
      </w:r>
      <w:r w:rsidR="003D5D11">
        <w:t>więc przyglądając się precyzji wyznaczonej dla każdej klasy, można wywnioskować czy faktycznie model jest tak dobry jak wskazywałaby na to trafność. Podobnym wskaźnikiem jest czułość przedstawion</w:t>
      </w:r>
      <w:r w:rsidR="000335E7">
        <w:t>a</w:t>
      </w:r>
      <w:r w:rsidR="003D5D11">
        <w:t xml:space="preserve"> wzorem:</w:t>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728"/>
        <w:gridCol w:w="496"/>
      </w:tblGrid>
      <w:tr w:rsidR="003D5D11" w14:paraId="4783DB59" w14:textId="77777777" w:rsidTr="0047797A">
        <w:tc>
          <w:tcPr>
            <w:tcW w:w="281" w:type="dxa"/>
          </w:tcPr>
          <w:p w14:paraId="1CB3DA86" w14:textId="77777777" w:rsidR="003D5D11" w:rsidRPr="00C970AA" w:rsidRDefault="003D5D11" w:rsidP="00727EF1">
            <w:pPr>
              <w:pStyle w:val="BodyText"/>
              <w:rPr>
                <w:sz w:val="22"/>
                <w:szCs w:val="22"/>
              </w:rPr>
            </w:pPr>
          </w:p>
        </w:tc>
        <w:tc>
          <w:tcPr>
            <w:tcW w:w="7728" w:type="dxa"/>
          </w:tcPr>
          <w:p w14:paraId="3AD301A6" w14:textId="13F16813" w:rsidR="003D5D11" w:rsidRPr="00C970AA" w:rsidRDefault="003D5D11" w:rsidP="00727EF1">
            <w:pPr>
              <w:pStyle w:val="BodyText"/>
              <w:ind w:left="-619"/>
              <w:rPr>
                <w:sz w:val="22"/>
                <w:szCs w:val="22"/>
              </w:rPr>
            </w:pPr>
            <m:oMathPara>
              <m:oMath>
                <m:r>
                  <m:rPr>
                    <m:sty m:val="p"/>
                  </m:rPr>
                  <w:rPr>
                    <w:rFonts w:ascii="Cambria Math" w:hAnsi="Cambria Math"/>
                    <w:sz w:val="22"/>
                    <w:szCs w:val="22"/>
                  </w:rPr>
                  <m:t>Recall (Sensitivity)=</m:t>
                </m:r>
                <m:f>
                  <m:fPr>
                    <m:ctrlPr>
                      <w:rPr>
                        <w:rFonts w:ascii="Cambria Math" w:hAnsi="Cambria Math"/>
                        <w:sz w:val="22"/>
                        <w:szCs w:val="22"/>
                      </w:rPr>
                    </m:ctrlPr>
                  </m:fPr>
                  <m:num>
                    <m:r>
                      <w:rPr>
                        <w:rFonts w:ascii="Cambria Math" w:hAnsi="Cambria Math"/>
                        <w:sz w:val="22"/>
                        <w:szCs w:val="22"/>
                      </w:rPr>
                      <m:t>True Positive</m:t>
                    </m:r>
                  </m:num>
                  <m:den>
                    <m:r>
                      <w:rPr>
                        <w:rFonts w:ascii="Cambria Math" w:hAnsi="Cambria Math"/>
                        <w:sz w:val="22"/>
                        <w:szCs w:val="22"/>
                      </w:rPr>
                      <m:t>True Positive+False Negative</m:t>
                    </m:r>
                  </m:den>
                </m:f>
                <m:r>
                  <m:rPr>
                    <m:sty m:val="p"/>
                  </m:rPr>
                  <w:rPr>
                    <w:rFonts w:ascii="Cambria Math" w:hAnsi="Cambria Math"/>
                    <w:sz w:val="22"/>
                    <w:szCs w:val="22"/>
                  </w:rPr>
                  <m:t xml:space="preserve"> </m:t>
                </m:r>
              </m:oMath>
            </m:oMathPara>
          </w:p>
        </w:tc>
        <w:tc>
          <w:tcPr>
            <w:tcW w:w="496" w:type="dxa"/>
            <w:vAlign w:val="center"/>
          </w:tcPr>
          <w:p w14:paraId="4BF31545" w14:textId="3A0111B8" w:rsidR="003D5D11" w:rsidRDefault="003D5D11" w:rsidP="00727EF1">
            <w:pPr>
              <w:pStyle w:val="BodyText"/>
              <w:jc w:val="right"/>
            </w:pPr>
            <w:r>
              <w:t>(8)</w:t>
            </w:r>
          </w:p>
        </w:tc>
      </w:tr>
    </w:tbl>
    <w:p w14:paraId="5AFA96A6" w14:textId="70C3C42F" w:rsidR="00A2437B" w:rsidRDefault="003D5D11" w:rsidP="0047797A">
      <w:pPr>
        <w:spacing w:line="360" w:lineRule="auto"/>
        <w:ind w:firstLine="708"/>
        <w:jc w:val="both"/>
      </w:pPr>
      <w:r>
        <w:t>Jest to wskaźnik</w:t>
      </w:r>
      <w:r w:rsidR="00A2437B">
        <w:t xml:space="preserve">, który </w:t>
      </w:r>
      <w:r w:rsidR="00A2437B" w:rsidRPr="00A2437B">
        <w:t xml:space="preserve">informuje, ile elementów z </w:t>
      </w:r>
      <w:r w:rsidR="00A2437B">
        <w:t>wybranej</w:t>
      </w:r>
      <w:r w:rsidR="00A2437B" w:rsidRPr="00A2437B">
        <w:t xml:space="preserve"> klasy zostało poprawnie rozpoznanych.</w:t>
      </w:r>
      <w:r w:rsidR="00A2437B">
        <w:t xml:space="preserve"> Oprócz tego wyliczono jeszcze miarę F1-score, któr</w:t>
      </w:r>
      <w:r w:rsidR="000335E7">
        <w:t>a</w:t>
      </w:r>
      <w:r w:rsidR="00A2437B">
        <w:t xml:space="preserve"> jest niejako połączeniem </w:t>
      </w:r>
      <w:r w:rsidR="00CE74B0">
        <w:t>poprzednich dwóch miar</w:t>
      </w:r>
      <w:r w:rsidR="00A2437B">
        <w:t xml:space="preserve"> i pozwala ułatwić porównania między jakością </w:t>
      </w:r>
      <w:r w:rsidR="000137BB">
        <w:t xml:space="preserve">różnych </w:t>
      </w:r>
      <w:r w:rsidR="00A2437B">
        <w:t xml:space="preserve">modeli. </w:t>
      </w:r>
      <w:r w:rsidR="00F55118">
        <w:t>Jej</w:t>
      </w:r>
      <w:r w:rsidR="00A2437B">
        <w:t xml:space="preserve"> wzór wygląda następująco:</w:t>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
        <w:gridCol w:w="7727"/>
        <w:gridCol w:w="496"/>
      </w:tblGrid>
      <w:tr w:rsidR="00A2437B" w14:paraId="4BA69CD2" w14:textId="77777777" w:rsidTr="00727EF1">
        <w:tc>
          <w:tcPr>
            <w:tcW w:w="284" w:type="dxa"/>
          </w:tcPr>
          <w:p w14:paraId="1A76C21D" w14:textId="77777777" w:rsidR="00A2437B" w:rsidRPr="00C970AA" w:rsidRDefault="00A2437B" w:rsidP="00727EF1">
            <w:pPr>
              <w:pStyle w:val="BodyText"/>
              <w:rPr>
                <w:sz w:val="22"/>
                <w:szCs w:val="22"/>
              </w:rPr>
            </w:pPr>
          </w:p>
        </w:tc>
        <w:tc>
          <w:tcPr>
            <w:tcW w:w="7935" w:type="dxa"/>
          </w:tcPr>
          <w:p w14:paraId="590182DD" w14:textId="1F70DB1C" w:rsidR="00A2437B" w:rsidRPr="00C970AA" w:rsidRDefault="00925C8E" w:rsidP="00727EF1">
            <w:pPr>
              <w:pStyle w:val="BodyText"/>
              <w:ind w:left="-619"/>
              <w:rPr>
                <w:sz w:val="22"/>
                <w:szCs w:val="22"/>
              </w:rPr>
            </w:pPr>
            <m:oMathPara>
              <m:oMath>
                <m:r>
                  <m:rPr>
                    <m:sty m:val="p"/>
                  </m:rPr>
                  <w:rPr>
                    <w:rFonts w:ascii="Cambria Math" w:hAnsi="Cambria Math"/>
                    <w:sz w:val="22"/>
                    <w:szCs w:val="22"/>
                  </w:rPr>
                  <m:t>F1 score=2*</m:t>
                </m:r>
                <m:f>
                  <m:fPr>
                    <m:ctrlPr>
                      <w:rPr>
                        <w:rFonts w:ascii="Cambria Math" w:hAnsi="Cambria Math"/>
                        <w:sz w:val="22"/>
                        <w:szCs w:val="22"/>
                      </w:rPr>
                    </m:ctrlPr>
                  </m:fPr>
                  <m:num>
                    <m:r>
                      <w:rPr>
                        <w:rFonts w:ascii="Cambria Math" w:hAnsi="Cambria Math"/>
                        <w:sz w:val="22"/>
                        <w:szCs w:val="22"/>
                      </w:rPr>
                      <m:t>precision*recall</m:t>
                    </m:r>
                  </m:num>
                  <m:den>
                    <m:r>
                      <w:rPr>
                        <w:rFonts w:ascii="Cambria Math" w:hAnsi="Cambria Math"/>
                        <w:sz w:val="22"/>
                        <w:szCs w:val="22"/>
                      </w:rPr>
                      <m:t>precision+recall</m:t>
                    </m:r>
                  </m:den>
                </m:f>
                <m:r>
                  <m:rPr>
                    <m:sty m:val="p"/>
                  </m:rPr>
                  <w:rPr>
                    <w:rFonts w:ascii="Cambria Math" w:hAnsi="Cambria Math"/>
                    <w:sz w:val="22"/>
                    <w:szCs w:val="22"/>
                  </w:rPr>
                  <m:t xml:space="preserve"> </m:t>
                </m:r>
              </m:oMath>
            </m:oMathPara>
          </w:p>
        </w:tc>
        <w:tc>
          <w:tcPr>
            <w:tcW w:w="286" w:type="dxa"/>
            <w:vAlign w:val="center"/>
          </w:tcPr>
          <w:p w14:paraId="2A063832" w14:textId="6C03080D" w:rsidR="00A2437B" w:rsidRDefault="00A2437B" w:rsidP="00727EF1">
            <w:pPr>
              <w:pStyle w:val="BodyText"/>
              <w:jc w:val="right"/>
            </w:pPr>
            <w:r>
              <w:t>(9)</w:t>
            </w:r>
          </w:p>
        </w:tc>
      </w:tr>
    </w:tbl>
    <w:p w14:paraId="22A65EAB" w14:textId="44372C78" w:rsidR="00A828E2" w:rsidRPr="00A828E2" w:rsidRDefault="00925C8E" w:rsidP="0047797A">
      <w:pPr>
        <w:spacing w:line="360" w:lineRule="auto"/>
        <w:ind w:firstLine="708"/>
        <w:jc w:val="both"/>
      </w:pPr>
      <w:r>
        <w:t>Wartości wszystkich tych miar zostały zebrane</w:t>
      </w:r>
      <w:r w:rsidR="00F26FD7">
        <w:t xml:space="preserve"> w</w:t>
      </w:r>
      <w:r w:rsidR="00320810">
        <w:t xml:space="preserve"> tabeli </w:t>
      </w:r>
      <w:r w:rsidR="00B625EB">
        <w:t>nr</w:t>
      </w:r>
      <w:r w:rsidR="00320810">
        <w:t xml:space="preserve"> </w:t>
      </w:r>
      <w:r w:rsidR="00083FD7">
        <w:t>3</w:t>
      </w:r>
      <w:r>
        <w:t>, w której przedstawiono je</w:t>
      </w:r>
      <w:r w:rsidR="00B625EB">
        <w:t xml:space="preserve"> w odniesieniu </w:t>
      </w:r>
      <w:r w:rsidR="00280F3D">
        <w:t>do</w:t>
      </w:r>
      <w:r w:rsidR="00B625EB">
        <w:t xml:space="preserve"> każdej </w:t>
      </w:r>
      <w:r w:rsidR="009046C3">
        <w:t>klasy</w:t>
      </w:r>
      <w:r w:rsidR="00B625E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A828E2" w14:paraId="2A0BA3BF" w14:textId="77777777" w:rsidTr="00A828E2">
        <w:trPr>
          <w:jc w:val="center"/>
        </w:trPr>
        <w:tc>
          <w:tcPr>
            <w:tcW w:w="8495" w:type="dxa"/>
            <w:vAlign w:val="center"/>
          </w:tcPr>
          <w:p w14:paraId="30D65871" w14:textId="62C14272" w:rsidR="00A828E2" w:rsidRPr="00B005B9" w:rsidRDefault="002D5C87" w:rsidP="002D5C87">
            <w:pPr>
              <w:pStyle w:val="Caption"/>
              <w:keepNext/>
              <w:jc w:val="center"/>
              <w:rPr>
                <w:sz w:val="24"/>
                <w:szCs w:val="24"/>
              </w:rPr>
            </w:pPr>
            <w:bookmarkStart w:id="53" w:name="_Toc136036079"/>
            <w:r w:rsidRPr="002D5C87">
              <w:rPr>
                <w:sz w:val="24"/>
                <w:szCs w:val="24"/>
              </w:rPr>
              <w:t xml:space="preserve">Tabela </w:t>
            </w:r>
            <w:r w:rsidRPr="002D5C87">
              <w:rPr>
                <w:sz w:val="24"/>
                <w:szCs w:val="24"/>
              </w:rPr>
              <w:fldChar w:fldCharType="begin"/>
            </w:r>
            <w:r w:rsidRPr="002D5C87">
              <w:rPr>
                <w:sz w:val="24"/>
                <w:szCs w:val="24"/>
              </w:rPr>
              <w:instrText xml:space="preserve"> SEQ Tabela \* ARABIC </w:instrText>
            </w:r>
            <w:r w:rsidRPr="002D5C87">
              <w:rPr>
                <w:sz w:val="24"/>
                <w:szCs w:val="24"/>
              </w:rPr>
              <w:fldChar w:fldCharType="separate"/>
            </w:r>
            <w:r>
              <w:rPr>
                <w:noProof/>
                <w:sz w:val="24"/>
                <w:szCs w:val="24"/>
              </w:rPr>
              <w:t>3</w:t>
            </w:r>
            <w:r w:rsidRPr="002D5C87">
              <w:rPr>
                <w:sz w:val="24"/>
                <w:szCs w:val="24"/>
              </w:rPr>
              <w:fldChar w:fldCharType="end"/>
            </w:r>
            <w:r w:rsidRPr="002D5C87">
              <w:rPr>
                <w:sz w:val="24"/>
                <w:szCs w:val="24"/>
              </w:rPr>
              <w:t>.</w:t>
            </w:r>
            <w:r>
              <w:rPr>
                <w:sz w:val="24"/>
                <w:szCs w:val="24"/>
              </w:rPr>
              <w:t xml:space="preserve"> </w:t>
            </w:r>
            <w:r w:rsidR="00123864" w:rsidRPr="00A828E2">
              <w:rPr>
                <w:sz w:val="24"/>
                <w:szCs w:val="24"/>
              </w:rPr>
              <w:t>Raport klasyfikacyjny</w:t>
            </w:r>
            <w:bookmarkEnd w:id="53"/>
          </w:p>
        </w:tc>
      </w:tr>
    </w:tbl>
    <w:tbl>
      <w:tblPr>
        <w:tblStyle w:val="TableContemporary"/>
        <w:tblW w:w="7640" w:type="dxa"/>
        <w:tblLook w:val="04A0" w:firstRow="1" w:lastRow="0" w:firstColumn="1" w:lastColumn="0" w:noHBand="0" w:noVBand="1"/>
      </w:tblPr>
      <w:tblGrid>
        <w:gridCol w:w="998"/>
        <w:gridCol w:w="2840"/>
        <w:gridCol w:w="1048"/>
        <w:gridCol w:w="960"/>
        <w:gridCol w:w="960"/>
        <w:gridCol w:w="960"/>
      </w:tblGrid>
      <w:tr w:rsidR="00123864" w14:paraId="1BFA1EF5" w14:textId="77777777" w:rsidTr="00AC0EB1">
        <w:trPr>
          <w:cnfStyle w:val="100000000000" w:firstRow="1" w:lastRow="0" w:firstColumn="0" w:lastColumn="0" w:oddVBand="0" w:evenVBand="0" w:oddHBand="0" w:evenHBand="0" w:firstRowFirstColumn="0" w:firstRowLastColumn="0" w:lastRowFirstColumn="0" w:lastRowLastColumn="0"/>
          <w:trHeight w:val="300"/>
        </w:trPr>
        <w:tc>
          <w:tcPr>
            <w:tcW w:w="960" w:type="dxa"/>
            <w:noWrap/>
            <w:hideMark/>
          </w:tcPr>
          <w:p w14:paraId="5896BBF5" w14:textId="77777777" w:rsidR="00123864" w:rsidRPr="00123864" w:rsidRDefault="00123864">
            <w:pPr>
              <w:rPr>
                <w:rFonts w:ascii="Calibri" w:hAnsi="Calibri" w:cs="Calibri"/>
                <w:color w:val="000000"/>
                <w:sz w:val="22"/>
                <w:szCs w:val="22"/>
                <w:lang w:val="en-GB" w:eastAsia="en-GB"/>
              </w:rPr>
            </w:pPr>
            <w:r w:rsidRPr="00123864">
              <w:rPr>
                <w:rFonts w:ascii="Calibri" w:hAnsi="Calibri" w:cs="Calibri"/>
                <w:color w:val="000000"/>
                <w:sz w:val="22"/>
                <w:szCs w:val="22"/>
                <w:lang w:val="en-GB"/>
              </w:rPr>
              <w:t>class</w:t>
            </w:r>
          </w:p>
        </w:tc>
        <w:tc>
          <w:tcPr>
            <w:tcW w:w="2840" w:type="dxa"/>
            <w:noWrap/>
            <w:hideMark/>
          </w:tcPr>
          <w:p w14:paraId="29B5931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name</w:t>
            </w:r>
          </w:p>
        </w:tc>
        <w:tc>
          <w:tcPr>
            <w:tcW w:w="960" w:type="dxa"/>
            <w:noWrap/>
            <w:hideMark/>
          </w:tcPr>
          <w:p w14:paraId="35D78B01"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precision</w:t>
            </w:r>
          </w:p>
        </w:tc>
        <w:tc>
          <w:tcPr>
            <w:tcW w:w="960" w:type="dxa"/>
            <w:noWrap/>
            <w:hideMark/>
          </w:tcPr>
          <w:p w14:paraId="28FC761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recall</w:t>
            </w:r>
          </w:p>
        </w:tc>
        <w:tc>
          <w:tcPr>
            <w:tcW w:w="960" w:type="dxa"/>
            <w:noWrap/>
            <w:hideMark/>
          </w:tcPr>
          <w:p w14:paraId="784A0F5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f1-score</w:t>
            </w:r>
          </w:p>
        </w:tc>
        <w:tc>
          <w:tcPr>
            <w:tcW w:w="960" w:type="dxa"/>
            <w:noWrap/>
            <w:hideMark/>
          </w:tcPr>
          <w:p w14:paraId="4C3B5A0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support</w:t>
            </w:r>
          </w:p>
        </w:tc>
      </w:tr>
      <w:tr w:rsidR="00123864" w14:paraId="2869156A"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6582510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w:t>
            </w:r>
          </w:p>
        </w:tc>
        <w:tc>
          <w:tcPr>
            <w:tcW w:w="2840" w:type="dxa"/>
            <w:noWrap/>
            <w:hideMark/>
          </w:tcPr>
          <w:p w14:paraId="536A6F73"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Speed limit (20km/h)</w:t>
            </w:r>
          </w:p>
        </w:tc>
        <w:tc>
          <w:tcPr>
            <w:tcW w:w="960" w:type="dxa"/>
            <w:noWrap/>
            <w:hideMark/>
          </w:tcPr>
          <w:p w14:paraId="354271A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88</w:t>
            </w:r>
          </w:p>
        </w:tc>
        <w:tc>
          <w:tcPr>
            <w:tcW w:w="960" w:type="dxa"/>
            <w:noWrap/>
            <w:hideMark/>
          </w:tcPr>
          <w:p w14:paraId="5110176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15F63B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4</w:t>
            </w:r>
          </w:p>
        </w:tc>
        <w:tc>
          <w:tcPr>
            <w:tcW w:w="960" w:type="dxa"/>
            <w:noWrap/>
            <w:hideMark/>
          </w:tcPr>
          <w:p w14:paraId="73809F3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5607E8A8"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26756E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2840" w:type="dxa"/>
            <w:noWrap/>
            <w:hideMark/>
          </w:tcPr>
          <w:p w14:paraId="317DBC21"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30km/h) </w:t>
            </w:r>
          </w:p>
        </w:tc>
        <w:tc>
          <w:tcPr>
            <w:tcW w:w="960" w:type="dxa"/>
            <w:noWrap/>
            <w:hideMark/>
          </w:tcPr>
          <w:p w14:paraId="3FA6FA2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03D7A4E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2DDF9A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8BE42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20</w:t>
            </w:r>
          </w:p>
        </w:tc>
      </w:tr>
      <w:tr w:rsidR="00123864" w14:paraId="247666C6"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08754C5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w:t>
            </w:r>
          </w:p>
        </w:tc>
        <w:tc>
          <w:tcPr>
            <w:tcW w:w="2840" w:type="dxa"/>
            <w:noWrap/>
            <w:hideMark/>
          </w:tcPr>
          <w:p w14:paraId="16FDD715"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50km/h) </w:t>
            </w:r>
          </w:p>
        </w:tc>
        <w:tc>
          <w:tcPr>
            <w:tcW w:w="960" w:type="dxa"/>
            <w:noWrap/>
            <w:hideMark/>
          </w:tcPr>
          <w:p w14:paraId="23310CA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BC0571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CD8D13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4DEDAA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50</w:t>
            </w:r>
          </w:p>
        </w:tc>
      </w:tr>
      <w:tr w:rsidR="00123864" w14:paraId="29690B36"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D517F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w:t>
            </w:r>
          </w:p>
        </w:tc>
        <w:tc>
          <w:tcPr>
            <w:tcW w:w="2840" w:type="dxa"/>
            <w:noWrap/>
            <w:hideMark/>
          </w:tcPr>
          <w:p w14:paraId="6A90E16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60km/h) </w:t>
            </w:r>
          </w:p>
        </w:tc>
        <w:tc>
          <w:tcPr>
            <w:tcW w:w="960" w:type="dxa"/>
            <w:noWrap/>
            <w:hideMark/>
          </w:tcPr>
          <w:p w14:paraId="5324817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A868F0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572A34F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93DF83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50</w:t>
            </w:r>
          </w:p>
        </w:tc>
      </w:tr>
      <w:tr w:rsidR="00123864" w14:paraId="7487B67A"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3DDFE24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w:t>
            </w:r>
          </w:p>
        </w:tc>
        <w:tc>
          <w:tcPr>
            <w:tcW w:w="2840" w:type="dxa"/>
            <w:noWrap/>
            <w:hideMark/>
          </w:tcPr>
          <w:p w14:paraId="50F9429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70km/h) </w:t>
            </w:r>
          </w:p>
        </w:tc>
        <w:tc>
          <w:tcPr>
            <w:tcW w:w="960" w:type="dxa"/>
            <w:noWrap/>
            <w:hideMark/>
          </w:tcPr>
          <w:p w14:paraId="057D8C6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C801F9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A47B07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B4A180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60</w:t>
            </w:r>
          </w:p>
        </w:tc>
      </w:tr>
      <w:tr w:rsidR="00123864" w14:paraId="42E80F59"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1570578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5</w:t>
            </w:r>
          </w:p>
        </w:tc>
        <w:tc>
          <w:tcPr>
            <w:tcW w:w="2840" w:type="dxa"/>
            <w:noWrap/>
            <w:hideMark/>
          </w:tcPr>
          <w:p w14:paraId="11DB0E4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80km/h) </w:t>
            </w:r>
          </w:p>
        </w:tc>
        <w:tc>
          <w:tcPr>
            <w:tcW w:w="960" w:type="dxa"/>
            <w:noWrap/>
            <w:hideMark/>
          </w:tcPr>
          <w:p w14:paraId="1BC01FD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491AD8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3BBFA8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6D85D92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30</w:t>
            </w:r>
          </w:p>
        </w:tc>
      </w:tr>
      <w:tr w:rsidR="00123864" w14:paraId="210CA0AF"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5BA1981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w:t>
            </w:r>
          </w:p>
        </w:tc>
        <w:tc>
          <w:tcPr>
            <w:tcW w:w="2840" w:type="dxa"/>
            <w:noWrap/>
            <w:hideMark/>
          </w:tcPr>
          <w:p w14:paraId="615433C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End of speed limit (80km/h) </w:t>
            </w:r>
          </w:p>
        </w:tc>
        <w:tc>
          <w:tcPr>
            <w:tcW w:w="960" w:type="dxa"/>
            <w:noWrap/>
            <w:hideMark/>
          </w:tcPr>
          <w:p w14:paraId="7653EE9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CF56D7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3E74B70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E9DA69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50D9B470"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7C7D2B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w:t>
            </w:r>
          </w:p>
        </w:tc>
        <w:tc>
          <w:tcPr>
            <w:tcW w:w="2840" w:type="dxa"/>
            <w:noWrap/>
            <w:hideMark/>
          </w:tcPr>
          <w:p w14:paraId="68F6A904"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100km/h) </w:t>
            </w:r>
          </w:p>
        </w:tc>
        <w:tc>
          <w:tcPr>
            <w:tcW w:w="960" w:type="dxa"/>
            <w:noWrap/>
            <w:hideMark/>
          </w:tcPr>
          <w:p w14:paraId="59BEEAE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C4566D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D8753A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BA0BF5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50</w:t>
            </w:r>
          </w:p>
        </w:tc>
      </w:tr>
      <w:tr w:rsidR="00123864" w14:paraId="5FAA27C3"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4AEC173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8</w:t>
            </w:r>
          </w:p>
        </w:tc>
        <w:tc>
          <w:tcPr>
            <w:tcW w:w="2840" w:type="dxa"/>
            <w:noWrap/>
            <w:hideMark/>
          </w:tcPr>
          <w:p w14:paraId="5E443DE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120km/h) </w:t>
            </w:r>
          </w:p>
        </w:tc>
        <w:tc>
          <w:tcPr>
            <w:tcW w:w="960" w:type="dxa"/>
            <w:noWrap/>
            <w:hideMark/>
          </w:tcPr>
          <w:p w14:paraId="7B06957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6A1B17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4218F4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6824BF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50</w:t>
            </w:r>
          </w:p>
        </w:tc>
      </w:tr>
      <w:tr w:rsidR="00123864" w14:paraId="21FB572C"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1DC4518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w:t>
            </w:r>
          </w:p>
        </w:tc>
        <w:tc>
          <w:tcPr>
            <w:tcW w:w="2840" w:type="dxa"/>
            <w:noWrap/>
            <w:hideMark/>
          </w:tcPr>
          <w:p w14:paraId="0F78CB9D"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passing </w:t>
            </w:r>
          </w:p>
        </w:tc>
        <w:tc>
          <w:tcPr>
            <w:tcW w:w="960" w:type="dxa"/>
            <w:noWrap/>
            <w:hideMark/>
          </w:tcPr>
          <w:p w14:paraId="28280D8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39B65B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B9A9C8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574194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80</w:t>
            </w:r>
          </w:p>
        </w:tc>
      </w:tr>
      <w:tr w:rsidR="00123864" w14:paraId="5461F85B"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424BEF4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0</w:t>
            </w:r>
          </w:p>
        </w:tc>
        <w:tc>
          <w:tcPr>
            <w:tcW w:w="2840" w:type="dxa"/>
            <w:noWrap/>
            <w:hideMark/>
          </w:tcPr>
          <w:p w14:paraId="76283F4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passing veh over 3.5 tons </w:t>
            </w:r>
          </w:p>
        </w:tc>
        <w:tc>
          <w:tcPr>
            <w:tcW w:w="960" w:type="dxa"/>
            <w:noWrap/>
            <w:hideMark/>
          </w:tcPr>
          <w:p w14:paraId="01106CA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E23E3E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1EB147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27C44A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60</w:t>
            </w:r>
          </w:p>
        </w:tc>
      </w:tr>
      <w:tr w:rsidR="00123864" w14:paraId="5875D49A"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4D819E6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1</w:t>
            </w:r>
          </w:p>
        </w:tc>
        <w:tc>
          <w:tcPr>
            <w:tcW w:w="2840" w:type="dxa"/>
            <w:noWrap/>
            <w:hideMark/>
          </w:tcPr>
          <w:p w14:paraId="00A71CC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ight-of-way at intersection </w:t>
            </w:r>
          </w:p>
        </w:tc>
        <w:tc>
          <w:tcPr>
            <w:tcW w:w="960" w:type="dxa"/>
            <w:noWrap/>
            <w:hideMark/>
          </w:tcPr>
          <w:p w14:paraId="2608CB9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3A769DD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3924BD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4E74232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20</w:t>
            </w:r>
          </w:p>
        </w:tc>
      </w:tr>
      <w:tr w:rsidR="00123864" w14:paraId="242DD030"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3B6A09B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w:t>
            </w:r>
          </w:p>
        </w:tc>
        <w:tc>
          <w:tcPr>
            <w:tcW w:w="2840" w:type="dxa"/>
            <w:noWrap/>
            <w:hideMark/>
          </w:tcPr>
          <w:p w14:paraId="6E02746F"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Priority road </w:t>
            </w:r>
          </w:p>
        </w:tc>
        <w:tc>
          <w:tcPr>
            <w:tcW w:w="960" w:type="dxa"/>
            <w:noWrap/>
            <w:hideMark/>
          </w:tcPr>
          <w:p w14:paraId="6F39BBC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4E6ED3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A26F19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30EA71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90</w:t>
            </w:r>
          </w:p>
        </w:tc>
      </w:tr>
      <w:tr w:rsidR="00123864" w14:paraId="6E42D38E"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0C98945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3</w:t>
            </w:r>
          </w:p>
        </w:tc>
        <w:tc>
          <w:tcPr>
            <w:tcW w:w="2840" w:type="dxa"/>
            <w:noWrap/>
            <w:hideMark/>
          </w:tcPr>
          <w:p w14:paraId="547E707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Yield </w:t>
            </w:r>
          </w:p>
        </w:tc>
        <w:tc>
          <w:tcPr>
            <w:tcW w:w="960" w:type="dxa"/>
            <w:noWrap/>
            <w:hideMark/>
          </w:tcPr>
          <w:p w14:paraId="11AE6AC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B43992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B56675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CC78B9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20</w:t>
            </w:r>
          </w:p>
        </w:tc>
      </w:tr>
      <w:tr w:rsidR="00123864" w14:paraId="75B8080D"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14BAD52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4</w:t>
            </w:r>
          </w:p>
        </w:tc>
        <w:tc>
          <w:tcPr>
            <w:tcW w:w="2840" w:type="dxa"/>
            <w:noWrap/>
            <w:hideMark/>
          </w:tcPr>
          <w:p w14:paraId="5E90795C"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top </w:t>
            </w:r>
          </w:p>
        </w:tc>
        <w:tc>
          <w:tcPr>
            <w:tcW w:w="960" w:type="dxa"/>
            <w:noWrap/>
            <w:hideMark/>
          </w:tcPr>
          <w:p w14:paraId="678C94B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732FA1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9B11F9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B16D36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70</w:t>
            </w:r>
          </w:p>
        </w:tc>
      </w:tr>
      <w:tr w:rsidR="00123864" w14:paraId="68E43307"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3019D66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w:t>
            </w:r>
          </w:p>
        </w:tc>
        <w:tc>
          <w:tcPr>
            <w:tcW w:w="2840" w:type="dxa"/>
            <w:noWrap/>
            <w:hideMark/>
          </w:tcPr>
          <w:p w14:paraId="6A440F9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vehicles </w:t>
            </w:r>
          </w:p>
        </w:tc>
        <w:tc>
          <w:tcPr>
            <w:tcW w:w="960" w:type="dxa"/>
            <w:noWrap/>
            <w:hideMark/>
          </w:tcPr>
          <w:p w14:paraId="501778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2F7247F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E3F3B4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6AD0D76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10</w:t>
            </w:r>
          </w:p>
        </w:tc>
      </w:tr>
      <w:tr w:rsidR="00123864" w14:paraId="758B7AA6"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15867EC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6</w:t>
            </w:r>
          </w:p>
        </w:tc>
        <w:tc>
          <w:tcPr>
            <w:tcW w:w="2840" w:type="dxa"/>
            <w:noWrap/>
            <w:hideMark/>
          </w:tcPr>
          <w:p w14:paraId="63B9FC45"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Veh &gt; 3.5 tons prohibited </w:t>
            </w:r>
          </w:p>
        </w:tc>
        <w:tc>
          <w:tcPr>
            <w:tcW w:w="960" w:type="dxa"/>
            <w:noWrap/>
            <w:hideMark/>
          </w:tcPr>
          <w:p w14:paraId="710FBF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4309D8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819375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A6BD30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19395412"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02ED1A9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7</w:t>
            </w:r>
          </w:p>
        </w:tc>
        <w:tc>
          <w:tcPr>
            <w:tcW w:w="2840" w:type="dxa"/>
            <w:noWrap/>
            <w:hideMark/>
          </w:tcPr>
          <w:p w14:paraId="5D22802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entry </w:t>
            </w:r>
          </w:p>
        </w:tc>
        <w:tc>
          <w:tcPr>
            <w:tcW w:w="960" w:type="dxa"/>
            <w:noWrap/>
            <w:hideMark/>
          </w:tcPr>
          <w:p w14:paraId="0F9B3BD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152EE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592F26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16ACCA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60</w:t>
            </w:r>
          </w:p>
        </w:tc>
      </w:tr>
      <w:tr w:rsidR="00123864" w14:paraId="41F786EF"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475AFB9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8</w:t>
            </w:r>
          </w:p>
        </w:tc>
        <w:tc>
          <w:tcPr>
            <w:tcW w:w="2840" w:type="dxa"/>
            <w:noWrap/>
            <w:hideMark/>
          </w:tcPr>
          <w:p w14:paraId="0873EEBD"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General caution </w:t>
            </w:r>
          </w:p>
        </w:tc>
        <w:tc>
          <w:tcPr>
            <w:tcW w:w="960" w:type="dxa"/>
            <w:noWrap/>
            <w:hideMark/>
          </w:tcPr>
          <w:p w14:paraId="629A725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A208D5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2DDAABA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8F8F5B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90</w:t>
            </w:r>
          </w:p>
        </w:tc>
      </w:tr>
      <w:tr w:rsidR="00123864" w14:paraId="4C37D0FF"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500058A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9</w:t>
            </w:r>
          </w:p>
        </w:tc>
        <w:tc>
          <w:tcPr>
            <w:tcW w:w="2840" w:type="dxa"/>
            <w:noWrap/>
            <w:hideMark/>
          </w:tcPr>
          <w:p w14:paraId="3856436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Dangerous curve left </w:t>
            </w:r>
          </w:p>
        </w:tc>
        <w:tc>
          <w:tcPr>
            <w:tcW w:w="960" w:type="dxa"/>
            <w:noWrap/>
            <w:hideMark/>
          </w:tcPr>
          <w:p w14:paraId="6065AC5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791C6E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E89177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C56E2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5CAB25EC"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1459A91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lastRenderedPageBreak/>
              <w:t>20</w:t>
            </w:r>
          </w:p>
        </w:tc>
        <w:tc>
          <w:tcPr>
            <w:tcW w:w="2840" w:type="dxa"/>
            <w:noWrap/>
            <w:hideMark/>
          </w:tcPr>
          <w:p w14:paraId="4EB8CB1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Dangerous curve right </w:t>
            </w:r>
          </w:p>
        </w:tc>
        <w:tc>
          <w:tcPr>
            <w:tcW w:w="960" w:type="dxa"/>
            <w:noWrap/>
            <w:hideMark/>
          </w:tcPr>
          <w:p w14:paraId="2255301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3922B54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39227B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190B2C3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29C1F4C8"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2CDAAB9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1</w:t>
            </w:r>
          </w:p>
        </w:tc>
        <w:tc>
          <w:tcPr>
            <w:tcW w:w="2840" w:type="dxa"/>
            <w:noWrap/>
            <w:hideMark/>
          </w:tcPr>
          <w:p w14:paraId="5BF4DBE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Double curve </w:t>
            </w:r>
          </w:p>
        </w:tc>
        <w:tc>
          <w:tcPr>
            <w:tcW w:w="960" w:type="dxa"/>
            <w:noWrap/>
            <w:hideMark/>
          </w:tcPr>
          <w:p w14:paraId="5BA4FAE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633AE69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65ACBA7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2E7A6D5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49D3CD27"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10D863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2</w:t>
            </w:r>
          </w:p>
        </w:tc>
        <w:tc>
          <w:tcPr>
            <w:tcW w:w="2840" w:type="dxa"/>
            <w:noWrap/>
            <w:hideMark/>
          </w:tcPr>
          <w:p w14:paraId="5869B8C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Bumpy road </w:t>
            </w:r>
          </w:p>
        </w:tc>
        <w:tc>
          <w:tcPr>
            <w:tcW w:w="960" w:type="dxa"/>
            <w:noWrap/>
            <w:hideMark/>
          </w:tcPr>
          <w:p w14:paraId="6AE2DF7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CA3E06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55E39E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4</w:t>
            </w:r>
          </w:p>
        </w:tc>
        <w:tc>
          <w:tcPr>
            <w:tcW w:w="960" w:type="dxa"/>
            <w:noWrap/>
            <w:hideMark/>
          </w:tcPr>
          <w:p w14:paraId="183F274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0</w:t>
            </w:r>
          </w:p>
        </w:tc>
      </w:tr>
      <w:tr w:rsidR="00123864" w14:paraId="5C4F147D"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5D7227A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3</w:t>
            </w:r>
          </w:p>
        </w:tc>
        <w:tc>
          <w:tcPr>
            <w:tcW w:w="2840" w:type="dxa"/>
            <w:noWrap/>
            <w:hideMark/>
          </w:tcPr>
          <w:p w14:paraId="7F67633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lippery road </w:t>
            </w:r>
          </w:p>
        </w:tc>
        <w:tc>
          <w:tcPr>
            <w:tcW w:w="960" w:type="dxa"/>
            <w:noWrap/>
            <w:hideMark/>
          </w:tcPr>
          <w:p w14:paraId="3C562E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513D898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0D15DB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6</w:t>
            </w:r>
          </w:p>
        </w:tc>
        <w:tc>
          <w:tcPr>
            <w:tcW w:w="960" w:type="dxa"/>
            <w:noWrap/>
            <w:hideMark/>
          </w:tcPr>
          <w:p w14:paraId="3B057B1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6FC7B879"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60D1ED0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4</w:t>
            </w:r>
          </w:p>
        </w:tc>
        <w:tc>
          <w:tcPr>
            <w:tcW w:w="2840" w:type="dxa"/>
            <w:noWrap/>
            <w:hideMark/>
          </w:tcPr>
          <w:p w14:paraId="707F1BC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oad narrows on the right </w:t>
            </w:r>
          </w:p>
        </w:tc>
        <w:tc>
          <w:tcPr>
            <w:tcW w:w="960" w:type="dxa"/>
            <w:noWrap/>
            <w:hideMark/>
          </w:tcPr>
          <w:p w14:paraId="5759934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2732F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37F0653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C687E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13C96957"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5BFCEAB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5</w:t>
            </w:r>
          </w:p>
        </w:tc>
        <w:tc>
          <w:tcPr>
            <w:tcW w:w="2840" w:type="dxa"/>
            <w:noWrap/>
            <w:hideMark/>
          </w:tcPr>
          <w:p w14:paraId="10C5A34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oad work </w:t>
            </w:r>
          </w:p>
        </w:tc>
        <w:tc>
          <w:tcPr>
            <w:tcW w:w="960" w:type="dxa"/>
            <w:noWrap/>
            <w:hideMark/>
          </w:tcPr>
          <w:p w14:paraId="0915E67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837068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62020B5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37AA99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80</w:t>
            </w:r>
          </w:p>
        </w:tc>
      </w:tr>
      <w:tr w:rsidR="00123864" w14:paraId="70EE50E5"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30DAF3C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6</w:t>
            </w:r>
          </w:p>
        </w:tc>
        <w:tc>
          <w:tcPr>
            <w:tcW w:w="2840" w:type="dxa"/>
            <w:noWrap/>
            <w:hideMark/>
          </w:tcPr>
          <w:p w14:paraId="5AC672C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Traffic signals </w:t>
            </w:r>
          </w:p>
        </w:tc>
        <w:tc>
          <w:tcPr>
            <w:tcW w:w="960" w:type="dxa"/>
            <w:noWrap/>
            <w:hideMark/>
          </w:tcPr>
          <w:p w14:paraId="0A2E2E9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5</w:t>
            </w:r>
          </w:p>
        </w:tc>
        <w:tc>
          <w:tcPr>
            <w:tcW w:w="960" w:type="dxa"/>
            <w:noWrap/>
            <w:hideMark/>
          </w:tcPr>
          <w:p w14:paraId="28BCFDD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7563DFE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3925C5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80</w:t>
            </w:r>
          </w:p>
        </w:tc>
      </w:tr>
      <w:tr w:rsidR="00123864" w14:paraId="53BC283F"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01A25DB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7</w:t>
            </w:r>
          </w:p>
        </w:tc>
        <w:tc>
          <w:tcPr>
            <w:tcW w:w="2840" w:type="dxa"/>
            <w:noWrap/>
            <w:hideMark/>
          </w:tcPr>
          <w:p w14:paraId="4CF257D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Pedestrians </w:t>
            </w:r>
          </w:p>
        </w:tc>
        <w:tc>
          <w:tcPr>
            <w:tcW w:w="960" w:type="dxa"/>
            <w:noWrap/>
            <w:hideMark/>
          </w:tcPr>
          <w:p w14:paraId="0821114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77A08FE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2</w:t>
            </w:r>
          </w:p>
        </w:tc>
        <w:tc>
          <w:tcPr>
            <w:tcW w:w="960" w:type="dxa"/>
            <w:noWrap/>
            <w:hideMark/>
          </w:tcPr>
          <w:p w14:paraId="65BCA8B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2</w:t>
            </w:r>
          </w:p>
        </w:tc>
        <w:tc>
          <w:tcPr>
            <w:tcW w:w="960" w:type="dxa"/>
            <w:noWrap/>
            <w:hideMark/>
          </w:tcPr>
          <w:p w14:paraId="11A0752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08B482A1"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7460DE1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8</w:t>
            </w:r>
          </w:p>
        </w:tc>
        <w:tc>
          <w:tcPr>
            <w:tcW w:w="2840" w:type="dxa"/>
            <w:noWrap/>
            <w:hideMark/>
          </w:tcPr>
          <w:p w14:paraId="4335E79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Children crossing </w:t>
            </w:r>
          </w:p>
        </w:tc>
        <w:tc>
          <w:tcPr>
            <w:tcW w:w="960" w:type="dxa"/>
            <w:noWrap/>
            <w:hideMark/>
          </w:tcPr>
          <w:p w14:paraId="060232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D5607C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875E26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D7BFD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66C85711"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10040EC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9</w:t>
            </w:r>
          </w:p>
        </w:tc>
        <w:tc>
          <w:tcPr>
            <w:tcW w:w="2840" w:type="dxa"/>
            <w:noWrap/>
            <w:hideMark/>
          </w:tcPr>
          <w:p w14:paraId="06B82CFC"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Bicycles crossing </w:t>
            </w:r>
          </w:p>
        </w:tc>
        <w:tc>
          <w:tcPr>
            <w:tcW w:w="960" w:type="dxa"/>
            <w:noWrap/>
            <w:hideMark/>
          </w:tcPr>
          <w:p w14:paraId="62A26B9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5</w:t>
            </w:r>
          </w:p>
        </w:tc>
        <w:tc>
          <w:tcPr>
            <w:tcW w:w="960" w:type="dxa"/>
            <w:noWrap/>
            <w:hideMark/>
          </w:tcPr>
          <w:p w14:paraId="0C06EBA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08B576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7CA526A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2746EA99"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2EC105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0</w:t>
            </w:r>
          </w:p>
        </w:tc>
        <w:tc>
          <w:tcPr>
            <w:tcW w:w="2840" w:type="dxa"/>
            <w:noWrap/>
            <w:hideMark/>
          </w:tcPr>
          <w:p w14:paraId="3DF780A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Beware of ice/snow</w:t>
            </w:r>
          </w:p>
        </w:tc>
        <w:tc>
          <w:tcPr>
            <w:tcW w:w="960" w:type="dxa"/>
            <w:noWrap/>
            <w:hideMark/>
          </w:tcPr>
          <w:p w14:paraId="5B0E4AA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6</w:t>
            </w:r>
          </w:p>
        </w:tc>
        <w:tc>
          <w:tcPr>
            <w:tcW w:w="960" w:type="dxa"/>
            <w:noWrap/>
            <w:hideMark/>
          </w:tcPr>
          <w:p w14:paraId="4E538C7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w:t>
            </w:r>
          </w:p>
        </w:tc>
        <w:tc>
          <w:tcPr>
            <w:tcW w:w="960" w:type="dxa"/>
            <w:noWrap/>
            <w:hideMark/>
          </w:tcPr>
          <w:p w14:paraId="763F8A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7EABFE4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1F0937DE"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6A2AC5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1</w:t>
            </w:r>
          </w:p>
        </w:tc>
        <w:tc>
          <w:tcPr>
            <w:tcW w:w="2840" w:type="dxa"/>
            <w:noWrap/>
            <w:hideMark/>
          </w:tcPr>
          <w:p w14:paraId="09BAB81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Wild animals crossing </w:t>
            </w:r>
          </w:p>
        </w:tc>
        <w:tc>
          <w:tcPr>
            <w:tcW w:w="960" w:type="dxa"/>
            <w:noWrap/>
            <w:hideMark/>
          </w:tcPr>
          <w:p w14:paraId="5B34F11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911FC0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1FEC8B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666564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70</w:t>
            </w:r>
          </w:p>
        </w:tc>
      </w:tr>
      <w:tr w:rsidR="00123864" w14:paraId="3C857EA2"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3FB0F11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2</w:t>
            </w:r>
          </w:p>
        </w:tc>
        <w:tc>
          <w:tcPr>
            <w:tcW w:w="2840" w:type="dxa"/>
            <w:noWrap/>
            <w:hideMark/>
          </w:tcPr>
          <w:p w14:paraId="021E47C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End speed + passing limits </w:t>
            </w:r>
          </w:p>
        </w:tc>
        <w:tc>
          <w:tcPr>
            <w:tcW w:w="960" w:type="dxa"/>
            <w:noWrap/>
            <w:hideMark/>
          </w:tcPr>
          <w:p w14:paraId="5EB4E5F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5CE685C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2A60BD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721F3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33423375"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857F05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3</w:t>
            </w:r>
          </w:p>
        </w:tc>
        <w:tc>
          <w:tcPr>
            <w:tcW w:w="2840" w:type="dxa"/>
            <w:noWrap/>
            <w:hideMark/>
          </w:tcPr>
          <w:p w14:paraId="10ACB54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Turn right ahead </w:t>
            </w:r>
          </w:p>
        </w:tc>
        <w:tc>
          <w:tcPr>
            <w:tcW w:w="960" w:type="dxa"/>
            <w:noWrap/>
            <w:hideMark/>
          </w:tcPr>
          <w:p w14:paraId="4CB3B6B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5766F3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B9562C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CFC39C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10</w:t>
            </w:r>
          </w:p>
        </w:tc>
      </w:tr>
      <w:tr w:rsidR="00123864" w14:paraId="4727B659"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0DBCDC0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4</w:t>
            </w:r>
          </w:p>
        </w:tc>
        <w:tc>
          <w:tcPr>
            <w:tcW w:w="2840" w:type="dxa"/>
            <w:noWrap/>
            <w:hideMark/>
          </w:tcPr>
          <w:p w14:paraId="2150FDA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Turn left ahead </w:t>
            </w:r>
          </w:p>
        </w:tc>
        <w:tc>
          <w:tcPr>
            <w:tcW w:w="960" w:type="dxa"/>
            <w:noWrap/>
            <w:hideMark/>
          </w:tcPr>
          <w:p w14:paraId="3B201A6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9A2C63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49B77D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B52162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0</w:t>
            </w:r>
          </w:p>
        </w:tc>
      </w:tr>
      <w:tr w:rsidR="00123864" w14:paraId="14A54819"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598B3D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5</w:t>
            </w:r>
          </w:p>
        </w:tc>
        <w:tc>
          <w:tcPr>
            <w:tcW w:w="2840" w:type="dxa"/>
            <w:noWrap/>
            <w:hideMark/>
          </w:tcPr>
          <w:p w14:paraId="4DBEDCA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Ahead only </w:t>
            </w:r>
          </w:p>
        </w:tc>
        <w:tc>
          <w:tcPr>
            <w:tcW w:w="960" w:type="dxa"/>
            <w:noWrap/>
            <w:hideMark/>
          </w:tcPr>
          <w:p w14:paraId="2E22C1E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675F50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64661F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52918B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90</w:t>
            </w:r>
          </w:p>
        </w:tc>
      </w:tr>
      <w:tr w:rsidR="00123864" w14:paraId="7B2452E2"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23CB9BF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6</w:t>
            </w:r>
          </w:p>
        </w:tc>
        <w:tc>
          <w:tcPr>
            <w:tcW w:w="2840" w:type="dxa"/>
            <w:noWrap/>
            <w:hideMark/>
          </w:tcPr>
          <w:p w14:paraId="552BCF2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Go straight or right </w:t>
            </w:r>
          </w:p>
        </w:tc>
        <w:tc>
          <w:tcPr>
            <w:tcW w:w="960" w:type="dxa"/>
            <w:noWrap/>
            <w:hideMark/>
          </w:tcPr>
          <w:p w14:paraId="0CB7561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06DEC3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40D027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22406C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0</w:t>
            </w:r>
          </w:p>
        </w:tc>
      </w:tr>
      <w:tr w:rsidR="00123864" w14:paraId="612694E6"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3B8CA5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7</w:t>
            </w:r>
          </w:p>
        </w:tc>
        <w:tc>
          <w:tcPr>
            <w:tcW w:w="2840" w:type="dxa"/>
            <w:noWrap/>
            <w:hideMark/>
          </w:tcPr>
          <w:p w14:paraId="1DB44F0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Go straight or left </w:t>
            </w:r>
          </w:p>
        </w:tc>
        <w:tc>
          <w:tcPr>
            <w:tcW w:w="960" w:type="dxa"/>
            <w:noWrap/>
            <w:hideMark/>
          </w:tcPr>
          <w:p w14:paraId="2947702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4A5F74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5E0D708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44A3F62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757A4AE8"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202B22E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8</w:t>
            </w:r>
          </w:p>
        </w:tc>
        <w:tc>
          <w:tcPr>
            <w:tcW w:w="2840" w:type="dxa"/>
            <w:noWrap/>
            <w:hideMark/>
          </w:tcPr>
          <w:p w14:paraId="31E5FE1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Keep right </w:t>
            </w:r>
          </w:p>
        </w:tc>
        <w:tc>
          <w:tcPr>
            <w:tcW w:w="960" w:type="dxa"/>
            <w:noWrap/>
            <w:hideMark/>
          </w:tcPr>
          <w:p w14:paraId="5F515E7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FA2F31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953D79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081FAA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90</w:t>
            </w:r>
          </w:p>
        </w:tc>
      </w:tr>
      <w:tr w:rsidR="00123864" w14:paraId="072EB509"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F98AFD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9</w:t>
            </w:r>
          </w:p>
        </w:tc>
        <w:tc>
          <w:tcPr>
            <w:tcW w:w="2840" w:type="dxa"/>
            <w:noWrap/>
            <w:hideMark/>
          </w:tcPr>
          <w:p w14:paraId="4F9F048D"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Keep left </w:t>
            </w:r>
          </w:p>
        </w:tc>
        <w:tc>
          <w:tcPr>
            <w:tcW w:w="960" w:type="dxa"/>
            <w:noWrap/>
            <w:hideMark/>
          </w:tcPr>
          <w:p w14:paraId="227E84A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AB3653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F3FB0F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974214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09718C0A"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25E3CBE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0</w:t>
            </w:r>
          </w:p>
        </w:tc>
        <w:tc>
          <w:tcPr>
            <w:tcW w:w="2840" w:type="dxa"/>
            <w:noWrap/>
            <w:hideMark/>
          </w:tcPr>
          <w:p w14:paraId="2F110D4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oundabout mandatory </w:t>
            </w:r>
          </w:p>
        </w:tc>
        <w:tc>
          <w:tcPr>
            <w:tcW w:w="960" w:type="dxa"/>
            <w:noWrap/>
            <w:hideMark/>
          </w:tcPr>
          <w:p w14:paraId="3C37C39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5</w:t>
            </w:r>
          </w:p>
        </w:tc>
        <w:tc>
          <w:tcPr>
            <w:tcW w:w="960" w:type="dxa"/>
            <w:noWrap/>
            <w:hideMark/>
          </w:tcPr>
          <w:p w14:paraId="4256A34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0C2186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6</w:t>
            </w:r>
          </w:p>
        </w:tc>
        <w:tc>
          <w:tcPr>
            <w:tcW w:w="960" w:type="dxa"/>
            <w:noWrap/>
            <w:hideMark/>
          </w:tcPr>
          <w:p w14:paraId="012F2A2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1FBF0F01"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4161BF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1</w:t>
            </w:r>
          </w:p>
        </w:tc>
        <w:tc>
          <w:tcPr>
            <w:tcW w:w="2840" w:type="dxa"/>
            <w:noWrap/>
            <w:hideMark/>
          </w:tcPr>
          <w:p w14:paraId="3F3CEC1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End of no passing </w:t>
            </w:r>
          </w:p>
        </w:tc>
        <w:tc>
          <w:tcPr>
            <w:tcW w:w="960" w:type="dxa"/>
            <w:noWrap/>
            <w:hideMark/>
          </w:tcPr>
          <w:p w14:paraId="1F3A772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0FA584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3F1A7E3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66870D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1AC9F631"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7FAF53B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2</w:t>
            </w:r>
          </w:p>
        </w:tc>
        <w:tc>
          <w:tcPr>
            <w:tcW w:w="2840" w:type="dxa"/>
            <w:noWrap/>
            <w:hideMark/>
          </w:tcPr>
          <w:p w14:paraId="042C19E2"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End no passing veh &gt; 3.5 tons</w:t>
            </w:r>
          </w:p>
        </w:tc>
        <w:tc>
          <w:tcPr>
            <w:tcW w:w="960" w:type="dxa"/>
            <w:noWrap/>
            <w:hideMark/>
          </w:tcPr>
          <w:p w14:paraId="2AE9AAC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149463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316C4F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B8EA7D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0B936C83"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50F67EC8"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accuracy</w:t>
            </w:r>
          </w:p>
        </w:tc>
        <w:tc>
          <w:tcPr>
            <w:tcW w:w="2840" w:type="dxa"/>
            <w:noWrap/>
            <w:hideMark/>
          </w:tcPr>
          <w:p w14:paraId="1B6A955A" w14:textId="77777777" w:rsidR="00123864" w:rsidRPr="00123864" w:rsidRDefault="00123864">
            <w:pPr>
              <w:rPr>
                <w:rFonts w:ascii="Calibri" w:hAnsi="Calibri" w:cs="Calibri"/>
                <w:color w:val="000000"/>
                <w:sz w:val="22"/>
                <w:szCs w:val="22"/>
                <w:lang w:val="en-GB"/>
              </w:rPr>
            </w:pPr>
          </w:p>
        </w:tc>
        <w:tc>
          <w:tcPr>
            <w:tcW w:w="960" w:type="dxa"/>
            <w:noWrap/>
            <w:hideMark/>
          </w:tcPr>
          <w:p w14:paraId="62F0573D" w14:textId="77777777" w:rsidR="00123864" w:rsidRPr="00123864" w:rsidRDefault="00123864">
            <w:pPr>
              <w:rPr>
                <w:sz w:val="20"/>
                <w:szCs w:val="20"/>
                <w:lang w:val="en-GB"/>
              </w:rPr>
            </w:pPr>
          </w:p>
        </w:tc>
        <w:tc>
          <w:tcPr>
            <w:tcW w:w="960" w:type="dxa"/>
            <w:noWrap/>
            <w:hideMark/>
          </w:tcPr>
          <w:p w14:paraId="394FAC2E" w14:textId="77777777" w:rsidR="00123864" w:rsidRPr="00123864" w:rsidRDefault="00123864">
            <w:pPr>
              <w:rPr>
                <w:sz w:val="20"/>
                <w:szCs w:val="20"/>
                <w:lang w:val="en-GB"/>
              </w:rPr>
            </w:pPr>
          </w:p>
        </w:tc>
        <w:tc>
          <w:tcPr>
            <w:tcW w:w="960" w:type="dxa"/>
            <w:noWrap/>
            <w:hideMark/>
          </w:tcPr>
          <w:p w14:paraId="408D459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6B291E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03</w:t>
            </w:r>
          </w:p>
        </w:tc>
      </w:tr>
      <w:tr w:rsidR="00123864" w14:paraId="1BA09A63"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3800" w:type="dxa"/>
            <w:gridSpan w:val="2"/>
            <w:noWrap/>
            <w:hideMark/>
          </w:tcPr>
          <w:p w14:paraId="31B6962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macro avg</w:t>
            </w:r>
          </w:p>
        </w:tc>
        <w:tc>
          <w:tcPr>
            <w:tcW w:w="960" w:type="dxa"/>
            <w:noWrap/>
            <w:hideMark/>
          </w:tcPr>
          <w:p w14:paraId="44AB820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02A920C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D5BA6B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017C9A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630</w:t>
            </w:r>
          </w:p>
        </w:tc>
      </w:tr>
      <w:tr w:rsidR="00123864" w14:paraId="3E6C5701"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3800" w:type="dxa"/>
            <w:gridSpan w:val="2"/>
            <w:noWrap/>
            <w:hideMark/>
          </w:tcPr>
          <w:p w14:paraId="7B4F85B4"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weighted avg</w:t>
            </w:r>
          </w:p>
        </w:tc>
        <w:tc>
          <w:tcPr>
            <w:tcW w:w="960" w:type="dxa"/>
            <w:noWrap/>
            <w:hideMark/>
          </w:tcPr>
          <w:p w14:paraId="34C93E0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75C90B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527B8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7FDC38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630</w:t>
            </w:r>
          </w:p>
        </w:tc>
      </w:tr>
    </w:tbl>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A828E2" w14:paraId="53946C6C" w14:textId="77777777" w:rsidTr="00A828E2">
        <w:trPr>
          <w:jc w:val="center"/>
        </w:trPr>
        <w:tc>
          <w:tcPr>
            <w:tcW w:w="8495" w:type="dxa"/>
            <w:vAlign w:val="center"/>
          </w:tcPr>
          <w:p w14:paraId="1B958ECF" w14:textId="43B18F98" w:rsidR="00A828E2" w:rsidRDefault="00A828E2" w:rsidP="00123864">
            <w:pPr>
              <w:pStyle w:val="BodyText"/>
            </w:pPr>
          </w:p>
        </w:tc>
      </w:tr>
      <w:tr w:rsidR="00A828E2" w14:paraId="0AA1424D" w14:textId="77777777" w:rsidTr="00A828E2">
        <w:trPr>
          <w:jc w:val="center"/>
        </w:trPr>
        <w:tc>
          <w:tcPr>
            <w:tcW w:w="8495" w:type="dxa"/>
            <w:vAlign w:val="center"/>
          </w:tcPr>
          <w:p w14:paraId="0010412E" w14:textId="77777777" w:rsidR="00A828E2" w:rsidRDefault="00A828E2" w:rsidP="00727EF1">
            <w:pPr>
              <w:pStyle w:val="BodyText"/>
              <w:jc w:val="center"/>
            </w:pPr>
            <w:r w:rsidRPr="00B03B53">
              <w:rPr>
                <w:b/>
                <w:sz w:val="20"/>
                <w:szCs w:val="20"/>
              </w:rPr>
              <w:t xml:space="preserve">Źródło: </w:t>
            </w:r>
            <w:r w:rsidRPr="00AC0EB1">
              <w:rPr>
                <w:bCs/>
                <w:i/>
                <w:iCs/>
                <w:sz w:val="20"/>
                <w:szCs w:val="20"/>
              </w:rPr>
              <w:t>Opracowanie własne.</w:t>
            </w:r>
          </w:p>
        </w:tc>
      </w:tr>
    </w:tbl>
    <w:p w14:paraId="7471F05F" w14:textId="1944698B" w:rsidR="00E0191D" w:rsidRDefault="00E0191D" w:rsidP="00F55118">
      <w:pPr>
        <w:spacing w:line="360" w:lineRule="auto"/>
        <w:jc w:val="both"/>
      </w:pPr>
    </w:p>
    <w:p w14:paraId="2246F557" w14:textId="3E123E81" w:rsidR="00BA0E26" w:rsidRPr="001C2A47" w:rsidRDefault="004B1911" w:rsidP="005D390B">
      <w:pPr>
        <w:pStyle w:val="BodyText"/>
      </w:pPr>
      <w:r>
        <w:tab/>
        <w:t>W tabeli możemy zauważyć, że w przypadku wszystkich 3 metryk wartości dla poszczególnych klas wahają się między 0.88 a 1.00</w:t>
      </w:r>
      <w:r w:rsidR="00083FD7">
        <w:t>. I</w:t>
      </w:r>
      <w:r>
        <w:t xml:space="preserve">m bliżej wartości jeden tym lepszy wynik. Porównując wartości </w:t>
      </w:r>
      <w:r w:rsidR="00123864">
        <w:t>metryk</w:t>
      </w:r>
      <w:r>
        <w:t xml:space="preserve"> pomiędzy klasami warto spostrzec, że </w:t>
      </w:r>
      <w:r w:rsidR="001435D8">
        <w:t>takie klasy</w:t>
      </w:r>
      <w:r w:rsidR="00123864">
        <w:t xml:space="preserve"> jak limit prędkości do 100 km/h lub znak ustąp pierwszeństwa</w:t>
      </w:r>
      <w:r>
        <w:t xml:space="preserve"> osiągają perfekcyjn</w:t>
      </w:r>
      <w:r w:rsidR="00123864">
        <w:t>e</w:t>
      </w:r>
      <w:r>
        <w:t xml:space="preserve"> wynik</w:t>
      </w:r>
      <w:r w:rsidR="00EB6CED">
        <w:t>i</w:t>
      </w:r>
      <w:r w:rsidR="00123864">
        <w:t xml:space="preserve"> </w:t>
      </w:r>
      <w:r w:rsidR="00EB6CED">
        <w:t>we</w:t>
      </w:r>
      <w:r w:rsidR="00123864">
        <w:t xml:space="preserve"> wszystkich metrykach. </w:t>
      </w:r>
      <w:r w:rsidR="001435D8">
        <w:t xml:space="preserve"> Można zatem założyć, że model bardzo dobrze r</w:t>
      </w:r>
      <w:r w:rsidR="00EB6CED">
        <w:t>a</w:t>
      </w:r>
      <w:r w:rsidR="001435D8">
        <w:t xml:space="preserve">dzi sobie z rozpoznawaniem obrazów należących do takich klas. Są jednak także klasy, gdzie sieć </w:t>
      </w:r>
      <w:r w:rsidR="006D42F3">
        <w:t>popełnia błędy</w:t>
      </w:r>
      <w:r w:rsidR="001435D8">
        <w:t xml:space="preserve">. Jest tak chociażby w przypadku limitu prędkości do 20 km/h, nierównej drogi, uwaga piesi lub uwaga śnieg/lód. Są to klasy, dla których metryka f1 osiągnęła najniższe wartości. W tym wypadku w tabeli widać również, że we wszystkich </w:t>
      </w:r>
      <w:r w:rsidR="001435D8">
        <w:lastRenderedPageBreak/>
        <w:t xml:space="preserve">tych przypadkach </w:t>
      </w:r>
      <w:r w:rsidR="00BA0E26">
        <w:t>support,</w:t>
      </w:r>
      <w:r w:rsidR="001435D8">
        <w:t xml:space="preserve"> czyli liczba obrazów</w:t>
      </w:r>
      <w:r w:rsidR="00BA0E26">
        <w:t xml:space="preserve"> reprezentujących daną klasę,</w:t>
      </w:r>
      <w:r w:rsidR="001435D8">
        <w:t xml:space="preserve"> była dość niska.</w:t>
      </w:r>
      <w:r w:rsidR="00BA0E26">
        <w:t xml:space="preserve"> Warto byłoby się w takim przypadku przyjrzeć, jak rozkłada się liczba źle sklasyfikowanych obrazów </w:t>
      </w:r>
      <w:r w:rsidR="00D2745E">
        <w:t>w podziale na</w:t>
      </w:r>
      <w:r w:rsidR="00BA0E26">
        <w:t xml:space="preserve"> klasy</w:t>
      </w:r>
      <w:r w:rsidR="00083FD7">
        <w:t>. Dodatkowo</w:t>
      </w:r>
      <w:r w:rsidR="00BA0E26">
        <w:t xml:space="preserve"> porówn</w:t>
      </w:r>
      <w:r w:rsidR="00083FD7">
        <w:t>ując to</w:t>
      </w:r>
      <w:r w:rsidR="00BA0E26">
        <w:t xml:space="preserve"> z </w:t>
      </w:r>
      <w:r w:rsidR="00D2745E">
        <w:t xml:space="preserve">całkowitą </w:t>
      </w:r>
      <w:r w:rsidR="00BA0E26">
        <w:t>liczbą obrazów w każdej klasie na których obraz był uczony. Taki rozkład przedstawia rysunek nr 21.</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BA0E26" w14:paraId="2E46235C" w14:textId="77777777" w:rsidTr="00D2745E">
        <w:trPr>
          <w:tblHeader/>
        </w:trPr>
        <w:tc>
          <w:tcPr>
            <w:tcW w:w="8505" w:type="dxa"/>
            <w:vAlign w:val="center"/>
          </w:tcPr>
          <w:p w14:paraId="554AB672" w14:textId="51EC4160" w:rsidR="00BA0E26" w:rsidRPr="00BA0E26" w:rsidRDefault="00BA0E26" w:rsidP="00BA0E26">
            <w:pPr>
              <w:pStyle w:val="Caption"/>
              <w:jc w:val="center"/>
              <w:rPr>
                <w:sz w:val="24"/>
                <w:szCs w:val="24"/>
              </w:rPr>
            </w:pPr>
            <w:bookmarkStart w:id="54" w:name="_Toc134967483"/>
            <w:r w:rsidRPr="00BA0E26">
              <w:rPr>
                <w:sz w:val="24"/>
                <w:szCs w:val="24"/>
              </w:rPr>
              <w:t xml:space="preserve">Rysunek </w:t>
            </w:r>
            <w:r w:rsidRPr="00BA0E26">
              <w:rPr>
                <w:sz w:val="24"/>
                <w:szCs w:val="24"/>
              </w:rPr>
              <w:fldChar w:fldCharType="begin"/>
            </w:r>
            <w:r w:rsidRPr="00BA0E26">
              <w:rPr>
                <w:sz w:val="24"/>
                <w:szCs w:val="24"/>
              </w:rPr>
              <w:instrText xml:space="preserve"> SEQ Rysunek \* ARABIC </w:instrText>
            </w:r>
            <w:r w:rsidRPr="00BA0E26">
              <w:rPr>
                <w:sz w:val="24"/>
                <w:szCs w:val="24"/>
              </w:rPr>
              <w:fldChar w:fldCharType="separate"/>
            </w:r>
            <w:r w:rsidR="00A51146">
              <w:rPr>
                <w:noProof/>
                <w:sz w:val="24"/>
                <w:szCs w:val="24"/>
              </w:rPr>
              <w:t>21</w:t>
            </w:r>
            <w:r w:rsidRPr="00BA0E26">
              <w:rPr>
                <w:sz w:val="24"/>
                <w:szCs w:val="24"/>
              </w:rPr>
              <w:fldChar w:fldCharType="end"/>
            </w:r>
            <w:r w:rsidRPr="00BA0E26">
              <w:rPr>
                <w:sz w:val="24"/>
                <w:szCs w:val="24"/>
              </w:rPr>
              <w:t>. Rozkład źle sklasyfikowanych obrazów</w:t>
            </w:r>
            <w:bookmarkEnd w:id="54"/>
          </w:p>
        </w:tc>
      </w:tr>
      <w:tr w:rsidR="00BA0E26" w14:paraId="1E40F7A8" w14:textId="77777777" w:rsidTr="00D2745E">
        <w:trPr>
          <w:tblHeader/>
        </w:trPr>
        <w:tc>
          <w:tcPr>
            <w:tcW w:w="8505" w:type="dxa"/>
            <w:vAlign w:val="center"/>
          </w:tcPr>
          <w:p w14:paraId="53C74222" w14:textId="77777777" w:rsidR="00BA0E26" w:rsidRDefault="00BA0E26" w:rsidP="00BA0E26">
            <w:pPr>
              <w:pStyle w:val="BodyText"/>
              <w:jc w:val="center"/>
            </w:pPr>
            <w:r w:rsidRPr="00BA0E26">
              <w:rPr>
                <w:noProof/>
              </w:rPr>
              <w:drawing>
                <wp:inline distT="0" distB="0" distL="0" distR="0" wp14:anchorId="16F70F95" wp14:editId="1F1D9129">
                  <wp:extent cx="5339751" cy="3065727"/>
                  <wp:effectExtent l="0" t="0" r="0" b="1905"/>
                  <wp:docPr id="20006448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644830" name=""/>
                          <pic:cNvPicPr/>
                        </pic:nvPicPr>
                        <pic:blipFill>
                          <a:blip r:embed="rId34"/>
                          <a:stretch>
                            <a:fillRect/>
                          </a:stretch>
                        </pic:blipFill>
                        <pic:spPr>
                          <a:xfrm>
                            <a:off x="0" y="0"/>
                            <a:ext cx="5343138" cy="3067671"/>
                          </a:xfrm>
                          <a:prstGeom prst="rect">
                            <a:avLst/>
                          </a:prstGeom>
                        </pic:spPr>
                      </pic:pic>
                    </a:graphicData>
                  </a:graphic>
                </wp:inline>
              </w:drawing>
            </w:r>
          </w:p>
        </w:tc>
      </w:tr>
      <w:tr w:rsidR="00BA0E26" w14:paraId="1AD2759F" w14:textId="77777777" w:rsidTr="00D2745E">
        <w:trPr>
          <w:tblHeader/>
        </w:trPr>
        <w:tc>
          <w:tcPr>
            <w:tcW w:w="8505" w:type="dxa"/>
            <w:vAlign w:val="center"/>
          </w:tcPr>
          <w:p w14:paraId="3D69B1B0" w14:textId="77777777" w:rsidR="00BA0E26" w:rsidRDefault="00BA0E26" w:rsidP="00BA0E26">
            <w:pPr>
              <w:pStyle w:val="BodyText"/>
              <w:keepNext/>
              <w:jc w:val="center"/>
            </w:pPr>
            <w:r w:rsidRPr="00B03B53">
              <w:rPr>
                <w:b/>
                <w:sz w:val="20"/>
                <w:szCs w:val="20"/>
              </w:rPr>
              <w:t xml:space="preserve">Źródło: </w:t>
            </w:r>
            <w:r w:rsidRPr="00AC0EB1">
              <w:rPr>
                <w:bCs/>
                <w:i/>
                <w:iCs/>
                <w:sz w:val="20"/>
                <w:szCs w:val="20"/>
              </w:rPr>
              <w:t>Opracowanie własne.</w:t>
            </w:r>
          </w:p>
        </w:tc>
      </w:tr>
    </w:tbl>
    <w:p w14:paraId="0E5452E6" w14:textId="77777777" w:rsidR="00545456" w:rsidRDefault="00BA0E26" w:rsidP="005D390B">
      <w:pPr>
        <w:pStyle w:val="BodyText"/>
      </w:pPr>
      <w:r>
        <w:tab/>
      </w:r>
    </w:p>
    <w:p w14:paraId="4BCA20E5" w14:textId="35EE05F4" w:rsidR="005D390B" w:rsidRDefault="00054FEE" w:rsidP="005D390B">
      <w:pPr>
        <w:pStyle w:val="BodyText"/>
      </w:pPr>
      <w:r>
        <w:tab/>
      </w:r>
      <w:r w:rsidR="00BA0E26">
        <w:t>Po lewej stronie wykresu znajduję się skala odnosząca się do błękitnych słupków, pokazujących liczbę źle sklasyfikowanych obrazów. Natomiast po prawej stronie umiejscowiona jest druga skala dotycząca szarej linii, odpowiadającej za liczbę obrazów, na których model był uczony. W większości przypadków liczba źle sklasyfikowanych obrazów nie była większa niż 5.</w:t>
      </w:r>
      <w:r w:rsidR="00817E81">
        <w:t xml:space="preserve"> Ciekawym przypadkiem jest klasa pierwsza</w:t>
      </w:r>
      <w:r w:rsidR="00083FD7">
        <w:t xml:space="preserve"> (ograniczenie</w:t>
      </w:r>
      <w:r w:rsidR="00817E81">
        <w:t xml:space="preserve"> prędkości do 30 km/h</w:t>
      </w:r>
      <w:r w:rsidR="00083FD7">
        <w:t>),</w:t>
      </w:r>
      <w:r w:rsidR="00817E81">
        <w:t xml:space="preserve"> która posiadała bardzo dużo treningowych przykładów</w:t>
      </w:r>
      <w:r w:rsidR="00083FD7">
        <w:t>.</w:t>
      </w:r>
      <w:r w:rsidR="00817E81">
        <w:t xml:space="preserve"> </w:t>
      </w:r>
      <w:r w:rsidR="00083FD7">
        <w:t>M</w:t>
      </w:r>
      <w:r w:rsidR="00817E81">
        <w:t xml:space="preserve">imo to posiada najwięcej źle sklasyfikowanych obrazów, bo aż 18. </w:t>
      </w:r>
      <w:r w:rsidR="005269F9">
        <w:t xml:space="preserve">Spodziewać się można było, że obrazy słabiej reprezentowane będą miały więcej błędnych klasyfikacji. Jednakże warto także </w:t>
      </w:r>
      <w:r w:rsidR="00083FD7">
        <w:t>pamiętać</w:t>
      </w:r>
      <w:r w:rsidR="005269F9">
        <w:t>, że w</w:t>
      </w:r>
      <w:r w:rsidR="00817E81">
        <w:t xml:space="preserve"> skali 720 obrazów testowych daje to około 2,5% przypadków złych predykcji.</w:t>
      </w:r>
      <w:r w:rsidR="005269F9">
        <w:t xml:space="preserve"> Druga pod względem błędnie sklasyfikowanych obrazów jest klasa 23, czyli śliska droga. W jej przypadku liczebności obrazów w zbiorze treningowym jest jedną z najniższych, więc taki wynik nie powinien dziwić. </w:t>
      </w:r>
      <w:r w:rsidR="00A51146">
        <w:t>Jednak</w:t>
      </w:r>
      <w:r w:rsidR="005269F9">
        <w:t xml:space="preserve"> porównując obie wymienione klasy, </w:t>
      </w:r>
      <w:r w:rsidR="00865668">
        <w:t xml:space="preserve">można spostrzec, że w procentowym </w:t>
      </w:r>
      <w:r w:rsidR="00865668">
        <w:lastRenderedPageBreak/>
        <w:t>ujęciu klasa 23 wypada gorzej</w:t>
      </w:r>
      <w:r w:rsidR="00083FD7">
        <w:t>. M</w:t>
      </w:r>
      <w:r w:rsidR="00865668">
        <w:t xml:space="preserve">odel pomylił się na zbiorze testowym w </w:t>
      </w:r>
      <w:r w:rsidR="001F56E1">
        <w:t>aż 8</w:t>
      </w:r>
      <w:r w:rsidR="00865668">
        <w:t xml:space="preserve">% przypadków. </w:t>
      </w:r>
      <w:r w:rsidR="00083FD7">
        <w:t>P</w:t>
      </w:r>
      <w:r w:rsidR="001F56E1">
        <w:t>rocentowy rozkład</w:t>
      </w:r>
      <w:r w:rsidR="00A51146">
        <w:t xml:space="preserve"> poszczególnych</w:t>
      </w:r>
      <w:r w:rsidR="00545456">
        <w:t xml:space="preserve"> błędów</w:t>
      </w:r>
      <w:r w:rsidR="001F56E1">
        <w:t xml:space="preserve"> można zobaczyć na rysunku nr 22.</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F56E1" w14:paraId="44F9372E" w14:textId="77777777" w:rsidTr="00545456">
        <w:trPr>
          <w:tblHeader/>
        </w:trPr>
        <w:tc>
          <w:tcPr>
            <w:tcW w:w="8505" w:type="dxa"/>
            <w:vAlign w:val="center"/>
          </w:tcPr>
          <w:p w14:paraId="6CDF136D" w14:textId="7CD5A66C" w:rsidR="001F56E1" w:rsidRPr="001F56E1" w:rsidRDefault="001F56E1" w:rsidP="001F56E1">
            <w:pPr>
              <w:pStyle w:val="Caption"/>
              <w:jc w:val="center"/>
              <w:rPr>
                <w:sz w:val="24"/>
                <w:szCs w:val="24"/>
              </w:rPr>
            </w:pPr>
            <w:bookmarkStart w:id="55" w:name="_Toc134967484"/>
            <w:r w:rsidRPr="001F56E1">
              <w:rPr>
                <w:sz w:val="24"/>
                <w:szCs w:val="24"/>
              </w:rPr>
              <w:t xml:space="preserve">Rysunek </w:t>
            </w:r>
            <w:r w:rsidRPr="001F56E1">
              <w:rPr>
                <w:sz w:val="24"/>
                <w:szCs w:val="24"/>
              </w:rPr>
              <w:fldChar w:fldCharType="begin"/>
            </w:r>
            <w:r w:rsidRPr="001F56E1">
              <w:rPr>
                <w:sz w:val="24"/>
                <w:szCs w:val="24"/>
              </w:rPr>
              <w:instrText xml:space="preserve"> SEQ Rysunek \* ARABIC </w:instrText>
            </w:r>
            <w:r w:rsidRPr="001F56E1">
              <w:rPr>
                <w:sz w:val="24"/>
                <w:szCs w:val="24"/>
              </w:rPr>
              <w:fldChar w:fldCharType="separate"/>
            </w:r>
            <w:r w:rsidR="00A51146">
              <w:rPr>
                <w:noProof/>
                <w:sz w:val="24"/>
                <w:szCs w:val="24"/>
              </w:rPr>
              <w:t>22</w:t>
            </w:r>
            <w:r w:rsidRPr="001F56E1">
              <w:rPr>
                <w:sz w:val="24"/>
                <w:szCs w:val="24"/>
              </w:rPr>
              <w:fldChar w:fldCharType="end"/>
            </w:r>
            <w:r w:rsidRPr="001F56E1">
              <w:rPr>
                <w:sz w:val="24"/>
                <w:szCs w:val="24"/>
              </w:rPr>
              <w:t>. Procentowy rozkład źle sklasyfikowanych obrazów</w:t>
            </w:r>
            <w:bookmarkEnd w:id="55"/>
          </w:p>
        </w:tc>
      </w:tr>
      <w:tr w:rsidR="001F56E1" w14:paraId="0EBA9D09" w14:textId="77777777" w:rsidTr="00545456">
        <w:trPr>
          <w:tblHeader/>
        </w:trPr>
        <w:tc>
          <w:tcPr>
            <w:tcW w:w="8505" w:type="dxa"/>
            <w:vAlign w:val="center"/>
          </w:tcPr>
          <w:p w14:paraId="27C6BFD9" w14:textId="31797755" w:rsidR="001F56E1" w:rsidRDefault="001F56E1" w:rsidP="003211CD">
            <w:pPr>
              <w:pStyle w:val="BodyText"/>
              <w:jc w:val="center"/>
            </w:pPr>
            <w:r w:rsidRPr="001F56E1">
              <w:rPr>
                <w:noProof/>
              </w:rPr>
              <w:drawing>
                <wp:inline distT="0" distB="0" distL="0" distR="0" wp14:anchorId="1BE3C090" wp14:editId="123D5076">
                  <wp:extent cx="5309107" cy="3079631"/>
                  <wp:effectExtent l="0" t="0" r="6350" b="6985"/>
                  <wp:docPr id="7916038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603814" name=""/>
                          <pic:cNvPicPr/>
                        </pic:nvPicPr>
                        <pic:blipFill>
                          <a:blip r:embed="rId35"/>
                          <a:stretch>
                            <a:fillRect/>
                          </a:stretch>
                        </pic:blipFill>
                        <pic:spPr>
                          <a:xfrm>
                            <a:off x="0" y="0"/>
                            <a:ext cx="5309997" cy="3080147"/>
                          </a:xfrm>
                          <a:prstGeom prst="rect">
                            <a:avLst/>
                          </a:prstGeom>
                        </pic:spPr>
                      </pic:pic>
                    </a:graphicData>
                  </a:graphic>
                </wp:inline>
              </w:drawing>
            </w:r>
          </w:p>
        </w:tc>
      </w:tr>
      <w:tr w:rsidR="001F56E1" w14:paraId="7E465462" w14:textId="77777777" w:rsidTr="00545456">
        <w:trPr>
          <w:tblHeader/>
        </w:trPr>
        <w:tc>
          <w:tcPr>
            <w:tcW w:w="8505" w:type="dxa"/>
            <w:vAlign w:val="center"/>
          </w:tcPr>
          <w:p w14:paraId="28271466" w14:textId="77777777" w:rsidR="001F56E1" w:rsidRDefault="001F56E1" w:rsidP="003211CD">
            <w:pPr>
              <w:pStyle w:val="BodyText"/>
              <w:keepNext/>
              <w:jc w:val="center"/>
            </w:pPr>
            <w:r w:rsidRPr="00B03B53">
              <w:rPr>
                <w:b/>
                <w:sz w:val="20"/>
                <w:szCs w:val="20"/>
              </w:rPr>
              <w:t xml:space="preserve">Źródło: </w:t>
            </w:r>
            <w:r w:rsidRPr="00AC0EB1">
              <w:rPr>
                <w:bCs/>
                <w:i/>
                <w:iCs/>
                <w:sz w:val="20"/>
                <w:szCs w:val="20"/>
              </w:rPr>
              <w:t>Opracowanie własne.</w:t>
            </w:r>
          </w:p>
        </w:tc>
      </w:tr>
    </w:tbl>
    <w:p w14:paraId="700F2D43" w14:textId="77777777" w:rsidR="00545456" w:rsidRDefault="00226610" w:rsidP="005D390B">
      <w:pPr>
        <w:pStyle w:val="BodyText"/>
      </w:pPr>
      <w:r>
        <w:tab/>
      </w:r>
    </w:p>
    <w:p w14:paraId="34750760" w14:textId="5C6C8158" w:rsidR="001F56E1" w:rsidRDefault="00545456" w:rsidP="005D390B">
      <w:pPr>
        <w:pStyle w:val="BodyText"/>
      </w:pPr>
      <w:r>
        <w:tab/>
      </w:r>
      <w:r w:rsidR="00226610">
        <w:t>Rysunek nr 22 zdaje się potwierdzać przypuszczenia, że to właśnie klasy z</w:t>
      </w:r>
      <w:r w:rsidR="0076703D">
        <w:t> </w:t>
      </w:r>
      <w:r w:rsidR="00226610">
        <w:t xml:space="preserve">najmniejszymi zbiorami obrazów osiągają relatywnie największy odsetek źle sklasyfikowanych obserwacji. </w:t>
      </w:r>
      <w:r w:rsidR="00DF23E5">
        <w:t>To przypomina o problemie niezbalansowanego zbioru, co było wspominano w rozdziale nr 3, przy okazji opisywania danych. Niestety nie wszystkie znaki posiadały tyle samo obserwacji, dlatego też występuje takie zróżnicowanie pomiędzy klasami.</w:t>
      </w:r>
      <w:r w:rsidR="007F38F9">
        <w:t xml:space="preserve"> Zwiększenie liczby obrazów poprzez ich rozszerzenie na pewno </w:t>
      </w:r>
      <w:r w:rsidR="00083FD7">
        <w:t>pomogło</w:t>
      </w:r>
      <w:r w:rsidR="007F38F9">
        <w:t xml:space="preserve"> sieci lepiej nauczyć się małolicznych klas, jednakże nie wyeliminował</w:t>
      </w:r>
      <w:r w:rsidR="00083FD7">
        <w:t>o</w:t>
      </w:r>
      <w:r w:rsidR="007F38F9">
        <w:t xml:space="preserve"> problemu niezbalansowania.</w:t>
      </w:r>
      <w:r w:rsidR="00421B63">
        <w:t xml:space="preserve"> Dobrym sposobem na zobaczenie, wobec jakich znaków model</w:t>
      </w:r>
      <w:r w:rsidR="00AA5731">
        <w:t xml:space="preserve"> może</w:t>
      </w:r>
      <w:r w:rsidR="00421B63">
        <w:t xml:space="preserve"> by</w:t>
      </w:r>
      <w:r w:rsidR="00AA5731">
        <w:t>ć</w:t>
      </w:r>
      <w:r w:rsidR="00421B63">
        <w:t xml:space="preserve"> stronniczy, jest obejrzeniem pojedynczych przypadków błędnych klasyfikacji.</w:t>
      </w:r>
      <w:r w:rsidR="00FB39C3">
        <w:t xml:space="preserve"> Na rysunku nr 23 można zobaczyć takie przypadki znaków, dla których model źle przypisał etykiety.</w:t>
      </w:r>
      <w:r w:rsidR="005338C3">
        <w:t xml:space="preserve"> Dla części tych przypadków można by zaryzykować </w:t>
      </w:r>
      <w:r w:rsidR="00DC5CB2">
        <w:t>stwierdzenie,</w:t>
      </w:r>
      <w:r w:rsidR="005338C3">
        <w:t xml:space="preserve"> że nawet człowiek miałby problem z rozpoznaniem klasy danego obiektu.</w:t>
      </w:r>
      <w:r w:rsidR="00DC5CB2">
        <w:t xml:space="preserve"> Można też zauważyć czemu dane obrazy zostały źle rozpoznane. Większość z nich jest słabej rozdzielczości.</w:t>
      </w:r>
      <w:r w:rsidR="000729C0">
        <w:t xml:space="preserve"> Na przykład na obrazkach bardzo często powtarza się znak uwaga na lód/śnieg. Model często myli go ze znakami śliska lub nierówna droga. Jest to pewnie </w:t>
      </w:r>
      <w:r w:rsidR="000729C0">
        <w:lastRenderedPageBreak/>
        <w:t>spowodowane bardzo małą rozdzielczością obrazów, przez co przy ich powiększeniu stają się one dla modelu nieczytelne.</w:t>
      </w:r>
      <w:r w:rsidR="00DC5CB2">
        <w:t xml:space="preserve"> Co więcej </w:t>
      </w:r>
      <w:r w:rsidR="00725EC9">
        <w:t>niektóre znaki</w:t>
      </w:r>
      <w:r w:rsidR="00DC5CB2">
        <w:t xml:space="preserve"> są bardzo niewyraźne, zamazane lub przysłonięte jakimś refleksem świetlnym lub inną rzeczą.</w:t>
      </w:r>
      <w:r w:rsidR="00945FA8">
        <w:t xml:space="preserve"> </w:t>
      </w:r>
      <w:r w:rsidR="000729C0">
        <w:t>Przykładem jest tutaj znak ograniczenia prędkości do 60km/h lub przysłonięty znak pierwszeństwo przejazdu. Na dodatek z</w:t>
      </w:r>
      <w:r w:rsidR="00945FA8">
        <w:t xml:space="preserve"> jedne</w:t>
      </w:r>
      <w:r w:rsidR="00775DE3">
        <w:t>j</w:t>
      </w:r>
      <w:r w:rsidR="00945FA8">
        <w:t xml:space="preserve"> strony część obrazów jest prześwietlona, a z drugiej </w:t>
      </w:r>
      <w:r w:rsidR="00083FD7">
        <w:t xml:space="preserve">strony </w:t>
      </w:r>
      <w:r w:rsidR="00945FA8">
        <w:t>część z nich nieodpowiednio doświetlona.</w:t>
      </w:r>
      <w:r w:rsidR="000729C0">
        <w:t xml:space="preserve"> Tutaj znów znak pierwszeństwa przejazdu może posłużyć jako przykład. Przez jego prześwietlenie, nie widać jego typowej </w:t>
      </w:r>
      <w:r w:rsidR="00C542A0">
        <w:t xml:space="preserve">żółtej </w:t>
      </w:r>
      <w:r w:rsidR="000729C0">
        <w:t>barwy w środku</w:t>
      </w:r>
      <w:r w:rsidR="00F83D92">
        <w:t xml:space="preserve">, przez co model pomylił go z </w:t>
      </w:r>
      <w:r w:rsidR="00F83D92" w:rsidRPr="00F83D92">
        <w:t>zakaz</w:t>
      </w:r>
      <w:r w:rsidR="00F83D92">
        <w:t>em</w:t>
      </w:r>
      <w:r w:rsidR="00F83D92" w:rsidRPr="00F83D92">
        <w:t xml:space="preserve"> ruchu w obu kierunkach</w:t>
      </w:r>
      <w:r w:rsidR="00F83D92">
        <w:t>.</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A51146" w14:paraId="53CB6100" w14:textId="77777777" w:rsidTr="003211CD">
        <w:tc>
          <w:tcPr>
            <w:tcW w:w="8505" w:type="dxa"/>
            <w:vAlign w:val="center"/>
          </w:tcPr>
          <w:p w14:paraId="3A2C627E" w14:textId="419E0283" w:rsidR="00A51146" w:rsidRPr="00A51146" w:rsidRDefault="00A51146" w:rsidP="00A51146">
            <w:pPr>
              <w:pStyle w:val="Caption"/>
              <w:jc w:val="center"/>
              <w:rPr>
                <w:sz w:val="24"/>
                <w:szCs w:val="24"/>
              </w:rPr>
            </w:pPr>
            <w:bookmarkStart w:id="56" w:name="_Toc134967485"/>
            <w:r w:rsidRPr="00A51146">
              <w:rPr>
                <w:sz w:val="24"/>
                <w:szCs w:val="24"/>
              </w:rPr>
              <w:t xml:space="preserve">Rysunek </w:t>
            </w:r>
            <w:r w:rsidRPr="00A51146">
              <w:rPr>
                <w:sz w:val="24"/>
                <w:szCs w:val="24"/>
              </w:rPr>
              <w:fldChar w:fldCharType="begin"/>
            </w:r>
            <w:r w:rsidRPr="00A51146">
              <w:rPr>
                <w:sz w:val="24"/>
                <w:szCs w:val="24"/>
              </w:rPr>
              <w:instrText xml:space="preserve"> SEQ Rysunek \* ARABIC </w:instrText>
            </w:r>
            <w:r w:rsidRPr="00A51146">
              <w:rPr>
                <w:sz w:val="24"/>
                <w:szCs w:val="24"/>
              </w:rPr>
              <w:fldChar w:fldCharType="separate"/>
            </w:r>
            <w:r w:rsidRPr="00A51146">
              <w:rPr>
                <w:noProof/>
                <w:sz w:val="24"/>
                <w:szCs w:val="24"/>
              </w:rPr>
              <w:t>23</w:t>
            </w:r>
            <w:r w:rsidRPr="00A51146">
              <w:rPr>
                <w:sz w:val="24"/>
                <w:szCs w:val="24"/>
              </w:rPr>
              <w:fldChar w:fldCharType="end"/>
            </w:r>
            <w:r w:rsidRPr="00A51146">
              <w:rPr>
                <w:sz w:val="24"/>
                <w:szCs w:val="24"/>
              </w:rPr>
              <w:t xml:space="preserve">. </w:t>
            </w:r>
            <w:r w:rsidR="00FB39C3" w:rsidRPr="00A51146">
              <w:rPr>
                <w:sz w:val="24"/>
                <w:szCs w:val="24"/>
              </w:rPr>
              <w:t>Przykłady</w:t>
            </w:r>
            <w:r w:rsidRPr="00A51146">
              <w:rPr>
                <w:sz w:val="24"/>
                <w:szCs w:val="24"/>
              </w:rPr>
              <w:t xml:space="preserve"> błędnie sklasyfikowanych obrazów</w:t>
            </w:r>
            <w:bookmarkEnd w:id="56"/>
          </w:p>
        </w:tc>
      </w:tr>
      <w:tr w:rsidR="00A51146" w14:paraId="29A18D87" w14:textId="77777777" w:rsidTr="003211CD">
        <w:tc>
          <w:tcPr>
            <w:tcW w:w="8505" w:type="dxa"/>
            <w:vAlign w:val="center"/>
          </w:tcPr>
          <w:p w14:paraId="3C55260D" w14:textId="46F31103" w:rsidR="00A51146" w:rsidRDefault="000729C0" w:rsidP="003211CD">
            <w:pPr>
              <w:pStyle w:val="BodyText"/>
              <w:jc w:val="center"/>
            </w:pPr>
            <w:r w:rsidRPr="000729C0">
              <w:rPr>
                <w:noProof/>
              </w:rPr>
              <w:drawing>
                <wp:inline distT="0" distB="0" distL="0" distR="0" wp14:anchorId="75E06FF6" wp14:editId="7924B28E">
                  <wp:extent cx="5168087" cy="4116417"/>
                  <wp:effectExtent l="0" t="0" r="0" b="0"/>
                  <wp:docPr id="13910186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018617" name=""/>
                          <pic:cNvPicPr/>
                        </pic:nvPicPr>
                        <pic:blipFill>
                          <a:blip r:embed="rId36"/>
                          <a:stretch>
                            <a:fillRect/>
                          </a:stretch>
                        </pic:blipFill>
                        <pic:spPr>
                          <a:xfrm>
                            <a:off x="0" y="0"/>
                            <a:ext cx="5172854" cy="4120214"/>
                          </a:xfrm>
                          <a:prstGeom prst="rect">
                            <a:avLst/>
                          </a:prstGeom>
                        </pic:spPr>
                      </pic:pic>
                    </a:graphicData>
                  </a:graphic>
                </wp:inline>
              </w:drawing>
            </w:r>
          </w:p>
        </w:tc>
      </w:tr>
      <w:tr w:rsidR="00A51146" w14:paraId="02673EF7" w14:textId="77777777" w:rsidTr="003211CD">
        <w:tc>
          <w:tcPr>
            <w:tcW w:w="8505" w:type="dxa"/>
            <w:vAlign w:val="center"/>
          </w:tcPr>
          <w:p w14:paraId="35BF2E7D" w14:textId="77777777" w:rsidR="00A51146" w:rsidRDefault="00A51146" w:rsidP="003211CD">
            <w:pPr>
              <w:pStyle w:val="BodyText"/>
              <w:keepNext/>
              <w:jc w:val="center"/>
            </w:pPr>
            <w:r w:rsidRPr="00B03B53">
              <w:rPr>
                <w:b/>
                <w:sz w:val="20"/>
                <w:szCs w:val="20"/>
              </w:rPr>
              <w:t xml:space="preserve">Źródło: </w:t>
            </w:r>
            <w:r w:rsidRPr="00AC0EB1">
              <w:rPr>
                <w:bCs/>
                <w:i/>
                <w:iCs/>
                <w:sz w:val="20"/>
                <w:szCs w:val="20"/>
              </w:rPr>
              <w:t>Opracowanie własne.</w:t>
            </w:r>
          </w:p>
        </w:tc>
      </w:tr>
    </w:tbl>
    <w:p w14:paraId="402634A3" w14:textId="77777777" w:rsidR="00744535" w:rsidRDefault="00744535" w:rsidP="005D390B">
      <w:pPr>
        <w:pStyle w:val="BodyText"/>
      </w:pPr>
    </w:p>
    <w:p w14:paraId="2E851C08" w14:textId="7E582AF5" w:rsidR="005D390B" w:rsidRPr="005D390B" w:rsidRDefault="005D390B" w:rsidP="005D390B">
      <w:pPr>
        <w:pStyle w:val="Heading2"/>
        <w:rPr>
          <w:lang w:val="en-US"/>
        </w:rPr>
      </w:pPr>
      <w:bookmarkStart w:id="57" w:name="_Toc134982599"/>
      <w:bookmarkStart w:id="58" w:name="_Toc135162697"/>
      <w:r>
        <w:rPr>
          <w:lang w:val="en-US"/>
        </w:rPr>
        <w:t>Wnioski</w:t>
      </w:r>
      <w:bookmarkEnd w:id="57"/>
      <w:bookmarkEnd w:id="58"/>
    </w:p>
    <w:p w14:paraId="7CFC0644" w14:textId="2C57BA73" w:rsidR="00014E40" w:rsidRPr="00014E40" w:rsidRDefault="00030C6B" w:rsidP="00014E40">
      <w:pPr>
        <w:spacing w:line="360" w:lineRule="auto"/>
        <w:ind w:firstLine="708"/>
        <w:jc w:val="both"/>
        <w:rPr>
          <w:color w:val="000000"/>
        </w:rPr>
      </w:pPr>
      <w:r>
        <w:rPr>
          <w:color w:val="000000"/>
        </w:rPr>
        <w:t xml:space="preserve">Po opisaniu wyników modelu, czas na wyciągnięcie z nich wniosków. </w:t>
      </w:r>
      <w:r w:rsidR="00375553">
        <w:rPr>
          <w:color w:val="000000"/>
        </w:rPr>
        <w:t>Przedstawiony w tej pracy model osiągnął bardzo wysokie wartość trafności</w:t>
      </w:r>
      <w:r w:rsidR="00054FEE">
        <w:rPr>
          <w:color w:val="000000"/>
        </w:rPr>
        <w:t>.</w:t>
      </w:r>
      <w:r w:rsidR="00375553">
        <w:rPr>
          <w:color w:val="000000"/>
        </w:rPr>
        <w:t xml:space="preserve"> </w:t>
      </w:r>
      <w:r w:rsidR="00054FEE">
        <w:rPr>
          <w:color w:val="000000"/>
        </w:rPr>
        <w:t>W</w:t>
      </w:r>
      <w:r w:rsidR="00054FEE">
        <w:rPr>
          <w:color w:val="000000"/>
        </w:rPr>
        <w:t xml:space="preserve">yniki </w:t>
      </w:r>
      <w:r w:rsidR="00054FEE">
        <w:rPr>
          <w:color w:val="000000"/>
        </w:rPr>
        <w:t>warto</w:t>
      </w:r>
      <w:r w:rsidR="00375553">
        <w:rPr>
          <w:color w:val="000000"/>
        </w:rPr>
        <w:t xml:space="preserve"> </w:t>
      </w:r>
      <w:r w:rsidR="00054FEE">
        <w:rPr>
          <w:color w:val="000000"/>
        </w:rPr>
        <w:t>jednak</w:t>
      </w:r>
      <w:r w:rsidR="00375553">
        <w:rPr>
          <w:color w:val="000000"/>
        </w:rPr>
        <w:t xml:space="preserve"> odnieść</w:t>
      </w:r>
      <w:r>
        <w:rPr>
          <w:color w:val="000000"/>
        </w:rPr>
        <w:t xml:space="preserve"> do istniejących już badań przeprowadzonych na ten temat</w:t>
      </w:r>
      <w:r w:rsidR="004C294F">
        <w:rPr>
          <w:color w:val="000000"/>
        </w:rPr>
        <w:t xml:space="preserve">, aby mieć </w:t>
      </w:r>
      <w:r w:rsidR="004C294F">
        <w:rPr>
          <w:color w:val="000000"/>
        </w:rPr>
        <w:lastRenderedPageBreak/>
        <w:t xml:space="preserve">odniesienie czy są one faktycznie </w:t>
      </w:r>
      <w:r w:rsidR="00A4691D">
        <w:rPr>
          <w:color w:val="000000"/>
        </w:rPr>
        <w:t>satysfakcjonujące</w:t>
      </w:r>
      <w:r w:rsidR="004C294F">
        <w:rPr>
          <w:color w:val="000000"/>
        </w:rPr>
        <w:t>.</w:t>
      </w:r>
      <w:r w:rsidR="00A4691D">
        <w:rPr>
          <w:color w:val="000000"/>
        </w:rPr>
        <w:t xml:space="preserve"> </w:t>
      </w:r>
      <w:r w:rsidR="00054FEE">
        <w:rPr>
          <w:color w:val="000000"/>
        </w:rPr>
        <w:t>Rezultaty</w:t>
      </w:r>
      <w:r w:rsidR="00A4691D">
        <w:rPr>
          <w:color w:val="000000"/>
        </w:rPr>
        <w:t xml:space="preserve"> przykładowych model</w:t>
      </w:r>
      <w:r w:rsidR="00014E40">
        <w:rPr>
          <w:color w:val="000000"/>
        </w:rPr>
        <w:t xml:space="preserve">i zostały zestawione w tabeli nr </w:t>
      </w:r>
      <w:r w:rsidR="00054FEE">
        <w:rPr>
          <w:color w:val="000000"/>
        </w:rPr>
        <w:t>4</w:t>
      </w:r>
      <w:r w:rsidR="00014E40">
        <w:rPr>
          <w:color w:val="000000"/>
        </w:rPr>
        <w:t>.</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A4691D" w14:paraId="007FC98B" w14:textId="77777777" w:rsidTr="00014E40">
        <w:tc>
          <w:tcPr>
            <w:tcW w:w="8505" w:type="dxa"/>
          </w:tcPr>
          <w:p w14:paraId="405E661A" w14:textId="6B617CC5" w:rsidR="00A4691D" w:rsidRPr="002D5C87" w:rsidRDefault="002D5C87" w:rsidP="002D5C87">
            <w:pPr>
              <w:pStyle w:val="Caption"/>
              <w:keepNext/>
              <w:jc w:val="center"/>
              <w:rPr>
                <w:sz w:val="24"/>
                <w:szCs w:val="24"/>
              </w:rPr>
            </w:pPr>
            <w:bookmarkStart w:id="59" w:name="_Toc136036080"/>
            <w:r w:rsidRPr="002D5C87">
              <w:rPr>
                <w:sz w:val="24"/>
                <w:szCs w:val="24"/>
              </w:rPr>
              <w:t xml:space="preserve">Tabela </w:t>
            </w:r>
            <w:r w:rsidRPr="002D5C87">
              <w:rPr>
                <w:sz w:val="24"/>
                <w:szCs w:val="24"/>
              </w:rPr>
              <w:fldChar w:fldCharType="begin"/>
            </w:r>
            <w:r w:rsidRPr="002D5C87">
              <w:rPr>
                <w:sz w:val="24"/>
                <w:szCs w:val="24"/>
              </w:rPr>
              <w:instrText xml:space="preserve"> SEQ Tabela \* ARABIC </w:instrText>
            </w:r>
            <w:r w:rsidRPr="002D5C87">
              <w:rPr>
                <w:sz w:val="24"/>
                <w:szCs w:val="24"/>
              </w:rPr>
              <w:fldChar w:fldCharType="separate"/>
            </w:r>
            <w:r w:rsidRPr="002D5C87">
              <w:rPr>
                <w:noProof/>
                <w:sz w:val="24"/>
                <w:szCs w:val="24"/>
              </w:rPr>
              <w:t>4</w:t>
            </w:r>
            <w:r w:rsidRPr="002D5C87">
              <w:rPr>
                <w:sz w:val="24"/>
                <w:szCs w:val="24"/>
              </w:rPr>
              <w:fldChar w:fldCharType="end"/>
            </w:r>
            <w:r w:rsidRPr="002D5C87">
              <w:rPr>
                <w:sz w:val="24"/>
                <w:szCs w:val="24"/>
              </w:rPr>
              <w:t xml:space="preserve">. </w:t>
            </w:r>
            <w:r w:rsidR="00014E40" w:rsidRPr="002D5C87">
              <w:rPr>
                <w:sz w:val="24"/>
                <w:szCs w:val="24"/>
              </w:rPr>
              <w:t>Przykładowe rezultaty modeli</w:t>
            </w:r>
            <w:bookmarkEnd w:id="59"/>
          </w:p>
        </w:tc>
      </w:tr>
      <w:tr w:rsidR="00A4691D" w14:paraId="2171F1A9" w14:textId="77777777" w:rsidTr="00014E40">
        <w:tc>
          <w:tcPr>
            <w:tcW w:w="8505" w:type="dxa"/>
          </w:tcPr>
          <w:tbl>
            <w:tblPr>
              <w:tblStyle w:val="TableContemporary"/>
              <w:tblW w:w="8347" w:type="dxa"/>
              <w:tblLook w:val="04A0" w:firstRow="1" w:lastRow="0" w:firstColumn="1" w:lastColumn="0" w:noHBand="0" w:noVBand="1"/>
            </w:tblPr>
            <w:tblGrid>
              <w:gridCol w:w="2402"/>
              <w:gridCol w:w="2394"/>
              <w:gridCol w:w="1974"/>
              <w:gridCol w:w="1519"/>
            </w:tblGrid>
            <w:tr w:rsidR="00014E40" w14:paraId="0428A906" w14:textId="77777777" w:rsidTr="00014E40">
              <w:trPr>
                <w:cnfStyle w:val="100000000000" w:firstRow="1" w:lastRow="0" w:firstColumn="0" w:lastColumn="0" w:oddVBand="0" w:evenVBand="0" w:oddHBand="0" w:evenHBand="0" w:firstRowFirstColumn="0" w:firstRowLastColumn="0" w:lastRowFirstColumn="0" w:lastRowLastColumn="0"/>
                <w:trHeight w:val="300"/>
              </w:trPr>
              <w:tc>
                <w:tcPr>
                  <w:tcW w:w="2419" w:type="dxa"/>
                  <w:noWrap/>
                  <w:hideMark/>
                </w:tcPr>
                <w:p w14:paraId="2B86F04A" w14:textId="77777777" w:rsidR="00014E40" w:rsidRDefault="00014E40" w:rsidP="00014E40">
                  <w:pPr>
                    <w:framePr w:hSpace="180" w:wrap="around" w:vAnchor="text" w:hAnchor="margin" w:xAlign="center" w:y="227"/>
                    <w:rPr>
                      <w:rFonts w:ascii="Calibri" w:hAnsi="Calibri" w:cs="Calibri"/>
                      <w:color w:val="000000"/>
                      <w:sz w:val="22"/>
                      <w:szCs w:val="22"/>
                      <w:lang w:val="en-GB" w:eastAsia="en-GB"/>
                    </w:rPr>
                  </w:pPr>
                  <w:r>
                    <w:rPr>
                      <w:rFonts w:ascii="Calibri" w:hAnsi="Calibri" w:cs="Calibri"/>
                      <w:color w:val="000000"/>
                      <w:sz w:val="22"/>
                      <w:szCs w:val="22"/>
                    </w:rPr>
                    <w:t>Publikacja</w:t>
                  </w:r>
                </w:p>
              </w:tc>
              <w:tc>
                <w:tcPr>
                  <w:tcW w:w="2411" w:type="dxa"/>
                  <w:noWrap/>
                  <w:hideMark/>
                </w:tcPr>
                <w:p w14:paraId="72BD03DF" w14:textId="77777777" w:rsidR="00014E40" w:rsidRDefault="00014E40" w:rsidP="00014E40">
                  <w:pPr>
                    <w:framePr w:hSpace="180" w:wrap="around" w:vAnchor="text" w:hAnchor="margin" w:xAlign="center" w:y="227"/>
                    <w:rPr>
                      <w:color w:val="000000"/>
                      <w:sz w:val="22"/>
                      <w:szCs w:val="22"/>
                    </w:rPr>
                  </w:pPr>
                  <w:r>
                    <w:rPr>
                      <w:color w:val="000000"/>
                      <w:sz w:val="22"/>
                      <w:szCs w:val="22"/>
                    </w:rPr>
                    <w:t>Model</w:t>
                  </w:r>
                </w:p>
              </w:tc>
              <w:tc>
                <w:tcPr>
                  <w:tcW w:w="1988" w:type="dxa"/>
                  <w:noWrap/>
                  <w:hideMark/>
                </w:tcPr>
                <w:p w14:paraId="584A7CAB" w14:textId="77777777" w:rsidR="00014E40" w:rsidRDefault="00014E40" w:rsidP="00014E40">
                  <w:pPr>
                    <w:framePr w:hSpace="180" w:wrap="around" w:vAnchor="text" w:hAnchor="margin" w:xAlign="center" w:y="227"/>
                    <w:rPr>
                      <w:color w:val="000000"/>
                      <w:sz w:val="22"/>
                      <w:szCs w:val="22"/>
                    </w:rPr>
                  </w:pPr>
                  <w:r>
                    <w:rPr>
                      <w:color w:val="000000"/>
                      <w:sz w:val="22"/>
                      <w:szCs w:val="22"/>
                    </w:rPr>
                    <w:t>Parametry (milion)</w:t>
                  </w:r>
                </w:p>
              </w:tc>
              <w:tc>
                <w:tcPr>
                  <w:tcW w:w="1529" w:type="dxa"/>
                  <w:noWrap/>
                  <w:hideMark/>
                </w:tcPr>
                <w:p w14:paraId="3C9D934C" w14:textId="77777777" w:rsidR="00014E40" w:rsidRDefault="00014E40" w:rsidP="00014E40">
                  <w:pPr>
                    <w:framePr w:hSpace="180" w:wrap="around" w:vAnchor="text" w:hAnchor="margin" w:xAlign="center" w:y="227"/>
                    <w:rPr>
                      <w:color w:val="000000"/>
                      <w:sz w:val="22"/>
                      <w:szCs w:val="22"/>
                    </w:rPr>
                  </w:pPr>
                  <w:r>
                    <w:rPr>
                      <w:color w:val="000000"/>
                      <w:sz w:val="22"/>
                      <w:szCs w:val="22"/>
                    </w:rPr>
                    <w:t>Trafność (%)</w:t>
                  </w:r>
                </w:p>
              </w:tc>
            </w:tr>
            <w:tr w:rsidR="00014E40" w14:paraId="494898C3" w14:textId="77777777" w:rsidTr="00014E40">
              <w:trPr>
                <w:cnfStyle w:val="000000100000" w:firstRow="0" w:lastRow="0" w:firstColumn="0" w:lastColumn="0" w:oddVBand="0" w:evenVBand="0" w:oddHBand="1" w:evenHBand="0" w:firstRowFirstColumn="0" w:firstRowLastColumn="0" w:lastRowFirstColumn="0" w:lastRowLastColumn="0"/>
                <w:trHeight w:val="300"/>
              </w:trPr>
              <w:tc>
                <w:tcPr>
                  <w:tcW w:w="2419" w:type="dxa"/>
                  <w:noWrap/>
                  <w:hideMark/>
                </w:tcPr>
                <w:p w14:paraId="26E8F990" w14:textId="08906DB5" w:rsidR="00014E40" w:rsidRDefault="005A4C0E" w:rsidP="00014E40">
                  <w:pPr>
                    <w:framePr w:hSpace="180" w:wrap="around" w:vAnchor="text" w:hAnchor="margin" w:xAlign="center" w:y="227"/>
                    <w:rPr>
                      <w:rFonts w:ascii="Calibri" w:hAnsi="Calibri" w:cs="Calibri"/>
                      <w:color w:val="000000"/>
                      <w:sz w:val="22"/>
                      <w:szCs w:val="22"/>
                    </w:rPr>
                  </w:pPr>
                  <w:r w:rsidRPr="005A4C0E">
                    <w:rPr>
                      <w:rFonts w:ascii="Calibri" w:hAnsi="Calibri" w:cs="Calibri"/>
                      <w:color w:val="000000"/>
                      <w:sz w:val="22"/>
                      <w:szCs w:val="22"/>
                    </w:rPr>
                    <w:t xml:space="preserve">Szegedy </w:t>
                  </w:r>
                  <w:r w:rsidR="00014E40">
                    <w:rPr>
                      <w:rFonts w:ascii="Calibri" w:hAnsi="Calibri" w:cs="Calibri"/>
                      <w:color w:val="000000"/>
                      <w:sz w:val="22"/>
                      <w:szCs w:val="22"/>
                    </w:rPr>
                    <w:t>et al. (20</w:t>
                  </w:r>
                  <w:r>
                    <w:rPr>
                      <w:rFonts w:ascii="Calibri" w:hAnsi="Calibri" w:cs="Calibri"/>
                      <w:color w:val="000000"/>
                      <w:sz w:val="22"/>
                      <w:szCs w:val="22"/>
                    </w:rPr>
                    <w:t>15</w:t>
                  </w:r>
                  <w:r w:rsidR="00014E40">
                    <w:rPr>
                      <w:rFonts w:ascii="Calibri" w:hAnsi="Calibri" w:cs="Calibri"/>
                      <w:color w:val="000000"/>
                      <w:sz w:val="22"/>
                      <w:szCs w:val="22"/>
                    </w:rPr>
                    <w:t>)</w:t>
                  </w:r>
                </w:p>
              </w:tc>
              <w:tc>
                <w:tcPr>
                  <w:tcW w:w="2411" w:type="dxa"/>
                  <w:noWrap/>
                  <w:hideMark/>
                </w:tcPr>
                <w:p w14:paraId="52BACD7F" w14:textId="77777777" w:rsidR="00014E40" w:rsidRDefault="00014E40" w:rsidP="00014E40">
                  <w:pPr>
                    <w:framePr w:hSpace="180" w:wrap="around" w:vAnchor="text" w:hAnchor="margin" w:xAlign="center" w:y="227"/>
                    <w:rPr>
                      <w:color w:val="000000"/>
                      <w:sz w:val="22"/>
                      <w:szCs w:val="22"/>
                    </w:rPr>
                  </w:pPr>
                  <w:r>
                    <w:rPr>
                      <w:color w:val="000000"/>
                      <w:sz w:val="22"/>
                      <w:szCs w:val="22"/>
                    </w:rPr>
                    <w:t>GoogleNet</w:t>
                  </w:r>
                </w:p>
              </w:tc>
              <w:tc>
                <w:tcPr>
                  <w:tcW w:w="1988" w:type="dxa"/>
                  <w:noWrap/>
                  <w:hideMark/>
                </w:tcPr>
                <w:p w14:paraId="636A6637"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3.7</w:t>
                  </w:r>
                </w:p>
              </w:tc>
              <w:tc>
                <w:tcPr>
                  <w:tcW w:w="1529" w:type="dxa"/>
                  <w:noWrap/>
                  <w:hideMark/>
                </w:tcPr>
                <w:p w14:paraId="03E02719"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8.31</w:t>
                  </w:r>
                </w:p>
              </w:tc>
            </w:tr>
            <w:tr w:rsidR="00014E40" w14:paraId="57A3E897" w14:textId="77777777" w:rsidTr="00014E40">
              <w:trPr>
                <w:cnfStyle w:val="000000010000" w:firstRow="0" w:lastRow="0" w:firstColumn="0" w:lastColumn="0" w:oddVBand="0" w:evenVBand="0" w:oddHBand="0" w:evenHBand="1" w:firstRowFirstColumn="0" w:firstRowLastColumn="0" w:lastRowFirstColumn="0" w:lastRowLastColumn="0"/>
                <w:trHeight w:val="300"/>
              </w:trPr>
              <w:tc>
                <w:tcPr>
                  <w:tcW w:w="2419" w:type="dxa"/>
                  <w:noWrap/>
                  <w:hideMark/>
                </w:tcPr>
                <w:p w14:paraId="011950E7" w14:textId="15315CB6" w:rsidR="00014E40" w:rsidRDefault="00C75D7F" w:rsidP="00014E40">
                  <w:pPr>
                    <w:framePr w:hSpace="180" w:wrap="around" w:vAnchor="text" w:hAnchor="margin" w:xAlign="center" w:y="227"/>
                    <w:rPr>
                      <w:rFonts w:ascii="Calibri" w:hAnsi="Calibri" w:cs="Calibri"/>
                      <w:color w:val="000000"/>
                      <w:sz w:val="22"/>
                      <w:szCs w:val="22"/>
                    </w:rPr>
                  </w:pPr>
                  <w:r w:rsidRPr="00C75D7F">
                    <w:rPr>
                      <w:rFonts w:ascii="Calibri" w:hAnsi="Calibri" w:cs="Calibri"/>
                      <w:color w:val="000000"/>
                      <w:sz w:val="22"/>
                      <w:szCs w:val="22"/>
                    </w:rPr>
                    <w:t xml:space="preserve">Krizhevsky </w:t>
                  </w:r>
                  <w:r w:rsidR="00014E40">
                    <w:rPr>
                      <w:rFonts w:ascii="Calibri" w:hAnsi="Calibri" w:cs="Calibri"/>
                      <w:color w:val="000000"/>
                      <w:sz w:val="22"/>
                      <w:szCs w:val="22"/>
                    </w:rPr>
                    <w:t>et al. (20</w:t>
                  </w:r>
                  <w:r>
                    <w:rPr>
                      <w:rFonts w:ascii="Calibri" w:hAnsi="Calibri" w:cs="Calibri"/>
                      <w:color w:val="000000"/>
                      <w:sz w:val="22"/>
                      <w:szCs w:val="22"/>
                    </w:rPr>
                    <w:t>12</w:t>
                  </w:r>
                  <w:r w:rsidR="00014E40">
                    <w:rPr>
                      <w:rFonts w:ascii="Calibri" w:hAnsi="Calibri" w:cs="Calibri"/>
                      <w:color w:val="000000"/>
                      <w:sz w:val="22"/>
                      <w:szCs w:val="22"/>
                    </w:rPr>
                    <w:t>)</w:t>
                  </w:r>
                </w:p>
              </w:tc>
              <w:tc>
                <w:tcPr>
                  <w:tcW w:w="2411" w:type="dxa"/>
                  <w:noWrap/>
                  <w:hideMark/>
                </w:tcPr>
                <w:p w14:paraId="43415C26" w14:textId="77777777" w:rsidR="00014E40" w:rsidRDefault="00014E40" w:rsidP="00014E40">
                  <w:pPr>
                    <w:framePr w:hSpace="180" w:wrap="around" w:vAnchor="text" w:hAnchor="margin" w:xAlign="center" w:y="227"/>
                    <w:rPr>
                      <w:color w:val="000000"/>
                      <w:sz w:val="22"/>
                      <w:szCs w:val="22"/>
                    </w:rPr>
                  </w:pPr>
                  <w:r>
                    <w:rPr>
                      <w:color w:val="000000"/>
                      <w:sz w:val="22"/>
                      <w:szCs w:val="22"/>
                    </w:rPr>
                    <w:t>AlexNet</w:t>
                  </w:r>
                </w:p>
              </w:tc>
              <w:tc>
                <w:tcPr>
                  <w:tcW w:w="1988" w:type="dxa"/>
                  <w:noWrap/>
                  <w:hideMark/>
                </w:tcPr>
                <w:p w14:paraId="3D78FA6B"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15.78</w:t>
                  </w:r>
                </w:p>
              </w:tc>
              <w:tc>
                <w:tcPr>
                  <w:tcW w:w="1529" w:type="dxa"/>
                  <w:noWrap/>
                  <w:hideMark/>
                </w:tcPr>
                <w:p w14:paraId="652BAD4A"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7.08</w:t>
                  </w:r>
                </w:p>
              </w:tc>
            </w:tr>
            <w:tr w:rsidR="00014E40" w14:paraId="61733EBA" w14:textId="77777777" w:rsidTr="00014E40">
              <w:trPr>
                <w:cnfStyle w:val="000000100000" w:firstRow="0" w:lastRow="0" w:firstColumn="0" w:lastColumn="0" w:oddVBand="0" w:evenVBand="0" w:oddHBand="1" w:evenHBand="0" w:firstRowFirstColumn="0" w:firstRowLastColumn="0" w:lastRowFirstColumn="0" w:lastRowLastColumn="0"/>
                <w:trHeight w:val="300"/>
              </w:trPr>
              <w:tc>
                <w:tcPr>
                  <w:tcW w:w="2419" w:type="dxa"/>
                  <w:noWrap/>
                  <w:hideMark/>
                </w:tcPr>
                <w:p w14:paraId="461EDA99" w14:textId="77777777" w:rsidR="00014E40" w:rsidRDefault="00014E40" w:rsidP="00014E40">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Cireşan et al. (2012)</w:t>
                  </w:r>
                </w:p>
              </w:tc>
              <w:tc>
                <w:tcPr>
                  <w:tcW w:w="2411" w:type="dxa"/>
                  <w:noWrap/>
                  <w:hideMark/>
                </w:tcPr>
                <w:p w14:paraId="28B4EF15" w14:textId="77777777" w:rsidR="00014E40" w:rsidRDefault="00014E40" w:rsidP="00014E40">
                  <w:pPr>
                    <w:framePr w:hSpace="180" w:wrap="around" w:vAnchor="text" w:hAnchor="margin" w:xAlign="center" w:y="227"/>
                    <w:rPr>
                      <w:color w:val="000000"/>
                      <w:sz w:val="22"/>
                      <w:szCs w:val="22"/>
                    </w:rPr>
                  </w:pPr>
                  <w:r>
                    <w:rPr>
                      <w:color w:val="000000"/>
                      <w:sz w:val="22"/>
                      <w:szCs w:val="22"/>
                    </w:rPr>
                    <w:t>MCDNN</w:t>
                  </w:r>
                </w:p>
              </w:tc>
              <w:tc>
                <w:tcPr>
                  <w:tcW w:w="1988" w:type="dxa"/>
                  <w:noWrap/>
                  <w:hideMark/>
                </w:tcPr>
                <w:p w14:paraId="4044C7C1"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0</w:t>
                  </w:r>
                </w:p>
              </w:tc>
              <w:tc>
                <w:tcPr>
                  <w:tcW w:w="1529" w:type="dxa"/>
                  <w:noWrap/>
                  <w:hideMark/>
                </w:tcPr>
                <w:p w14:paraId="29B009C3"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9.46</w:t>
                  </w:r>
                </w:p>
              </w:tc>
            </w:tr>
            <w:tr w:rsidR="00014E40" w14:paraId="62C6E165" w14:textId="77777777" w:rsidTr="00014E40">
              <w:trPr>
                <w:cnfStyle w:val="000000010000" w:firstRow="0" w:lastRow="0" w:firstColumn="0" w:lastColumn="0" w:oddVBand="0" w:evenVBand="0" w:oddHBand="0" w:evenHBand="1" w:firstRowFirstColumn="0" w:firstRowLastColumn="0" w:lastRowFirstColumn="0" w:lastRowLastColumn="0"/>
                <w:trHeight w:val="300"/>
              </w:trPr>
              <w:tc>
                <w:tcPr>
                  <w:tcW w:w="2419" w:type="dxa"/>
                  <w:noWrap/>
                  <w:hideMark/>
                </w:tcPr>
                <w:p w14:paraId="1D3A4AF3" w14:textId="77777777" w:rsidR="00014E40" w:rsidRDefault="00014E40" w:rsidP="00014E40">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Garcia et al. (2018)</w:t>
                  </w:r>
                </w:p>
              </w:tc>
              <w:tc>
                <w:tcPr>
                  <w:tcW w:w="2411" w:type="dxa"/>
                  <w:noWrap/>
                  <w:hideMark/>
                </w:tcPr>
                <w:p w14:paraId="605A1CE6" w14:textId="77777777" w:rsidR="00014E40" w:rsidRDefault="00014E40" w:rsidP="00014E40">
                  <w:pPr>
                    <w:framePr w:hSpace="180" w:wrap="around" w:vAnchor="text" w:hAnchor="margin" w:xAlign="center" w:y="227"/>
                    <w:rPr>
                      <w:color w:val="000000"/>
                      <w:sz w:val="22"/>
                      <w:szCs w:val="22"/>
                    </w:rPr>
                  </w:pPr>
                  <w:r>
                    <w:rPr>
                      <w:color w:val="000000"/>
                      <w:sz w:val="22"/>
                      <w:szCs w:val="22"/>
                    </w:rPr>
                    <w:t>CNN with 3 Spatial Transformers</w:t>
                  </w:r>
                </w:p>
              </w:tc>
              <w:tc>
                <w:tcPr>
                  <w:tcW w:w="1988" w:type="dxa"/>
                  <w:noWrap/>
                  <w:hideMark/>
                </w:tcPr>
                <w:p w14:paraId="7C138E79"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14.6</w:t>
                  </w:r>
                </w:p>
              </w:tc>
              <w:tc>
                <w:tcPr>
                  <w:tcW w:w="1529" w:type="dxa"/>
                  <w:noWrap/>
                  <w:hideMark/>
                </w:tcPr>
                <w:p w14:paraId="154DBFE1"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9.71</w:t>
                  </w:r>
                </w:p>
              </w:tc>
            </w:tr>
            <w:tr w:rsidR="00014E40" w14:paraId="58F0A26B" w14:textId="77777777" w:rsidTr="00014E40">
              <w:trPr>
                <w:cnfStyle w:val="000000100000" w:firstRow="0" w:lastRow="0" w:firstColumn="0" w:lastColumn="0" w:oddVBand="0" w:evenVBand="0" w:oddHBand="1" w:evenHBand="0" w:firstRowFirstColumn="0" w:firstRowLastColumn="0" w:lastRowFirstColumn="0" w:lastRowLastColumn="0"/>
                <w:trHeight w:val="300"/>
              </w:trPr>
              <w:tc>
                <w:tcPr>
                  <w:tcW w:w="2419" w:type="dxa"/>
                  <w:noWrap/>
                  <w:hideMark/>
                </w:tcPr>
                <w:p w14:paraId="02C1C48D" w14:textId="77777777" w:rsidR="00014E40" w:rsidRDefault="00014E40" w:rsidP="00014E40">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Jin et. al. (2014)</w:t>
                  </w:r>
                </w:p>
              </w:tc>
              <w:tc>
                <w:tcPr>
                  <w:tcW w:w="2411" w:type="dxa"/>
                  <w:noWrap/>
                  <w:hideMark/>
                </w:tcPr>
                <w:p w14:paraId="5E9DF511" w14:textId="77777777" w:rsidR="00014E40" w:rsidRDefault="00014E40" w:rsidP="00014E40">
                  <w:pPr>
                    <w:framePr w:hSpace="180" w:wrap="around" w:vAnchor="text" w:hAnchor="margin" w:xAlign="center" w:y="227"/>
                    <w:rPr>
                      <w:color w:val="000000"/>
                      <w:sz w:val="22"/>
                      <w:szCs w:val="22"/>
                    </w:rPr>
                  </w:pPr>
                  <w:r>
                    <w:rPr>
                      <w:color w:val="000000"/>
                      <w:sz w:val="22"/>
                      <w:szCs w:val="22"/>
                    </w:rPr>
                    <w:t>Enesemble CNNs</w:t>
                  </w:r>
                </w:p>
              </w:tc>
              <w:tc>
                <w:tcPr>
                  <w:tcW w:w="1988" w:type="dxa"/>
                  <w:noWrap/>
                  <w:hideMark/>
                </w:tcPr>
                <w:p w14:paraId="6CCF6E95"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23</w:t>
                  </w:r>
                </w:p>
              </w:tc>
              <w:tc>
                <w:tcPr>
                  <w:tcW w:w="1529" w:type="dxa"/>
                  <w:noWrap/>
                  <w:hideMark/>
                </w:tcPr>
                <w:p w14:paraId="6CD24010"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9.65</w:t>
                  </w:r>
                </w:p>
              </w:tc>
            </w:tr>
            <w:tr w:rsidR="00014E40" w14:paraId="3C3CE291" w14:textId="77777777" w:rsidTr="00014E40">
              <w:trPr>
                <w:cnfStyle w:val="000000010000" w:firstRow="0" w:lastRow="0" w:firstColumn="0" w:lastColumn="0" w:oddVBand="0" w:evenVBand="0" w:oddHBand="0" w:evenHBand="1" w:firstRowFirstColumn="0" w:firstRowLastColumn="0" w:lastRowFirstColumn="0" w:lastRowLastColumn="0"/>
                <w:trHeight w:val="300"/>
              </w:trPr>
              <w:tc>
                <w:tcPr>
                  <w:tcW w:w="2419" w:type="dxa"/>
                  <w:noWrap/>
                  <w:hideMark/>
                </w:tcPr>
                <w:p w14:paraId="2293BF69" w14:textId="77777777" w:rsidR="00014E40" w:rsidRDefault="00014E40" w:rsidP="00014E40">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Stallkamp et al. (2012)</w:t>
                  </w:r>
                </w:p>
              </w:tc>
              <w:tc>
                <w:tcPr>
                  <w:tcW w:w="2411" w:type="dxa"/>
                  <w:noWrap/>
                  <w:hideMark/>
                </w:tcPr>
                <w:p w14:paraId="1922DF23" w14:textId="77777777" w:rsidR="00014E40" w:rsidRDefault="00014E40" w:rsidP="00014E40">
                  <w:pPr>
                    <w:framePr w:hSpace="180" w:wrap="around" w:vAnchor="text" w:hAnchor="margin" w:xAlign="center" w:y="227"/>
                    <w:rPr>
                      <w:color w:val="000000"/>
                      <w:sz w:val="22"/>
                      <w:szCs w:val="22"/>
                    </w:rPr>
                  </w:pPr>
                  <w:r>
                    <w:rPr>
                      <w:color w:val="000000"/>
                      <w:sz w:val="22"/>
                      <w:szCs w:val="22"/>
                    </w:rPr>
                    <w:t>Human average</w:t>
                  </w:r>
                </w:p>
              </w:tc>
              <w:tc>
                <w:tcPr>
                  <w:tcW w:w="1988" w:type="dxa"/>
                  <w:noWrap/>
                  <w:hideMark/>
                </w:tcPr>
                <w:p w14:paraId="69D6F9D5" w14:textId="77777777" w:rsidR="00014E40" w:rsidRDefault="00014E40" w:rsidP="00014E40">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w:t>
                  </w:r>
                </w:p>
              </w:tc>
              <w:tc>
                <w:tcPr>
                  <w:tcW w:w="1529" w:type="dxa"/>
                  <w:noWrap/>
                  <w:hideMark/>
                </w:tcPr>
                <w:p w14:paraId="773B6274"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8.84</w:t>
                  </w:r>
                </w:p>
              </w:tc>
            </w:tr>
            <w:tr w:rsidR="00014E40" w14:paraId="042C01E7" w14:textId="77777777" w:rsidTr="00014E40">
              <w:trPr>
                <w:cnfStyle w:val="000000100000" w:firstRow="0" w:lastRow="0" w:firstColumn="0" w:lastColumn="0" w:oddVBand="0" w:evenVBand="0" w:oddHBand="1" w:evenHBand="0" w:firstRowFirstColumn="0" w:firstRowLastColumn="0" w:lastRowFirstColumn="0" w:lastRowLastColumn="0"/>
                <w:trHeight w:val="300"/>
              </w:trPr>
              <w:tc>
                <w:tcPr>
                  <w:tcW w:w="2419" w:type="dxa"/>
                  <w:noWrap/>
                  <w:hideMark/>
                </w:tcPr>
                <w:p w14:paraId="06CCBA35" w14:textId="77777777" w:rsidR="00014E40" w:rsidRDefault="00014E40" w:rsidP="00014E40">
                  <w:pPr>
                    <w:framePr w:hSpace="180" w:wrap="around" w:vAnchor="text" w:hAnchor="margin" w:xAlign="center" w:y="227"/>
                    <w:jc w:val="right"/>
                    <w:rPr>
                      <w:color w:val="000000"/>
                      <w:sz w:val="22"/>
                      <w:szCs w:val="22"/>
                    </w:rPr>
                  </w:pPr>
                </w:p>
              </w:tc>
              <w:tc>
                <w:tcPr>
                  <w:tcW w:w="2411" w:type="dxa"/>
                  <w:noWrap/>
                  <w:hideMark/>
                </w:tcPr>
                <w:p w14:paraId="77103B72" w14:textId="77777777" w:rsidR="00014E40" w:rsidRDefault="00014E40" w:rsidP="00014E40">
                  <w:pPr>
                    <w:framePr w:hSpace="180" w:wrap="around" w:vAnchor="text" w:hAnchor="margin" w:xAlign="center" w:y="227"/>
                    <w:rPr>
                      <w:color w:val="000000"/>
                      <w:sz w:val="22"/>
                      <w:szCs w:val="22"/>
                    </w:rPr>
                  </w:pPr>
                  <w:r>
                    <w:rPr>
                      <w:color w:val="000000"/>
                      <w:sz w:val="22"/>
                      <w:szCs w:val="22"/>
                    </w:rPr>
                    <w:t>Stworzony model</w:t>
                  </w:r>
                </w:p>
              </w:tc>
              <w:tc>
                <w:tcPr>
                  <w:tcW w:w="1988" w:type="dxa"/>
                  <w:noWrap/>
                  <w:hideMark/>
                </w:tcPr>
                <w:p w14:paraId="44C58D75"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0.7</w:t>
                  </w:r>
                </w:p>
              </w:tc>
              <w:tc>
                <w:tcPr>
                  <w:tcW w:w="1529" w:type="dxa"/>
                  <w:noWrap/>
                  <w:hideMark/>
                </w:tcPr>
                <w:p w14:paraId="69D0A3E2" w14:textId="4D70B142" w:rsidR="00014E40" w:rsidRDefault="00014E40" w:rsidP="00014E40">
                  <w:pPr>
                    <w:framePr w:hSpace="180" w:wrap="around" w:vAnchor="text" w:hAnchor="margin" w:xAlign="center" w:y="227"/>
                    <w:jc w:val="right"/>
                    <w:rPr>
                      <w:color w:val="000000"/>
                      <w:sz w:val="22"/>
                      <w:szCs w:val="22"/>
                    </w:rPr>
                  </w:pPr>
                  <w:r>
                    <w:rPr>
                      <w:color w:val="000000"/>
                      <w:sz w:val="22"/>
                      <w:szCs w:val="22"/>
                    </w:rPr>
                    <w:t>99</w:t>
                  </w:r>
                  <w:r w:rsidR="006F7EEA">
                    <w:rPr>
                      <w:color w:val="000000"/>
                      <w:sz w:val="22"/>
                      <w:szCs w:val="22"/>
                    </w:rPr>
                    <w:t>.00</w:t>
                  </w:r>
                </w:p>
              </w:tc>
            </w:tr>
          </w:tbl>
          <w:p w14:paraId="416381A8" w14:textId="03320383" w:rsidR="00A4691D" w:rsidRDefault="00A4691D" w:rsidP="004C4222">
            <w:pPr>
              <w:pStyle w:val="BodyText"/>
              <w:jc w:val="center"/>
            </w:pPr>
          </w:p>
        </w:tc>
      </w:tr>
      <w:tr w:rsidR="00A4691D" w14:paraId="5031020F" w14:textId="77777777" w:rsidTr="00014E40">
        <w:tc>
          <w:tcPr>
            <w:tcW w:w="8505" w:type="dxa"/>
          </w:tcPr>
          <w:p w14:paraId="2B50A75A" w14:textId="77777777" w:rsidR="00A4691D" w:rsidRDefault="00A4691D" w:rsidP="004C4222">
            <w:pPr>
              <w:pStyle w:val="BodyText"/>
              <w:keepNext/>
              <w:jc w:val="center"/>
            </w:pPr>
            <w:r w:rsidRPr="00B03B53">
              <w:rPr>
                <w:b/>
                <w:sz w:val="20"/>
                <w:szCs w:val="20"/>
              </w:rPr>
              <w:t xml:space="preserve">Źródło: </w:t>
            </w:r>
            <w:r w:rsidRPr="00AC0EB1">
              <w:rPr>
                <w:bCs/>
                <w:i/>
                <w:iCs/>
                <w:sz w:val="20"/>
                <w:szCs w:val="20"/>
              </w:rPr>
              <w:t>Opracowanie własne.</w:t>
            </w:r>
          </w:p>
        </w:tc>
      </w:tr>
    </w:tbl>
    <w:p w14:paraId="596564D7" w14:textId="75B713E2" w:rsidR="00DB6C24" w:rsidRDefault="00101B90" w:rsidP="00DB6C24">
      <w:pPr>
        <w:pStyle w:val="BodyText"/>
      </w:pPr>
      <w:r>
        <w:tab/>
      </w:r>
    </w:p>
    <w:p w14:paraId="41FC45B4" w14:textId="15AABD9A" w:rsidR="00B514FF" w:rsidRDefault="00220FBE" w:rsidP="00DB6C24">
      <w:pPr>
        <w:pStyle w:val="BodyText"/>
      </w:pPr>
      <w:r>
        <w:tab/>
      </w:r>
      <w:r w:rsidR="00054FEE">
        <w:t>P</w:t>
      </w:r>
      <w:r w:rsidR="00054FEE">
        <w:t>od względem trafności</w:t>
      </w:r>
      <w:r>
        <w:t xml:space="preserve"> stworzony model</w:t>
      </w:r>
      <w:r w:rsidR="00C75D7F">
        <w:t xml:space="preserve"> </w:t>
      </w:r>
      <w:r>
        <w:t xml:space="preserve">plasuje się mniej więcej </w:t>
      </w:r>
      <w:r w:rsidR="000E7870">
        <w:t>pośrodku</w:t>
      </w:r>
      <w:r w:rsidR="00054FEE">
        <w:t xml:space="preserve"> tabeli</w:t>
      </w:r>
      <w:r w:rsidR="000E7870">
        <w:t xml:space="preserve">. </w:t>
      </w:r>
      <w:r w:rsidR="00C75D7F">
        <w:t>Istnieją</w:t>
      </w:r>
      <w:r w:rsidR="000E7870">
        <w:t xml:space="preserve"> sieci mające </w:t>
      </w:r>
      <w:r w:rsidR="00C75D7F">
        <w:t>nieznacznie</w:t>
      </w:r>
      <w:r w:rsidR="000E7870">
        <w:t xml:space="preserve"> gorszą trafność takie jak omawiany w pierwszym rozdziale </w:t>
      </w:r>
      <w:r w:rsidR="00054FEE">
        <w:t>AlexNet. Są też takie,</w:t>
      </w:r>
      <w:r w:rsidR="000E7870">
        <w:t xml:space="preserve"> które są trochę lepsze pod względem tej metryki, na przykład </w:t>
      </w:r>
      <w:r w:rsidR="00054FEE">
        <w:t>MCDNN,</w:t>
      </w:r>
      <w:r w:rsidR="000E7870">
        <w:t xml:space="preserve"> czyli wielokolumnowa głęboka sieć neuronowa, która również została omówiona w </w:t>
      </w:r>
      <w:r w:rsidR="00054FEE">
        <w:t>pierwszym</w:t>
      </w:r>
      <w:r w:rsidR="000E7870">
        <w:t xml:space="preserve"> rozdziale. </w:t>
      </w:r>
      <w:r w:rsidR="00045BFA">
        <w:t>Jednak różnice te nie są znaczne. Do najlepszego modelu, który znajduje się na oficjalnej stronie GTSRB, stworzony model traci jedynie 0.71%</w:t>
      </w:r>
      <w:r w:rsidR="00054FEE">
        <w:t xml:space="preserve"> trafności</w:t>
      </w:r>
      <w:r w:rsidR="00045BFA">
        <w:t xml:space="preserve">. Warto w tym momencie przyjrzeć się jak wielka przepaść dzieli te </w:t>
      </w:r>
      <w:r w:rsidR="00D90657">
        <w:t>modele,</w:t>
      </w:r>
      <w:r w:rsidR="00045BFA">
        <w:t xml:space="preserve"> jeśli chodzi o liczbę parametrów, potrzebną do osiągniecia takich wyników.</w:t>
      </w:r>
      <w:r w:rsidR="00D90657">
        <w:t xml:space="preserve"> Wszystkie przedstawione modele posiadają miliony parametrów, które posłużyły do ich wytrenowania. Najlepszy z nich pod względem trafności potrzebował </w:t>
      </w:r>
      <w:r w:rsidR="001F20F6">
        <w:t xml:space="preserve">ich aż </w:t>
      </w:r>
      <w:r w:rsidR="00D90657">
        <w:t>14.6 miliona</w:t>
      </w:r>
      <w:r w:rsidR="00054FEE">
        <w:t>.</w:t>
      </w:r>
      <w:r w:rsidR="00D90657">
        <w:t xml:space="preserve"> </w:t>
      </w:r>
      <w:r w:rsidR="005A2A41">
        <w:t>Do obliczenia takich sieci wymagane jest</w:t>
      </w:r>
      <w:r w:rsidR="00941178">
        <w:t xml:space="preserve"> więc</w:t>
      </w:r>
      <w:r w:rsidR="005A2A41">
        <w:t xml:space="preserve"> zdecydowanie więcej czasu, a także mocniejszy sprzęt. Zatem stworzony model jest poniekąd kompromisem między trafnością, która i tak jest na bardzo wysokim poziomie, a skomplikowanie</w:t>
      </w:r>
      <w:r w:rsidR="00153BA9">
        <w:t>m</w:t>
      </w:r>
      <w:r w:rsidR="005A2A41">
        <w:t xml:space="preserve"> modelu, który w porównaniu z innymi jest bardzo prosty.</w:t>
      </w:r>
      <w:r w:rsidR="00F15802">
        <w:t xml:space="preserve"> </w:t>
      </w:r>
      <w:r w:rsidR="005A2A41">
        <w:t>Warto również zauważyć, że model przedstawiony w tej pracy radzi sobie lepiej niż średni wynik otrzymany przez grupę 32 osób testowanych na takim samym zbiorze</w:t>
      </w:r>
      <w:r w:rsidR="00707560">
        <w:t>. Wynik ten jest</w:t>
      </w:r>
      <w:r w:rsidR="00F96A80">
        <w:t xml:space="preserve"> oznaczony w tabeli nr 3 jako „human average”.</w:t>
      </w:r>
    </w:p>
    <w:p w14:paraId="55DC28C5" w14:textId="77777777" w:rsidR="00B514FF" w:rsidRDefault="00B514FF" w:rsidP="00DB6C24">
      <w:pPr>
        <w:pStyle w:val="BodyText"/>
      </w:pPr>
    </w:p>
    <w:p w14:paraId="5CFB1159" w14:textId="77777777" w:rsidR="00707560" w:rsidRDefault="00707560" w:rsidP="00DB6C24">
      <w:pPr>
        <w:pStyle w:val="BodyText"/>
      </w:pPr>
    </w:p>
    <w:p w14:paraId="66DC3F2F" w14:textId="77777777" w:rsidR="00707560" w:rsidRDefault="00707560" w:rsidP="00DB6C24">
      <w:pPr>
        <w:pStyle w:val="BodyText"/>
      </w:pPr>
    </w:p>
    <w:p w14:paraId="48034345" w14:textId="77777777" w:rsidR="00B514FF" w:rsidRDefault="00B514FF" w:rsidP="00B514FF">
      <w:pPr>
        <w:pStyle w:val="BodyText"/>
        <w:jc w:val="left"/>
        <w:rPr>
          <w:b/>
        </w:rPr>
      </w:pPr>
      <w:r w:rsidRPr="006A7EBB">
        <w:rPr>
          <w:b/>
        </w:rPr>
        <w:lastRenderedPageBreak/>
        <w:t>Podsumowanie</w:t>
      </w:r>
    </w:p>
    <w:p w14:paraId="46D9DD31" w14:textId="77777777" w:rsidR="00D93A47" w:rsidRPr="006A7EBB" w:rsidRDefault="00D93A47" w:rsidP="00B514FF">
      <w:pPr>
        <w:pStyle w:val="BodyText"/>
        <w:jc w:val="left"/>
        <w:rPr>
          <w:b/>
        </w:rPr>
      </w:pPr>
    </w:p>
    <w:p w14:paraId="267A4DB2" w14:textId="0FB162E2" w:rsidR="00B514FF" w:rsidRDefault="00516975" w:rsidP="00DB6C24">
      <w:pPr>
        <w:pStyle w:val="BodyText"/>
      </w:pPr>
      <w:r>
        <w:tab/>
      </w:r>
      <w:r w:rsidR="00B514FF">
        <w:t xml:space="preserve">Ogółem ujmując, w rozdziale </w:t>
      </w:r>
      <w:r w:rsidR="00B514FF" w:rsidRPr="00B514FF">
        <w:t xml:space="preserve">opisano wyniki klasyfikacji znaków drogowych przy użyciu modelu przedstawionego w rozdziale </w:t>
      </w:r>
      <w:r w:rsidR="00B514FF">
        <w:t>IV</w:t>
      </w:r>
      <w:r w:rsidR="007A7E0B">
        <w:t>. Dodatkowo</w:t>
      </w:r>
      <w:r w:rsidR="00B514FF">
        <w:t xml:space="preserve"> w</w:t>
      </w:r>
      <w:r w:rsidR="00B514FF" w:rsidRPr="00B514FF">
        <w:t>yciągnięto na ich podstawie wnioski. W celu oceny skuteczności modelu, użyto popularnych metryk w</w:t>
      </w:r>
      <w:r w:rsidR="007A7E0B">
        <w:t> </w:t>
      </w:r>
      <w:r w:rsidR="00B514FF" w:rsidRPr="00B514FF">
        <w:t xml:space="preserve">uczeniu maszynowym, takich jak trafność, precyzja, </w:t>
      </w:r>
      <w:r w:rsidR="00B514FF">
        <w:t>czułość</w:t>
      </w:r>
      <w:r w:rsidR="00B514FF" w:rsidRPr="00B514FF">
        <w:t xml:space="preserve"> i f1</w:t>
      </w:r>
      <w:r w:rsidR="00B514FF">
        <w:t xml:space="preserve"> score</w:t>
      </w:r>
      <w:r w:rsidR="00B514FF" w:rsidRPr="00B514FF">
        <w:t xml:space="preserve">. </w:t>
      </w:r>
      <w:r w:rsidR="00B514FF">
        <w:t>Trafność</w:t>
      </w:r>
      <w:r w:rsidR="00B514FF" w:rsidRPr="00B514FF">
        <w:t xml:space="preserve"> modelu był</w:t>
      </w:r>
      <w:r w:rsidR="00B514FF">
        <w:t>a</w:t>
      </w:r>
      <w:r w:rsidR="00B514FF" w:rsidRPr="00B514FF">
        <w:t xml:space="preserve"> bardzo dobr</w:t>
      </w:r>
      <w:r w:rsidR="00B514FF">
        <w:t>a</w:t>
      </w:r>
      <w:r w:rsidR="00B514FF" w:rsidRPr="00B514FF">
        <w:t xml:space="preserve"> i wy</w:t>
      </w:r>
      <w:r w:rsidR="00B514FF">
        <w:t>niosła</w:t>
      </w:r>
      <w:r w:rsidR="00B514FF" w:rsidRPr="00B514FF">
        <w:t xml:space="preserve"> około 99%. </w:t>
      </w:r>
      <w:r w:rsidR="00B514FF">
        <w:t>Inne metryki również wskazały na bardzo dobre wyniki sieci. Co ważne, niedoszło do jej przeuczenia. Porównano także otrzymane rezultaty z innymi modelami. Na ich tle wypadają one dobrze, jeśli weźmie się pod uwagę liczbę parametrów potrzebnych do wytrenowania model</w:t>
      </w:r>
      <w:r w:rsidR="00D93A47">
        <w:t>u</w:t>
      </w:r>
      <w:r w:rsidR="00B514FF">
        <w:t>. Najlepszy model potrzebował ich przeszło 14 milionów</w:t>
      </w:r>
      <w:r w:rsidR="00F92CB5">
        <w:t xml:space="preserve">, </w:t>
      </w:r>
      <w:r w:rsidR="00B514FF">
        <w:t>w porównaniu z 0.7 milion</w:t>
      </w:r>
      <w:r w:rsidR="004D5316">
        <w:t>a</w:t>
      </w:r>
      <w:r w:rsidR="00B514FF">
        <w:t xml:space="preserve"> w</w:t>
      </w:r>
      <w:r w:rsidR="0076703D">
        <w:t> </w:t>
      </w:r>
      <w:r w:rsidR="00B514FF">
        <w:t xml:space="preserve">stworzonym </w:t>
      </w:r>
      <w:r w:rsidR="00F51145">
        <w:t xml:space="preserve">w tej pracy </w:t>
      </w:r>
      <w:r w:rsidR="00B514FF">
        <w:t>modelu.</w:t>
      </w:r>
    </w:p>
    <w:p w14:paraId="349BB245" w14:textId="71E5A010" w:rsidR="00DB6C24" w:rsidRPr="00030C6B" w:rsidRDefault="00B514FF" w:rsidP="00B514FF">
      <w:r>
        <w:br w:type="page"/>
      </w:r>
    </w:p>
    <w:p w14:paraId="6C684762" w14:textId="5CE91E14" w:rsidR="004D4683" w:rsidRDefault="004D4683" w:rsidP="004D4683">
      <w:pPr>
        <w:pStyle w:val="Heading1"/>
        <w:rPr>
          <w:lang w:val="en-US"/>
        </w:rPr>
      </w:pPr>
      <w:r w:rsidRPr="00030C6B">
        <w:lastRenderedPageBreak/>
        <w:t xml:space="preserve"> </w:t>
      </w:r>
      <w:bookmarkStart w:id="60" w:name="_Toc134982600"/>
      <w:bookmarkStart w:id="61" w:name="_Toc135162698"/>
      <w:r w:rsidR="005D390B">
        <w:rPr>
          <w:lang w:val="en-US"/>
        </w:rPr>
        <w:t>Podsumowanie</w:t>
      </w:r>
      <w:bookmarkEnd w:id="60"/>
      <w:bookmarkEnd w:id="61"/>
    </w:p>
    <w:p w14:paraId="66AAE8D2" w14:textId="75806334" w:rsidR="00F04CA0" w:rsidRDefault="00E351AB" w:rsidP="00F04CA0">
      <w:pPr>
        <w:pStyle w:val="BodyText"/>
      </w:pPr>
      <w:r w:rsidRPr="00DE3E2A">
        <w:tab/>
      </w:r>
      <w:r>
        <w:t>Zadaniem pracy było</w:t>
      </w:r>
      <w:r w:rsidR="006C4628">
        <w:t xml:space="preserve"> pokazanie zastosowania konwolucyjnej sieci neuronowej w celu klasyfikacji znaków drogowych. Dlatego też </w:t>
      </w:r>
      <w:r>
        <w:t>stworz</w:t>
      </w:r>
      <w:r w:rsidR="006C4628">
        <w:t>ono</w:t>
      </w:r>
      <w:r>
        <w:t xml:space="preserve"> lekki obliczeniowo, </w:t>
      </w:r>
      <w:r w:rsidR="006C4628">
        <w:t>prosty</w:t>
      </w:r>
      <w:r>
        <w:t xml:space="preserve"> a jednocześnie skuteczn</w:t>
      </w:r>
      <w:r w:rsidR="009B7490">
        <w:t>y</w:t>
      </w:r>
      <w:r>
        <w:t xml:space="preserve"> model. </w:t>
      </w:r>
      <w:r w:rsidR="003B308A">
        <w:t>Trenowanie</w:t>
      </w:r>
      <w:r w:rsidR="00F04CA0">
        <w:t xml:space="preserve"> i testowanie sieci odbyło się na zbiorze niemieckich znaków drogowych GTSRB. </w:t>
      </w:r>
      <w:r w:rsidR="00F04CA0" w:rsidRPr="00D91284">
        <w:t>Pierwotn</w:t>
      </w:r>
      <w:r w:rsidR="00F04CA0">
        <w:t>e</w:t>
      </w:r>
      <w:r w:rsidR="00F04CA0" w:rsidRPr="00D91284">
        <w:t xml:space="preserve"> model</w:t>
      </w:r>
      <w:r w:rsidR="00F04CA0">
        <w:t>e</w:t>
      </w:r>
      <w:r w:rsidR="00F04CA0" w:rsidRPr="00D91284">
        <w:t xml:space="preserve"> nie spełnił</w:t>
      </w:r>
      <w:r w:rsidR="00F04CA0">
        <w:t>y</w:t>
      </w:r>
      <w:r w:rsidR="00F04CA0" w:rsidRPr="00D91284">
        <w:t xml:space="preserve"> wszystkich oczekiwań</w:t>
      </w:r>
      <w:r w:rsidR="00F04CA0">
        <w:t xml:space="preserve">, jednak po rozbudowaniu architektury sieci i fine tuningu hiperparametrów udało </w:t>
      </w:r>
      <w:r w:rsidR="0083663E">
        <w:t xml:space="preserve">się </w:t>
      </w:r>
      <w:r w:rsidR="00F04CA0">
        <w:t>osiągnąć bardzo dobre wyniki</w:t>
      </w:r>
      <w:r w:rsidR="00F04CA0" w:rsidRPr="00D91284">
        <w:t>.</w:t>
      </w:r>
      <w:r w:rsidR="00F04CA0">
        <w:t xml:space="preserve"> Ostatecznie model</w:t>
      </w:r>
      <w:r w:rsidR="00F04CA0" w:rsidRPr="00D91284">
        <w:t xml:space="preserve"> </w:t>
      </w:r>
      <w:r w:rsidR="00F04CA0">
        <w:t xml:space="preserve">składał się z 4 warstw konwolucyjnych, 2 warstw max-poolingu, 4 warstw normalizujących, 4 warstw dropoutu, 3 warstw w pełni połączonych i 1 warstwy do spłaszczania danych. Liczba jej parametrów wyniosła około 0.7 miliona, co w porównaniu z innymi modelami, jest bardzo niskim wynikiem. Natomiast jeśli chodzi o trafność stworzona sieć osiągnęła </w:t>
      </w:r>
      <w:r w:rsidR="00E66A59">
        <w:t>wynik</w:t>
      </w:r>
      <w:r w:rsidR="00F04CA0">
        <w:t xml:space="preserve"> 99% skuteczn</w:t>
      </w:r>
      <w:r w:rsidR="00E66A59">
        <w:t>ych predykcji</w:t>
      </w:r>
      <w:r w:rsidR="00F04CA0">
        <w:t xml:space="preserve">. </w:t>
      </w:r>
      <w:r w:rsidR="00160970">
        <w:t xml:space="preserve">Tak więc model </w:t>
      </w:r>
      <w:r w:rsidR="00160970" w:rsidRPr="00160970">
        <w:t>skutecznie wykrywa i klasyfikuje znaki drogowe o różnych kształtach, rozmiarach i kolorach</w:t>
      </w:r>
      <w:r w:rsidR="00AE076A">
        <w:t>.</w:t>
      </w:r>
      <w:r w:rsidR="00160970">
        <w:t xml:space="preserve"> </w:t>
      </w:r>
      <w:r w:rsidR="00AE076A">
        <w:t>U</w:t>
      </w:r>
      <w:r w:rsidR="00160970">
        <w:t>trzymuj</w:t>
      </w:r>
      <w:r w:rsidR="00AE076A">
        <w:t>e</w:t>
      </w:r>
      <w:r w:rsidR="00160970">
        <w:t xml:space="preserve"> </w:t>
      </w:r>
      <w:r w:rsidR="00AE076A">
        <w:t xml:space="preserve">jednocześnie </w:t>
      </w:r>
      <w:r w:rsidR="00160970">
        <w:t>bardzo wysoką trafność w</w:t>
      </w:r>
      <w:r w:rsidR="0076703D">
        <w:t> </w:t>
      </w:r>
      <w:r w:rsidR="00160970">
        <w:t>klasyfikowan</w:t>
      </w:r>
      <w:r w:rsidR="00E66A59">
        <w:t>iu</w:t>
      </w:r>
      <w:r w:rsidR="00160970">
        <w:t xml:space="preserve"> znaków drogowych na przestrzeni wszystkich klas.</w:t>
      </w:r>
      <w:r w:rsidR="00160970" w:rsidRPr="00160970">
        <w:t xml:space="preserve"> </w:t>
      </w:r>
      <w:r w:rsidR="00160970">
        <w:t>W</w:t>
      </w:r>
      <w:r w:rsidR="00160970" w:rsidRPr="00160970">
        <w:t>skazuje</w:t>
      </w:r>
      <w:r w:rsidR="00160970">
        <w:t xml:space="preserve"> to</w:t>
      </w:r>
      <w:r w:rsidR="00160970" w:rsidRPr="00160970">
        <w:t xml:space="preserve"> na jego odporność i możliwość adaptacji w rzeczywistych scenariuszach. </w:t>
      </w:r>
      <w:r w:rsidR="003B36CE">
        <w:t>Dodatkowo j</w:t>
      </w:r>
      <w:r w:rsidR="00F04CA0">
        <w:t>est on prosty w budow</w:t>
      </w:r>
      <w:r w:rsidR="003B36CE">
        <w:t xml:space="preserve">ie </w:t>
      </w:r>
      <w:r w:rsidR="00D07748">
        <w:t>i jego</w:t>
      </w:r>
      <w:r w:rsidR="00F04CA0">
        <w:t xml:space="preserve"> architektura jest lekka</w:t>
      </w:r>
      <w:r w:rsidR="003B36CE">
        <w:t>, co świadczy o dobrej wydajności proponowanego modelu.</w:t>
      </w:r>
      <w:r w:rsidR="00D07748">
        <w:t xml:space="preserve"> </w:t>
      </w:r>
    </w:p>
    <w:p w14:paraId="20AC5DA4" w14:textId="2EB9CA10" w:rsidR="00D07748" w:rsidRDefault="00D07748" w:rsidP="00F04CA0">
      <w:pPr>
        <w:pStyle w:val="BodyText"/>
      </w:pPr>
      <w:r>
        <w:tab/>
        <w:t xml:space="preserve">Pracą, którą można by wykonać w przyszłości jest </w:t>
      </w:r>
      <w:r w:rsidR="00AE076A">
        <w:t>skupienie</w:t>
      </w:r>
      <w:r>
        <w:t xml:space="preserve"> się </w:t>
      </w:r>
      <w:r w:rsidR="00AE076A">
        <w:t>na</w:t>
      </w:r>
      <w:r>
        <w:t xml:space="preserve"> </w:t>
      </w:r>
      <w:r w:rsidR="00AE076A">
        <w:t>klasach</w:t>
      </w:r>
      <w:r>
        <w:t>, z którymi model radził sobie najsłabiej</w:t>
      </w:r>
      <w:r w:rsidR="00AE076A">
        <w:t>. Co więcej warto</w:t>
      </w:r>
      <w:r>
        <w:t xml:space="preserve"> </w:t>
      </w:r>
      <w:r w:rsidR="00AE076A">
        <w:t xml:space="preserve">by spojrzeć na </w:t>
      </w:r>
      <w:r>
        <w:t>problem</w:t>
      </w:r>
      <w:r w:rsidR="00AE076A">
        <w:t>y</w:t>
      </w:r>
      <w:r>
        <w:t xml:space="preserve"> </w:t>
      </w:r>
      <w:r w:rsidR="00AE076A">
        <w:t>takie jak</w:t>
      </w:r>
      <w:r>
        <w:t xml:space="preserve"> niedoświetlenie lub prześwietlenie obrazów. Możliwe, że bardziej zaawansowany preprocessing byłby w</w:t>
      </w:r>
      <w:r w:rsidR="0076703D">
        <w:t> </w:t>
      </w:r>
      <w:r>
        <w:t>stanie zniwelować niektóre z tych problemów</w:t>
      </w:r>
      <w:r w:rsidR="00AE076A">
        <w:t>. Pozwoliłoby to</w:t>
      </w:r>
      <w:r>
        <w:t xml:space="preserve"> zwiększyć jeszcze bardziej trafność modelu bez konieczności zwiększania liczby jego parametrów i skomplikowania. </w:t>
      </w:r>
    </w:p>
    <w:p w14:paraId="5B26B8BB" w14:textId="137F49DF" w:rsidR="00D07748" w:rsidRDefault="00D07748" w:rsidP="00F04CA0">
      <w:pPr>
        <w:pStyle w:val="BodyText"/>
      </w:pPr>
      <w:r>
        <w:tab/>
        <w:t>Co więcej ciekawym eksperymentem mogłaby być próba wytrenowania i</w:t>
      </w:r>
      <w:r w:rsidR="0076703D">
        <w:t> </w:t>
      </w:r>
      <w:r>
        <w:t>przetestowania modelu na innych zbiorach znaków drogowych takich jak zbiór belgijski (BTSC).</w:t>
      </w:r>
    </w:p>
    <w:p w14:paraId="6D211DB2" w14:textId="3E077201" w:rsidR="007B0711" w:rsidRPr="00E351AB" w:rsidRDefault="00D07748">
      <w:pPr>
        <w:pStyle w:val="BodyText"/>
      </w:pPr>
      <w:r>
        <w:tab/>
      </w:r>
      <w:r w:rsidR="00E66A59">
        <w:t xml:space="preserve">Innym eksperymentem </w:t>
      </w:r>
      <w:r w:rsidR="00AE076A">
        <w:t>mogłoby</w:t>
      </w:r>
      <w:r w:rsidR="00E66A59">
        <w:t xml:space="preserve"> być wypróbowanie </w:t>
      </w:r>
      <w:r w:rsidR="00A45D9D">
        <w:t>możliwości modelu</w:t>
      </w:r>
      <w:r>
        <w:t xml:space="preserve"> w</w:t>
      </w:r>
      <w:r w:rsidR="0076703D">
        <w:t> </w:t>
      </w:r>
      <w:r>
        <w:t>rzeczywistych warunkach</w:t>
      </w:r>
      <w:r w:rsidR="00AE076A">
        <w:t xml:space="preserve">. </w:t>
      </w:r>
      <w:r w:rsidR="00455DE5">
        <w:t>Wymagałoby</w:t>
      </w:r>
      <w:r w:rsidR="00AE076A">
        <w:t xml:space="preserve"> to</w:t>
      </w:r>
      <w:r w:rsidR="002F7EBF">
        <w:t xml:space="preserve"> obudow</w:t>
      </w:r>
      <w:r w:rsidR="00AE076A">
        <w:t>ania</w:t>
      </w:r>
      <w:r w:rsidR="002F7EBF">
        <w:t xml:space="preserve"> go w bardziej ogólny system, który wpierw lokalizowałby znaki drogowe na drodze, a następnie klasyfik</w:t>
      </w:r>
      <w:r w:rsidR="003253A8">
        <w:t>ował</w:t>
      </w:r>
      <w:r w:rsidR="002F7EBF">
        <w:t xml:space="preserve"> je.</w:t>
      </w:r>
    </w:p>
    <w:p w14:paraId="2A7D2A41" w14:textId="77777777" w:rsidR="007B0711" w:rsidRPr="00E351AB" w:rsidRDefault="007B0711">
      <w:pPr>
        <w:pStyle w:val="BodyText"/>
      </w:pPr>
    </w:p>
    <w:p w14:paraId="4B7A2982" w14:textId="77777777" w:rsidR="007B0711" w:rsidRPr="00E351AB" w:rsidRDefault="007B0711">
      <w:pPr>
        <w:pStyle w:val="BodyText"/>
      </w:pPr>
    </w:p>
    <w:p w14:paraId="23F093D3" w14:textId="0A338989" w:rsidR="00B66FEA" w:rsidRPr="00DE3E2A" w:rsidRDefault="001E1D9C" w:rsidP="00894D09">
      <w:pPr>
        <w:pStyle w:val="Header"/>
        <w:rPr>
          <w:lang w:val="en-GB"/>
        </w:rPr>
      </w:pPr>
      <w:bookmarkStart w:id="62" w:name="_Toc134982601"/>
      <w:bookmarkStart w:id="63" w:name="_Toc135162699"/>
      <w:r w:rsidRPr="00DE3E2A">
        <w:rPr>
          <w:lang w:val="en-GB"/>
        </w:rPr>
        <w:lastRenderedPageBreak/>
        <w:t>BIBLIOGRAFIA</w:t>
      </w:r>
      <w:bookmarkEnd w:id="62"/>
      <w:bookmarkEnd w:id="63"/>
    </w:p>
    <w:p w14:paraId="20EB695C" w14:textId="3DD51D7E" w:rsidR="001E1D9C" w:rsidRPr="001E1D9C" w:rsidRDefault="001E1D9C" w:rsidP="001E1D9C">
      <w:pPr>
        <w:pStyle w:val="Bibliography"/>
        <w:rPr>
          <w:lang w:val="en-GB"/>
        </w:rPr>
      </w:pPr>
      <w:r w:rsidRPr="001E1D9C">
        <w:fldChar w:fldCharType="begin"/>
      </w:r>
      <w:r w:rsidRPr="001E1D9C">
        <w:rPr>
          <w:lang w:val="en-GB"/>
        </w:rPr>
        <w:instrText xml:space="preserve"> ADDIN ZOTERO_BIBL {"uncited":[],"omitted":[],"custom":[]} CSL_BIBLIOGRAPHY </w:instrText>
      </w:r>
      <w:r w:rsidRPr="001E1D9C">
        <w:fldChar w:fldCharType="separate"/>
      </w:r>
      <w:r w:rsidRPr="001E1D9C">
        <w:rPr>
          <w:lang w:val="en-GB"/>
        </w:rPr>
        <w:t>Benson, A, B.C. Tefft, A.M. Svancara, i W.J. Horrey. „Potential Reduction in Crashes, Injuries and Deaths from Large-Scale Deployment of Advanced Driver Assistance Systems”. AAA Foundation for Traffic Safety, 26 wrzesień 2018. https://aaafoundation.org/potential-reduction-in-crashes-injuries-and-deaths-from-large-scale-deployment-of-advanced-driver-assistance-systems/.</w:t>
      </w:r>
    </w:p>
    <w:p w14:paraId="3351F3E1" w14:textId="77777777" w:rsidR="001E1D9C" w:rsidRPr="001E1D9C" w:rsidRDefault="001E1D9C" w:rsidP="001E1D9C">
      <w:pPr>
        <w:rPr>
          <w:lang w:val="en-GB"/>
        </w:rPr>
      </w:pPr>
    </w:p>
    <w:p w14:paraId="0235A2A7" w14:textId="77777777" w:rsidR="001E1D9C" w:rsidRPr="001E1D9C" w:rsidRDefault="001E1D9C" w:rsidP="001E1D9C">
      <w:pPr>
        <w:pStyle w:val="Bibliography"/>
        <w:rPr>
          <w:lang w:val="en-GB"/>
        </w:rPr>
      </w:pPr>
      <w:r w:rsidRPr="001E1D9C">
        <w:rPr>
          <w:lang w:val="de-DE"/>
        </w:rPr>
        <w:t xml:space="preserve">Brookhuis, Karel A., Dick de Waard, i Wiel H. Janssen. </w:t>
      </w:r>
      <w:r w:rsidRPr="001E1D9C">
        <w:rPr>
          <w:lang w:val="en-GB"/>
        </w:rPr>
        <w:t xml:space="preserve">„Behavioural Impacts of Advanced Driver Assistance Systems–an Overview”. </w:t>
      </w:r>
      <w:r w:rsidRPr="001E1D9C">
        <w:rPr>
          <w:i/>
          <w:iCs/>
          <w:lang w:val="en-GB"/>
        </w:rPr>
        <w:t>European Journal of Transport and Infrastructure Research</w:t>
      </w:r>
      <w:r w:rsidRPr="001E1D9C">
        <w:rPr>
          <w:lang w:val="en-GB"/>
        </w:rPr>
        <w:t xml:space="preserve"> 1, nr 3 (1 czerwiec 2001). https://doi.org/10.18757/ejtir.2001.1.3.3667.</w:t>
      </w:r>
    </w:p>
    <w:p w14:paraId="79A96198" w14:textId="77777777" w:rsidR="001E1D9C" w:rsidRPr="001E1D9C" w:rsidRDefault="001E1D9C" w:rsidP="001E1D9C">
      <w:pPr>
        <w:rPr>
          <w:lang w:val="en-GB"/>
        </w:rPr>
      </w:pPr>
    </w:p>
    <w:p w14:paraId="5EAD84EF" w14:textId="77777777" w:rsidR="001E1D9C" w:rsidRPr="001E1D9C" w:rsidRDefault="001E1D9C" w:rsidP="001E1D9C">
      <w:pPr>
        <w:pStyle w:val="Bibliography"/>
        <w:rPr>
          <w:lang w:val="de-DE"/>
        </w:rPr>
      </w:pPr>
      <w:r w:rsidRPr="001E1D9C">
        <w:rPr>
          <w:lang w:val="en-GB"/>
        </w:rPr>
        <w:t xml:space="preserve">Chellapilla, Kumar, Sidd Puri, i Patrice Simard. „High Performance Convolutional Neural Networks for Document Processing”. </w:t>
      </w:r>
      <w:r w:rsidRPr="001E1D9C">
        <w:rPr>
          <w:lang w:val="de-DE"/>
        </w:rPr>
        <w:t>Suvisoft, 2006. https://hal.inria.fr/inria-00112631.</w:t>
      </w:r>
    </w:p>
    <w:p w14:paraId="384BF477" w14:textId="77777777" w:rsidR="001E1D9C" w:rsidRPr="001E1D9C" w:rsidRDefault="001E1D9C" w:rsidP="001E1D9C">
      <w:pPr>
        <w:rPr>
          <w:lang w:val="de-DE"/>
        </w:rPr>
      </w:pPr>
    </w:p>
    <w:p w14:paraId="41D19B5E" w14:textId="77777777" w:rsidR="001E1D9C" w:rsidRPr="001E1D9C" w:rsidRDefault="001E1D9C" w:rsidP="001E1D9C">
      <w:pPr>
        <w:pStyle w:val="Bibliography"/>
        <w:rPr>
          <w:lang w:val="en-GB"/>
        </w:rPr>
      </w:pPr>
      <w:r w:rsidRPr="001E1D9C">
        <w:rPr>
          <w:lang w:val="de-DE"/>
        </w:rPr>
        <w:t xml:space="preserve">Cireşan, Dan, Ueli Meier, Jonathan Masci, i Jürgen Schmidhuber. </w:t>
      </w:r>
      <w:r w:rsidRPr="001E1D9C">
        <w:rPr>
          <w:lang w:val="en-GB"/>
        </w:rPr>
        <w:t xml:space="preserve">„Multi-Column Deep Neural Network for Traffic Sign Classification”. </w:t>
      </w:r>
      <w:r w:rsidRPr="001E1D9C">
        <w:rPr>
          <w:i/>
          <w:iCs/>
          <w:lang w:val="en-GB"/>
        </w:rPr>
        <w:t>Neural Networks</w:t>
      </w:r>
      <w:r w:rsidRPr="001E1D9C">
        <w:rPr>
          <w:lang w:val="en-GB"/>
        </w:rPr>
        <w:t>, Selected Papers from IJCNN 2011, 32 (1 sierpień 2012): 333–38. https://doi.org/10.1016/j.neunet.2012.02.023.</w:t>
      </w:r>
    </w:p>
    <w:p w14:paraId="547A3C48" w14:textId="77777777" w:rsidR="001E1D9C" w:rsidRPr="001E1D9C" w:rsidRDefault="001E1D9C" w:rsidP="001E1D9C">
      <w:pPr>
        <w:rPr>
          <w:lang w:val="en-GB"/>
        </w:rPr>
      </w:pPr>
    </w:p>
    <w:p w14:paraId="21424E20" w14:textId="77777777" w:rsidR="001E1D9C" w:rsidRPr="001E1D9C" w:rsidRDefault="001E1D9C" w:rsidP="001E1D9C">
      <w:pPr>
        <w:pStyle w:val="Bibliography"/>
        <w:rPr>
          <w:lang w:val="en-GB"/>
        </w:rPr>
      </w:pPr>
      <w:r w:rsidRPr="001E1D9C">
        <w:rPr>
          <w:lang w:val="de-DE"/>
        </w:rPr>
        <w:t xml:space="preserve">Debevec, Paul E, i Jitendra Malik. </w:t>
      </w:r>
      <w:r w:rsidRPr="001E1D9C">
        <w:rPr>
          <w:lang w:val="en-GB"/>
        </w:rPr>
        <w:t>„Recovering High Dynamic Range Radiance Maps from Photographs”, b.d.</w:t>
      </w:r>
    </w:p>
    <w:p w14:paraId="4C379030" w14:textId="77777777" w:rsidR="001E1D9C" w:rsidRPr="001E1D9C" w:rsidRDefault="001E1D9C" w:rsidP="001E1D9C">
      <w:pPr>
        <w:rPr>
          <w:lang w:val="en-GB"/>
        </w:rPr>
      </w:pPr>
    </w:p>
    <w:p w14:paraId="07BBE776" w14:textId="77777777" w:rsidR="001E1D9C" w:rsidRPr="001E1D9C" w:rsidRDefault="001E1D9C" w:rsidP="001E1D9C">
      <w:pPr>
        <w:pStyle w:val="Bibliography"/>
        <w:rPr>
          <w:lang w:val="en-GB"/>
        </w:rPr>
      </w:pPr>
      <w:r w:rsidRPr="001E1D9C">
        <w:rPr>
          <w:lang w:val="en-GB"/>
        </w:rPr>
        <w:t xml:space="preserve">Escalera, Sergio, Xavier Baró, Oriol Pujol, Jordi Vitrià, i Petia Radeva. </w:t>
      </w:r>
      <w:r w:rsidRPr="001E1D9C">
        <w:rPr>
          <w:i/>
          <w:iCs/>
          <w:lang w:val="en-GB"/>
        </w:rPr>
        <w:t>Traffic-Sign Recognition Systems</w:t>
      </w:r>
      <w:r w:rsidRPr="001E1D9C">
        <w:rPr>
          <w:lang w:val="en-GB"/>
        </w:rPr>
        <w:t>. SpringerBriefs in Computer Science. London: Springer, 2011. https://doi.org/10.1007/978-1-4471-2245-6.</w:t>
      </w:r>
    </w:p>
    <w:p w14:paraId="36819505" w14:textId="77777777" w:rsidR="001E1D9C" w:rsidRPr="001E1D9C" w:rsidRDefault="001E1D9C" w:rsidP="001E1D9C">
      <w:pPr>
        <w:rPr>
          <w:lang w:val="en-GB"/>
        </w:rPr>
      </w:pPr>
    </w:p>
    <w:p w14:paraId="140A6209" w14:textId="77777777" w:rsidR="001E1D9C" w:rsidRPr="001E1D9C" w:rsidRDefault="001E1D9C" w:rsidP="001E1D9C">
      <w:pPr>
        <w:pStyle w:val="Bibliography"/>
        <w:rPr>
          <w:lang w:val="en-GB"/>
        </w:rPr>
      </w:pPr>
      <w:r w:rsidRPr="001E1D9C">
        <w:rPr>
          <w:lang w:val="en-GB"/>
        </w:rPr>
        <w:t xml:space="preserve">Fukushima, Kunihiko. „Neocognitron: A Self-Organizing Neural Network Model for a Mechanism of Pattern Recognition Unaffected by Shift in Position”. </w:t>
      </w:r>
      <w:r w:rsidRPr="001E1D9C">
        <w:rPr>
          <w:i/>
          <w:iCs/>
          <w:lang w:val="en-GB"/>
        </w:rPr>
        <w:t>Biological Cybernetics</w:t>
      </w:r>
      <w:r w:rsidRPr="001E1D9C">
        <w:rPr>
          <w:lang w:val="en-GB"/>
        </w:rPr>
        <w:t xml:space="preserve"> 36, nr 4 (kwiecień 1980): 193–202. https://doi.org/10.1007/BF00344251</w:t>
      </w:r>
    </w:p>
    <w:p w14:paraId="4EAB586F" w14:textId="243EB09E" w:rsidR="001E1D9C" w:rsidRPr="001E1D9C" w:rsidRDefault="001E1D9C" w:rsidP="001E1D9C">
      <w:pPr>
        <w:pStyle w:val="Bibliography"/>
        <w:rPr>
          <w:lang w:val="en-GB"/>
        </w:rPr>
      </w:pPr>
      <w:r w:rsidRPr="001E1D9C">
        <w:rPr>
          <w:lang w:val="en-GB"/>
        </w:rPr>
        <w:t>.</w:t>
      </w:r>
    </w:p>
    <w:p w14:paraId="1E6C6781" w14:textId="77777777" w:rsidR="001E1D9C" w:rsidRPr="001E1D9C" w:rsidRDefault="001E1D9C" w:rsidP="001E1D9C">
      <w:pPr>
        <w:pStyle w:val="Bibliography"/>
        <w:rPr>
          <w:lang w:val="en-GB"/>
        </w:rPr>
      </w:pPr>
      <w:r w:rsidRPr="001E1D9C">
        <w:rPr>
          <w:lang w:val="en-GB"/>
        </w:rPr>
        <w:t xml:space="preserve">Habibi Aghdam, Hamed, Elnaz Jahani Heravi, i Domenec Puig. „A Practical Approach for Detection and Classification of Traffic Signs Using Convolutional Neural Networks”. </w:t>
      </w:r>
      <w:r w:rsidRPr="001E1D9C">
        <w:rPr>
          <w:i/>
          <w:iCs/>
          <w:lang w:val="en-GB"/>
        </w:rPr>
        <w:t>Robotics and Autonomous Systems</w:t>
      </w:r>
      <w:r w:rsidRPr="001E1D9C">
        <w:rPr>
          <w:lang w:val="en-GB"/>
        </w:rPr>
        <w:t xml:space="preserve"> 84 (1 październik 2016): 97–112. https://doi.org/10.1016/j.robot.2016.07.003.</w:t>
      </w:r>
    </w:p>
    <w:p w14:paraId="0BC025B7" w14:textId="77777777" w:rsidR="001E1D9C" w:rsidRPr="001E1D9C" w:rsidRDefault="001E1D9C" w:rsidP="001E1D9C">
      <w:pPr>
        <w:rPr>
          <w:lang w:val="en-GB"/>
        </w:rPr>
      </w:pPr>
    </w:p>
    <w:p w14:paraId="3FCB76C9" w14:textId="77777777" w:rsidR="001E1D9C" w:rsidRPr="001E1D9C" w:rsidRDefault="001E1D9C" w:rsidP="001E1D9C">
      <w:pPr>
        <w:pStyle w:val="Bibliography"/>
        <w:rPr>
          <w:lang w:val="en-GB"/>
        </w:rPr>
      </w:pPr>
      <w:r w:rsidRPr="001E1D9C">
        <w:rPr>
          <w:lang w:val="en-GB"/>
        </w:rPr>
        <w:t xml:space="preserve">Haque, Wasif Arman, Samin Arefin, A. S. M. Shihavuddin, i Muhammad Abul Hasan. „DeepThin: A Novel Lightweight CNN Architecture for Traffic Sign Recognition without GPU Requirements”. </w:t>
      </w:r>
      <w:r w:rsidRPr="001E1D9C">
        <w:rPr>
          <w:i/>
          <w:iCs/>
          <w:lang w:val="en-GB"/>
        </w:rPr>
        <w:t>Expert Systems with Applications</w:t>
      </w:r>
      <w:r w:rsidRPr="001E1D9C">
        <w:rPr>
          <w:lang w:val="en-GB"/>
        </w:rPr>
        <w:t xml:space="preserve"> 168 (15 kwiecień 2021): 114481. https://doi.org/10.1016/j.eswa.2020.114481.</w:t>
      </w:r>
    </w:p>
    <w:p w14:paraId="1D30DCD1" w14:textId="77777777" w:rsidR="001E1D9C" w:rsidRPr="001E1D9C" w:rsidRDefault="001E1D9C" w:rsidP="001E1D9C">
      <w:pPr>
        <w:rPr>
          <w:lang w:val="en-GB"/>
        </w:rPr>
      </w:pPr>
    </w:p>
    <w:p w14:paraId="7B98DC53" w14:textId="77777777" w:rsidR="001E1D9C" w:rsidRPr="001E1D9C" w:rsidRDefault="001E1D9C" w:rsidP="001E1D9C">
      <w:pPr>
        <w:pStyle w:val="Bibliography"/>
        <w:rPr>
          <w:lang w:val="en-GB"/>
        </w:rPr>
      </w:pPr>
      <w:r w:rsidRPr="001E1D9C">
        <w:rPr>
          <w:lang w:val="en-GB"/>
        </w:rPr>
        <w:t>He, Kaiming, Xiangyu Zhang, Shaoqing Ren, i Jian Sun. „Deep Residual Learning for Image Recognition”. arXiv, 10 grudzień 2015. https://doi.org/10.48550/arXiv.1512.03385.</w:t>
      </w:r>
    </w:p>
    <w:p w14:paraId="32495E27" w14:textId="77777777" w:rsidR="001E1D9C" w:rsidRPr="001E1D9C" w:rsidRDefault="001E1D9C" w:rsidP="001E1D9C">
      <w:pPr>
        <w:pStyle w:val="Bibliography"/>
        <w:rPr>
          <w:lang w:val="en-GB"/>
        </w:rPr>
      </w:pPr>
      <w:r w:rsidRPr="00514A06">
        <w:rPr>
          <w:lang w:val="en-GB"/>
        </w:rPr>
        <w:lastRenderedPageBreak/>
        <w:t xml:space="preserve">Hubel, D. H., i T. N. Wiesel. </w:t>
      </w:r>
      <w:r w:rsidRPr="001E1D9C">
        <w:rPr>
          <w:lang w:val="en-GB"/>
        </w:rPr>
        <w:t xml:space="preserve">„Receptive fields, binocular interaction and functional architecture in the cat’s visual cortex”. </w:t>
      </w:r>
      <w:r w:rsidRPr="001E1D9C">
        <w:rPr>
          <w:i/>
          <w:iCs/>
          <w:lang w:val="en-GB"/>
        </w:rPr>
        <w:t>The Journal of Physiology</w:t>
      </w:r>
      <w:r w:rsidRPr="001E1D9C">
        <w:rPr>
          <w:lang w:val="en-GB"/>
        </w:rPr>
        <w:t xml:space="preserve"> 160, nr 1 (styczeń 1962): 106-154.2.</w:t>
      </w:r>
    </w:p>
    <w:p w14:paraId="43ADDDB4" w14:textId="77777777" w:rsidR="001E1D9C" w:rsidRPr="001E1D9C" w:rsidRDefault="001E1D9C" w:rsidP="001E1D9C">
      <w:pPr>
        <w:pStyle w:val="Bibliography"/>
        <w:rPr>
          <w:lang w:val="en-GB"/>
        </w:rPr>
      </w:pPr>
      <w:r w:rsidRPr="001E1D9C">
        <w:rPr>
          <w:lang w:val="en-GB"/>
        </w:rPr>
        <w:t xml:space="preserve">———. „Receptive fields of single neurones in the cat’s striate cortex”. </w:t>
      </w:r>
      <w:r w:rsidRPr="001E1D9C">
        <w:rPr>
          <w:i/>
          <w:iCs/>
          <w:lang w:val="en-GB"/>
        </w:rPr>
        <w:t>The Journal of Physiology</w:t>
      </w:r>
      <w:r w:rsidRPr="001E1D9C">
        <w:rPr>
          <w:lang w:val="en-GB"/>
        </w:rPr>
        <w:t xml:space="preserve"> 148, nr 3 (październik 1959): 574–91.</w:t>
      </w:r>
    </w:p>
    <w:p w14:paraId="271371E6" w14:textId="77777777" w:rsidR="001E1D9C" w:rsidRPr="001E1D9C" w:rsidRDefault="001E1D9C" w:rsidP="001E1D9C">
      <w:pPr>
        <w:rPr>
          <w:lang w:val="en-GB"/>
        </w:rPr>
      </w:pPr>
    </w:p>
    <w:p w14:paraId="001F0C93" w14:textId="77777777" w:rsidR="001E1D9C" w:rsidRPr="001E1D9C" w:rsidRDefault="001E1D9C" w:rsidP="001E1D9C">
      <w:pPr>
        <w:pStyle w:val="Bibliography"/>
        <w:rPr>
          <w:lang w:val="en-GB"/>
        </w:rPr>
      </w:pPr>
      <w:r w:rsidRPr="001E1D9C">
        <w:rPr>
          <w:lang w:val="en-GB"/>
        </w:rPr>
        <w:t xml:space="preserve">Krizhevsky, Alex, Ilya Sutskever, i Geoffrey E Hinton. „ImageNet Classification with Deep Convolutional Neural Networks”. W </w:t>
      </w:r>
      <w:r w:rsidRPr="001E1D9C">
        <w:rPr>
          <w:i/>
          <w:iCs/>
          <w:lang w:val="en-GB"/>
        </w:rPr>
        <w:t>Advances in Neural Information Processing Systems</w:t>
      </w:r>
      <w:r w:rsidRPr="001E1D9C">
        <w:rPr>
          <w:lang w:val="en-GB"/>
        </w:rPr>
        <w:t>, T. 25. Curran Associates, Inc., 2012. https://proceedings.neurips.cc/paper/2012/hash/c399862d3b9d6b76c8436e924a68c45b-Abstract.html.</w:t>
      </w:r>
    </w:p>
    <w:p w14:paraId="568AB6D0" w14:textId="77777777" w:rsidR="001E1D9C" w:rsidRPr="001E1D9C" w:rsidRDefault="001E1D9C" w:rsidP="001E1D9C">
      <w:pPr>
        <w:rPr>
          <w:lang w:val="en-GB"/>
        </w:rPr>
      </w:pPr>
    </w:p>
    <w:p w14:paraId="42321022" w14:textId="77777777" w:rsidR="001E1D9C" w:rsidRPr="001E1D9C" w:rsidRDefault="001E1D9C" w:rsidP="001E1D9C">
      <w:pPr>
        <w:pStyle w:val="Bibliography"/>
        <w:rPr>
          <w:lang w:val="en-GB"/>
        </w:rPr>
      </w:pPr>
      <w:r w:rsidRPr="001E1D9C">
        <w:rPr>
          <w:lang w:val="en-GB"/>
        </w:rPr>
        <w:t xml:space="preserve">Krogh, Anders. „What Are Artificial Neural Networks?” </w:t>
      </w:r>
      <w:r w:rsidRPr="001E1D9C">
        <w:rPr>
          <w:i/>
          <w:iCs/>
          <w:lang w:val="en-GB"/>
        </w:rPr>
        <w:t>Nature Biotechnology</w:t>
      </w:r>
      <w:r w:rsidRPr="001E1D9C">
        <w:rPr>
          <w:lang w:val="en-GB"/>
        </w:rPr>
        <w:t xml:space="preserve"> 26, nr 2 (luty 2008): 195–97. https://doi.org/10.1038/nbt1386.</w:t>
      </w:r>
    </w:p>
    <w:p w14:paraId="2BB10EF7" w14:textId="77777777" w:rsidR="001E1D9C" w:rsidRPr="001E1D9C" w:rsidRDefault="001E1D9C" w:rsidP="001E1D9C">
      <w:pPr>
        <w:rPr>
          <w:lang w:val="en-GB"/>
        </w:rPr>
      </w:pPr>
    </w:p>
    <w:p w14:paraId="15A1D30E" w14:textId="77777777" w:rsidR="001E1D9C" w:rsidRPr="001E1D9C" w:rsidRDefault="001E1D9C" w:rsidP="001E1D9C">
      <w:pPr>
        <w:pStyle w:val="Bibliography"/>
        <w:rPr>
          <w:lang w:val="en-GB"/>
        </w:rPr>
      </w:pPr>
      <w:r w:rsidRPr="001E1D9C">
        <w:rPr>
          <w:lang w:val="en-GB"/>
        </w:rPr>
        <w:t xml:space="preserve">Lay, M. G. „HISTORY OF TRAFFIC SIGNS. IN: THE HUMAN FACTORS OF TRANSPORT SIGNS”. </w:t>
      </w:r>
      <w:r w:rsidRPr="001E1D9C">
        <w:rPr>
          <w:i/>
          <w:iCs/>
          <w:lang w:val="en-GB"/>
        </w:rPr>
        <w:t>Publication of: CRC Press LLC</w:t>
      </w:r>
      <w:r w:rsidRPr="001E1D9C">
        <w:rPr>
          <w:lang w:val="en-GB"/>
        </w:rPr>
        <w:t>, 2004. https://trid.trb.org/view/702336.</w:t>
      </w:r>
    </w:p>
    <w:p w14:paraId="596B0517" w14:textId="77777777" w:rsidR="001E1D9C" w:rsidRPr="001E1D9C" w:rsidRDefault="001E1D9C" w:rsidP="001E1D9C">
      <w:pPr>
        <w:rPr>
          <w:lang w:val="en-GB"/>
        </w:rPr>
      </w:pPr>
    </w:p>
    <w:p w14:paraId="7C2A74C2" w14:textId="77777777" w:rsidR="001E1D9C" w:rsidRPr="001E1D9C" w:rsidRDefault="001E1D9C" w:rsidP="001E1D9C">
      <w:pPr>
        <w:pStyle w:val="Bibliography"/>
        <w:rPr>
          <w:lang w:val="en-GB"/>
        </w:rPr>
      </w:pPr>
      <w:r w:rsidRPr="001E1D9C">
        <w:rPr>
          <w:lang w:val="en-GB"/>
        </w:rPr>
        <w:t xml:space="preserve">LeCun, Y., B. Boser, J. S. Denker, D. Henderson, R. E. Howard, W. Hubbard, i L. D. Jackel. „Backpropagation Applied to Handwritten Zip Code Recognition”. </w:t>
      </w:r>
      <w:r w:rsidRPr="001E1D9C">
        <w:rPr>
          <w:i/>
          <w:iCs/>
          <w:lang w:val="en-GB"/>
        </w:rPr>
        <w:t>Neural Computation</w:t>
      </w:r>
      <w:r w:rsidRPr="001E1D9C">
        <w:rPr>
          <w:lang w:val="en-GB"/>
        </w:rPr>
        <w:t xml:space="preserve"> 1, nr 4 (grudzień 1989): 541–51. https://doi.org/10.1162/neco.1989.1.4.541.</w:t>
      </w:r>
    </w:p>
    <w:p w14:paraId="50897B9C" w14:textId="77777777" w:rsidR="001E1D9C" w:rsidRPr="001E1D9C" w:rsidRDefault="001E1D9C" w:rsidP="001E1D9C">
      <w:pPr>
        <w:rPr>
          <w:lang w:val="en-GB"/>
        </w:rPr>
      </w:pPr>
    </w:p>
    <w:p w14:paraId="03CE2AEB" w14:textId="77777777" w:rsidR="001E1D9C" w:rsidRPr="001E1D9C" w:rsidRDefault="001E1D9C" w:rsidP="001E1D9C">
      <w:pPr>
        <w:pStyle w:val="Bibliography"/>
        <w:rPr>
          <w:lang w:val="en-GB"/>
        </w:rPr>
      </w:pPr>
      <w:r w:rsidRPr="001E1D9C">
        <w:rPr>
          <w:lang w:val="en-GB"/>
        </w:rPr>
        <w:t xml:space="preserve">Lowe, D.G. „Object recognition from local scale-invariant features”. W </w:t>
      </w:r>
      <w:r w:rsidRPr="001E1D9C">
        <w:rPr>
          <w:i/>
          <w:iCs/>
          <w:lang w:val="en-GB"/>
        </w:rPr>
        <w:t>Proceedings of the Seventh IEEE International Conference on Computer Vision</w:t>
      </w:r>
      <w:r w:rsidRPr="001E1D9C">
        <w:rPr>
          <w:lang w:val="en-GB"/>
        </w:rPr>
        <w:t>, 2:1150–57 t.2, 1999. https://doi.org/10.1109/ICCV.1999.790410.</w:t>
      </w:r>
    </w:p>
    <w:p w14:paraId="56FCAB67" w14:textId="77777777" w:rsidR="001E1D9C" w:rsidRPr="001E1D9C" w:rsidRDefault="001E1D9C" w:rsidP="001E1D9C">
      <w:pPr>
        <w:rPr>
          <w:lang w:val="en-GB"/>
        </w:rPr>
      </w:pPr>
    </w:p>
    <w:p w14:paraId="17513757" w14:textId="77777777" w:rsidR="001E1D9C" w:rsidRPr="001E1D9C" w:rsidRDefault="001E1D9C" w:rsidP="001E1D9C">
      <w:pPr>
        <w:pStyle w:val="Bibliography"/>
        <w:rPr>
          <w:lang w:val="en-GB"/>
        </w:rPr>
      </w:pPr>
      <w:r w:rsidRPr="001E1D9C">
        <w:rPr>
          <w:lang w:val="en-GB"/>
        </w:rPr>
        <w:t xml:space="preserve">Oh, Kyoung-Su, i Keechul Jung. „GPU Implementation of Neural Networks”. </w:t>
      </w:r>
      <w:r w:rsidRPr="001E1D9C">
        <w:rPr>
          <w:i/>
          <w:iCs/>
          <w:lang w:val="en-GB"/>
        </w:rPr>
        <w:t>Pattern Recognition</w:t>
      </w:r>
      <w:r w:rsidRPr="001E1D9C">
        <w:rPr>
          <w:lang w:val="en-GB"/>
        </w:rPr>
        <w:t xml:space="preserve"> 37, nr 6 (czerwiec 2004): 1311–14. https://doi.org/10.1016/j.patcog.2004.01.013.</w:t>
      </w:r>
    </w:p>
    <w:p w14:paraId="122DC527" w14:textId="77777777" w:rsidR="001E1D9C" w:rsidRPr="001E1D9C" w:rsidRDefault="001E1D9C" w:rsidP="001E1D9C">
      <w:pPr>
        <w:rPr>
          <w:lang w:val="en-GB"/>
        </w:rPr>
      </w:pPr>
    </w:p>
    <w:p w14:paraId="21C4C067" w14:textId="77777777" w:rsidR="001E1D9C" w:rsidRPr="001E1D9C" w:rsidRDefault="001E1D9C" w:rsidP="001E1D9C">
      <w:pPr>
        <w:pStyle w:val="Bibliography"/>
        <w:rPr>
          <w:lang w:val="en-GB"/>
        </w:rPr>
      </w:pPr>
      <w:r w:rsidRPr="001E1D9C">
        <w:rPr>
          <w:lang w:val="en-GB"/>
        </w:rPr>
        <w:t>Papert, Seymour A. „The Summer Vision Project”, 1 lipiec 1966. https://dspace.mit.edu/handle/1721.1/6125.</w:t>
      </w:r>
    </w:p>
    <w:p w14:paraId="3E26A921" w14:textId="77777777" w:rsidR="001E1D9C" w:rsidRPr="001E1D9C" w:rsidRDefault="001E1D9C" w:rsidP="001E1D9C">
      <w:pPr>
        <w:rPr>
          <w:lang w:val="en-GB"/>
        </w:rPr>
      </w:pPr>
    </w:p>
    <w:p w14:paraId="1415E0F3" w14:textId="77777777" w:rsidR="001E1D9C" w:rsidRPr="001E1D9C" w:rsidRDefault="001E1D9C" w:rsidP="001E1D9C">
      <w:pPr>
        <w:pStyle w:val="Bibliography"/>
        <w:rPr>
          <w:lang w:val="en-GB"/>
        </w:rPr>
      </w:pPr>
      <w:r w:rsidRPr="001E1D9C">
        <w:rPr>
          <w:lang w:val="en-GB"/>
        </w:rPr>
        <w:t xml:space="preserve">Peden, M. M., i World Health Organization, red. </w:t>
      </w:r>
      <w:r w:rsidRPr="001E1D9C">
        <w:rPr>
          <w:i/>
          <w:iCs/>
          <w:lang w:val="en-GB"/>
        </w:rPr>
        <w:t>World Report on Road Traffic Injury Prevention</w:t>
      </w:r>
      <w:r w:rsidRPr="001E1D9C">
        <w:rPr>
          <w:lang w:val="en-GB"/>
        </w:rPr>
        <w:t>. Geneva: World Health Organization, 2004.</w:t>
      </w:r>
    </w:p>
    <w:p w14:paraId="02A5D500" w14:textId="77777777" w:rsidR="001E1D9C" w:rsidRPr="001E1D9C" w:rsidRDefault="001E1D9C" w:rsidP="001E1D9C">
      <w:pPr>
        <w:rPr>
          <w:lang w:val="en-GB"/>
        </w:rPr>
      </w:pPr>
    </w:p>
    <w:p w14:paraId="2663803A" w14:textId="77777777" w:rsidR="001E1D9C" w:rsidRPr="001E1D9C" w:rsidRDefault="001E1D9C" w:rsidP="001E1D9C">
      <w:pPr>
        <w:pStyle w:val="Bibliography"/>
        <w:rPr>
          <w:lang w:val="en-GB"/>
        </w:rPr>
      </w:pPr>
      <w:r w:rsidRPr="001E1D9C">
        <w:rPr>
          <w:lang w:val="en-GB"/>
        </w:rPr>
        <w:t xml:space="preserve">Priese, L., J. Klieber, R. Lakmann, V. Rehrmann, i R. Schian. „New results on traffic sign recognition”. W </w:t>
      </w:r>
      <w:r w:rsidRPr="001E1D9C">
        <w:rPr>
          <w:i/>
          <w:iCs/>
          <w:lang w:val="en-GB"/>
        </w:rPr>
        <w:t>Proceedings of the Intelligent Vehicles ’94 Symposium</w:t>
      </w:r>
      <w:r w:rsidRPr="001E1D9C">
        <w:rPr>
          <w:lang w:val="en-GB"/>
        </w:rPr>
        <w:t>, 249–54. Paris, France: IEEE, 1994. https://doi.org/10.1109/IVS.1994.639514.</w:t>
      </w:r>
    </w:p>
    <w:p w14:paraId="3F98146D" w14:textId="77777777" w:rsidR="001E1D9C" w:rsidRPr="001E1D9C" w:rsidRDefault="001E1D9C" w:rsidP="001E1D9C">
      <w:pPr>
        <w:rPr>
          <w:lang w:val="en-GB"/>
        </w:rPr>
      </w:pPr>
    </w:p>
    <w:p w14:paraId="523B0284" w14:textId="77777777" w:rsidR="001E1D9C" w:rsidRPr="001E1D9C" w:rsidRDefault="001E1D9C" w:rsidP="001E1D9C">
      <w:pPr>
        <w:pStyle w:val="Bibliography"/>
        <w:rPr>
          <w:lang w:val="en-GB"/>
        </w:rPr>
      </w:pPr>
      <w:r w:rsidRPr="001E1D9C">
        <w:rPr>
          <w:lang w:val="en-GB"/>
        </w:rPr>
        <w:t>Roberts, Lawrence G. „Machine Perception of Three-Dimensional Solids”. Thesis, Massachusetts Institute of Technology, 1963. https://dspace.mit.edu/handle/1721.1/11589.</w:t>
      </w:r>
    </w:p>
    <w:p w14:paraId="68C99948" w14:textId="77777777" w:rsidR="001E1D9C" w:rsidRPr="001E1D9C" w:rsidRDefault="001E1D9C" w:rsidP="001E1D9C">
      <w:pPr>
        <w:rPr>
          <w:lang w:val="en-GB"/>
        </w:rPr>
      </w:pPr>
    </w:p>
    <w:p w14:paraId="3CDC6CCD" w14:textId="77777777" w:rsidR="001E1D9C" w:rsidRPr="001E1D9C" w:rsidRDefault="001E1D9C" w:rsidP="001E1D9C">
      <w:pPr>
        <w:pStyle w:val="Bibliography"/>
        <w:rPr>
          <w:lang w:val="en-GB"/>
        </w:rPr>
      </w:pPr>
      <w:r w:rsidRPr="001E1D9C">
        <w:rPr>
          <w:lang w:val="en-GB"/>
        </w:rPr>
        <w:t xml:space="preserve">Stallkamp, Johannes, Marc Schlipsing, Jan Salmen, i Christian Igel. „The German Traffic Sign Recognition Benchmark: A multi-class classification competition”. W </w:t>
      </w:r>
      <w:r w:rsidRPr="001E1D9C">
        <w:rPr>
          <w:i/>
          <w:iCs/>
          <w:lang w:val="en-GB"/>
        </w:rPr>
        <w:t>The 2011 International Joint Conference on Neural Networks</w:t>
      </w:r>
      <w:r w:rsidRPr="001E1D9C">
        <w:rPr>
          <w:lang w:val="en-GB"/>
        </w:rPr>
        <w:t>, 1453–60, 2011. https://doi.org/10.1109/IJCNN.2011.6033395.</w:t>
      </w:r>
    </w:p>
    <w:p w14:paraId="3D2D0747" w14:textId="77777777" w:rsidR="001E1D9C" w:rsidRPr="001E1D9C" w:rsidRDefault="001E1D9C" w:rsidP="001E1D9C">
      <w:pPr>
        <w:rPr>
          <w:lang w:val="en-GB"/>
        </w:rPr>
      </w:pPr>
    </w:p>
    <w:p w14:paraId="6F46CF0F" w14:textId="77777777" w:rsidR="001E1D9C" w:rsidRPr="001E1D9C" w:rsidRDefault="001E1D9C" w:rsidP="001E1D9C">
      <w:pPr>
        <w:pStyle w:val="Bibliography"/>
        <w:rPr>
          <w:lang w:val="en-GB"/>
        </w:rPr>
      </w:pPr>
      <w:r w:rsidRPr="001E1D9C">
        <w:rPr>
          <w:lang w:val="en-GB"/>
        </w:rPr>
        <w:t xml:space="preserve">Viola, P., i M. Jones. „Rapid Object Detection Using a Boosted Cascade of Simple Features”. W </w:t>
      </w:r>
      <w:r w:rsidRPr="001E1D9C">
        <w:rPr>
          <w:i/>
          <w:iCs/>
          <w:lang w:val="en-GB"/>
        </w:rPr>
        <w:t>Proceedings of the 2001 IEEE Computer Society Conference on Computer Vision and Pattern Recognition. CVPR 2001</w:t>
      </w:r>
      <w:r w:rsidRPr="001E1D9C">
        <w:rPr>
          <w:lang w:val="en-GB"/>
        </w:rPr>
        <w:t>, 1:I-511-I–518. Kauai, HI, USA: IEEE Comput. Soc, 2001. https://doi.org/10.1109/CVPR.2001.990517.</w:t>
      </w:r>
    </w:p>
    <w:p w14:paraId="6C8ABA00" w14:textId="77777777" w:rsidR="001E1D9C" w:rsidRPr="001E1D9C" w:rsidRDefault="001E1D9C" w:rsidP="001E1D9C">
      <w:pPr>
        <w:rPr>
          <w:lang w:val="en-GB"/>
        </w:rPr>
      </w:pPr>
    </w:p>
    <w:p w14:paraId="0A826372" w14:textId="77777777" w:rsidR="001E1D9C" w:rsidRPr="001E1D9C" w:rsidRDefault="001E1D9C" w:rsidP="001E1D9C">
      <w:pPr>
        <w:pStyle w:val="Bibliography"/>
        <w:rPr>
          <w:lang w:val="en-GB"/>
        </w:rPr>
      </w:pPr>
      <w:r w:rsidRPr="001E1D9C">
        <w:rPr>
          <w:lang w:val="en-GB"/>
        </w:rPr>
        <w:t xml:space="preserve">Waibel, A., T. Hanazawa, G. Hinton, K. Shikano, i K.J. Lang. „Phoneme recognition using time-delay neural networks”. </w:t>
      </w:r>
      <w:r w:rsidRPr="001E1D9C">
        <w:rPr>
          <w:i/>
          <w:iCs/>
          <w:lang w:val="en-GB"/>
        </w:rPr>
        <w:t>IEEE Transactions on Acoustics, Speech, and Signal Processing</w:t>
      </w:r>
      <w:r w:rsidRPr="001E1D9C">
        <w:rPr>
          <w:lang w:val="en-GB"/>
        </w:rPr>
        <w:t xml:space="preserve"> 37, nr 3 (marzec 1989): 328–39. https://doi.org/10.1109/29.21701.</w:t>
      </w:r>
    </w:p>
    <w:p w14:paraId="42293ED2" w14:textId="77777777" w:rsidR="001E1D9C" w:rsidRPr="001E1D9C" w:rsidRDefault="001E1D9C" w:rsidP="001E1D9C">
      <w:pPr>
        <w:rPr>
          <w:lang w:val="en-GB"/>
        </w:rPr>
      </w:pPr>
    </w:p>
    <w:p w14:paraId="472DBC98" w14:textId="77777777" w:rsidR="001E1D9C" w:rsidRPr="001E1D9C" w:rsidRDefault="001E1D9C" w:rsidP="001E1D9C">
      <w:pPr>
        <w:pStyle w:val="Bibliography"/>
        <w:rPr>
          <w:lang w:val="en-GB"/>
        </w:rPr>
      </w:pPr>
      <w:r w:rsidRPr="001E1D9C">
        <w:rPr>
          <w:lang w:val="en-GB"/>
        </w:rPr>
        <w:t xml:space="preserve">World Health Organization. </w:t>
      </w:r>
      <w:r w:rsidRPr="001E1D9C">
        <w:rPr>
          <w:i/>
          <w:iCs/>
          <w:lang w:val="en-GB"/>
        </w:rPr>
        <w:t>Global Status Report on Road Safety 2018: Supporting a Decade of Action</w:t>
      </w:r>
      <w:r w:rsidRPr="001E1D9C">
        <w:rPr>
          <w:lang w:val="en-GB"/>
        </w:rPr>
        <w:t>. Geneva, Switzerland: WHO, 2018.</w:t>
      </w:r>
    </w:p>
    <w:p w14:paraId="33DE6E6A" w14:textId="77777777" w:rsidR="001E1D9C" w:rsidRPr="001E1D9C" w:rsidRDefault="001E1D9C" w:rsidP="001E1D9C">
      <w:pPr>
        <w:rPr>
          <w:lang w:val="en-GB"/>
        </w:rPr>
      </w:pPr>
    </w:p>
    <w:p w14:paraId="40A8E531" w14:textId="77777777" w:rsidR="001E1D9C" w:rsidRPr="001E1D9C" w:rsidRDefault="001E1D9C" w:rsidP="001E1D9C">
      <w:pPr>
        <w:pStyle w:val="Bibliography"/>
      </w:pPr>
      <w:r w:rsidRPr="001E1D9C">
        <w:rPr>
          <w:lang w:val="en-GB"/>
        </w:rPr>
        <w:t xml:space="preserve">Yamaguchi, Kouichi, Kenji Sakamoto, Toshio Akabane, i Yoshiji Fujimoto. „A Neural Network for Speaker-Independent Isolated Word Recognition”. W </w:t>
      </w:r>
      <w:r w:rsidRPr="001E1D9C">
        <w:rPr>
          <w:i/>
          <w:iCs/>
          <w:lang w:val="en-GB"/>
        </w:rPr>
        <w:t>First International Conference on Spoken Language Processing (ICSLP 1990)</w:t>
      </w:r>
      <w:r w:rsidRPr="001E1D9C">
        <w:rPr>
          <w:lang w:val="en-GB"/>
        </w:rPr>
        <w:t xml:space="preserve">, 1077–80. </w:t>
      </w:r>
      <w:r w:rsidRPr="001E1D9C">
        <w:t>ISCA, 1990. https://doi.org/10.21437/ICSLP.1990-282.</w:t>
      </w:r>
    </w:p>
    <w:p w14:paraId="5F63B980" w14:textId="4FBDAF9A" w:rsidR="001F699B" w:rsidRPr="001F699B" w:rsidRDefault="001E1D9C" w:rsidP="001F699B">
      <w:pPr>
        <w:pStyle w:val="BodyText"/>
      </w:pPr>
      <w:r w:rsidRPr="001E1D9C">
        <w:fldChar w:fldCharType="end"/>
      </w:r>
    </w:p>
    <w:p w14:paraId="26BD77B7" w14:textId="77777777" w:rsidR="00B66FEA" w:rsidRDefault="00B66FEA" w:rsidP="00894D09">
      <w:pPr>
        <w:pStyle w:val="Header"/>
      </w:pPr>
      <w:r w:rsidRPr="007651B5">
        <w:br w:type="column"/>
      </w:r>
      <w:bookmarkStart w:id="64" w:name="_Toc134982602"/>
      <w:bookmarkStart w:id="65" w:name="_Toc135162700"/>
      <w:r>
        <w:lastRenderedPageBreak/>
        <w:t>Spis tabel</w:t>
      </w:r>
      <w:bookmarkEnd w:id="64"/>
      <w:bookmarkEnd w:id="65"/>
    </w:p>
    <w:p w14:paraId="614C00F2" w14:textId="39BA285B" w:rsidR="002D5C87" w:rsidRDefault="00B66FEA">
      <w:pPr>
        <w:pStyle w:val="TableofFigure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Tabela" </w:instrText>
      </w:r>
      <w:r>
        <w:fldChar w:fldCharType="separate"/>
      </w:r>
      <w:hyperlink w:anchor="_Toc136036077" w:history="1">
        <w:r w:rsidR="002D5C87" w:rsidRPr="0010044D">
          <w:rPr>
            <w:rStyle w:val="Hyperlink"/>
            <w:noProof/>
          </w:rPr>
          <w:t>Tabela 1. Podsumowanie liczebności danych</w:t>
        </w:r>
        <w:r w:rsidR="002D5C87">
          <w:rPr>
            <w:noProof/>
            <w:webHidden/>
          </w:rPr>
          <w:tab/>
        </w:r>
        <w:r w:rsidR="002D5C87">
          <w:rPr>
            <w:noProof/>
            <w:webHidden/>
          </w:rPr>
          <w:fldChar w:fldCharType="begin"/>
        </w:r>
        <w:r w:rsidR="002D5C87">
          <w:rPr>
            <w:noProof/>
            <w:webHidden/>
          </w:rPr>
          <w:instrText xml:space="preserve"> PAGEREF _Toc136036077 \h </w:instrText>
        </w:r>
        <w:r w:rsidR="002D5C87">
          <w:rPr>
            <w:noProof/>
            <w:webHidden/>
          </w:rPr>
        </w:r>
        <w:r w:rsidR="002D5C87">
          <w:rPr>
            <w:noProof/>
            <w:webHidden/>
          </w:rPr>
          <w:fldChar w:fldCharType="separate"/>
        </w:r>
        <w:r w:rsidR="002D5C87">
          <w:rPr>
            <w:noProof/>
            <w:webHidden/>
          </w:rPr>
          <w:t>26</w:t>
        </w:r>
        <w:r w:rsidR="002D5C87">
          <w:rPr>
            <w:noProof/>
            <w:webHidden/>
          </w:rPr>
          <w:fldChar w:fldCharType="end"/>
        </w:r>
      </w:hyperlink>
    </w:p>
    <w:p w14:paraId="3BCD1F07" w14:textId="5F0EF813" w:rsidR="002D5C87"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6036078" w:history="1">
        <w:r w:rsidR="002D5C87" w:rsidRPr="0010044D">
          <w:rPr>
            <w:rStyle w:val="Hyperlink"/>
            <w:noProof/>
          </w:rPr>
          <w:t>Tabela 2. Wyniki poprzednich modeli</w:t>
        </w:r>
        <w:r w:rsidR="002D5C87">
          <w:rPr>
            <w:noProof/>
            <w:webHidden/>
          </w:rPr>
          <w:tab/>
        </w:r>
        <w:r w:rsidR="002D5C87">
          <w:rPr>
            <w:noProof/>
            <w:webHidden/>
          </w:rPr>
          <w:fldChar w:fldCharType="begin"/>
        </w:r>
        <w:r w:rsidR="002D5C87">
          <w:rPr>
            <w:noProof/>
            <w:webHidden/>
          </w:rPr>
          <w:instrText xml:space="preserve"> PAGEREF _Toc136036078 \h </w:instrText>
        </w:r>
        <w:r w:rsidR="002D5C87">
          <w:rPr>
            <w:noProof/>
            <w:webHidden/>
          </w:rPr>
        </w:r>
        <w:r w:rsidR="002D5C87">
          <w:rPr>
            <w:noProof/>
            <w:webHidden/>
          </w:rPr>
          <w:fldChar w:fldCharType="separate"/>
        </w:r>
        <w:r w:rsidR="002D5C87">
          <w:rPr>
            <w:noProof/>
            <w:webHidden/>
          </w:rPr>
          <w:t>37</w:t>
        </w:r>
        <w:r w:rsidR="002D5C87">
          <w:rPr>
            <w:noProof/>
            <w:webHidden/>
          </w:rPr>
          <w:fldChar w:fldCharType="end"/>
        </w:r>
      </w:hyperlink>
    </w:p>
    <w:p w14:paraId="472C2496" w14:textId="561FF40F" w:rsidR="002D5C87"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6036079" w:history="1">
        <w:r w:rsidR="002D5C87" w:rsidRPr="0010044D">
          <w:rPr>
            <w:rStyle w:val="Hyperlink"/>
            <w:noProof/>
          </w:rPr>
          <w:t>Tabela 3. Raport klasyfikacyjny</w:t>
        </w:r>
        <w:r w:rsidR="002D5C87">
          <w:rPr>
            <w:noProof/>
            <w:webHidden/>
          </w:rPr>
          <w:tab/>
        </w:r>
        <w:r w:rsidR="002D5C87">
          <w:rPr>
            <w:noProof/>
            <w:webHidden/>
          </w:rPr>
          <w:fldChar w:fldCharType="begin"/>
        </w:r>
        <w:r w:rsidR="002D5C87">
          <w:rPr>
            <w:noProof/>
            <w:webHidden/>
          </w:rPr>
          <w:instrText xml:space="preserve"> PAGEREF _Toc136036079 \h </w:instrText>
        </w:r>
        <w:r w:rsidR="002D5C87">
          <w:rPr>
            <w:noProof/>
            <w:webHidden/>
          </w:rPr>
        </w:r>
        <w:r w:rsidR="002D5C87">
          <w:rPr>
            <w:noProof/>
            <w:webHidden/>
          </w:rPr>
          <w:fldChar w:fldCharType="separate"/>
        </w:r>
        <w:r w:rsidR="002D5C87">
          <w:rPr>
            <w:noProof/>
            <w:webHidden/>
          </w:rPr>
          <w:t>42</w:t>
        </w:r>
        <w:r w:rsidR="002D5C87">
          <w:rPr>
            <w:noProof/>
            <w:webHidden/>
          </w:rPr>
          <w:fldChar w:fldCharType="end"/>
        </w:r>
      </w:hyperlink>
    </w:p>
    <w:p w14:paraId="03846E8E" w14:textId="18AA0CD2" w:rsidR="002D5C87"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6036080" w:history="1">
        <w:r w:rsidR="002D5C87" w:rsidRPr="0010044D">
          <w:rPr>
            <w:rStyle w:val="Hyperlink"/>
            <w:noProof/>
          </w:rPr>
          <w:t>Tabela 4. Przykładowe rezultaty modeli</w:t>
        </w:r>
        <w:r w:rsidR="002D5C87">
          <w:rPr>
            <w:noProof/>
            <w:webHidden/>
          </w:rPr>
          <w:tab/>
        </w:r>
        <w:r w:rsidR="002D5C87">
          <w:rPr>
            <w:noProof/>
            <w:webHidden/>
          </w:rPr>
          <w:fldChar w:fldCharType="begin"/>
        </w:r>
        <w:r w:rsidR="002D5C87">
          <w:rPr>
            <w:noProof/>
            <w:webHidden/>
          </w:rPr>
          <w:instrText xml:space="preserve"> PAGEREF _Toc136036080 \h </w:instrText>
        </w:r>
        <w:r w:rsidR="002D5C87">
          <w:rPr>
            <w:noProof/>
            <w:webHidden/>
          </w:rPr>
        </w:r>
        <w:r w:rsidR="002D5C87">
          <w:rPr>
            <w:noProof/>
            <w:webHidden/>
          </w:rPr>
          <w:fldChar w:fldCharType="separate"/>
        </w:r>
        <w:r w:rsidR="002D5C87">
          <w:rPr>
            <w:noProof/>
            <w:webHidden/>
          </w:rPr>
          <w:t>47</w:t>
        </w:r>
        <w:r w:rsidR="002D5C87">
          <w:rPr>
            <w:noProof/>
            <w:webHidden/>
          </w:rPr>
          <w:fldChar w:fldCharType="end"/>
        </w:r>
      </w:hyperlink>
    </w:p>
    <w:p w14:paraId="33DE7C20" w14:textId="327728D6" w:rsidR="00B66FEA" w:rsidRDefault="00B66FEA">
      <w:pPr>
        <w:pStyle w:val="BodyText"/>
      </w:pPr>
      <w:r>
        <w:fldChar w:fldCharType="end"/>
      </w:r>
    </w:p>
    <w:p w14:paraId="14FCD1D9" w14:textId="77777777" w:rsidR="002D5C87" w:rsidRDefault="002D5C87">
      <w:pPr>
        <w:pStyle w:val="BodyText"/>
      </w:pPr>
    </w:p>
    <w:p w14:paraId="41A8AD9A" w14:textId="77777777" w:rsidR="002D5C87" w:rsidRDefault="002D5C87">
      <w:pPr>
        <w:pStyle w:val="BodyText"/>
      </w:pPr>
    </w:p>
    <w:p w14:paraId="58222B92" w14:textId="77777777" w:rsidR="002D5C87" w:rsidRDefault="002D5C87">
      <w:pPr>
        <w:pStyle w:val="BodyText"/>
      </w:pPr>
    </w:p>
    <w:p w14:paraId="794CACAA" w14:textId="77777777" w:rsidR="00B66FEA" w:rsidRDefault="00B66FEA" w:rsidP="00894D09">
      <w:pPr>
        <w:pStyle w:val="Header"/>
      </w:pPr>
      <w:bookmarkStart w:id="66" w:name="_Toc134982603"/>
      <w:bookmarkStart w:id="67" w:name="_Toc135162701"/>
      <w:r>
        <w:t>Spis rysunków</w:t>
      </w:r>
      <w:bookmarkEnd w:id="66"/>
      <w:bookmarkEnd w:id="67"/>
    </w:p>
    <w:p w14:paraId="0E15925F" w14:textId="3777A2F1" w:rsidR="003F3FC6" w:rsidRDefault="00B66FEA">
      <w:pPr>
        <w:pStyle w:val="TableofFigure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Rysunek" </w:instrText>
      </w:r>
      <w:r>
        <w:fldChar w:fldCharType="separate"/>
      </w:r>
      <w:hyperlink w:anchor="_Toc134967463" w:history="1">
        <w:r w:rsidR="003F3FC6" w:rsidRPr="00C70246">
          <w:rPr>
            <w:rStyle w:val="Hyperlink"/>
            <w:noProof/>
          </w:rPr>
          <w:t>Rysunek 1. Liczba prac związanych z detekcją i rozpoznawaniem znaków drogowych</w:t>
        </w:r>
        <w:r w:rsidR="003F3FC6">
          <w:rPr>
            <w:noProof/>
            <w:webHidden/>
          </w:rPr>
          <w:tab/>
        </w:r>
        <w:r w:rsidR="003F3FC6">
          <w:rPr>
            <w:noProof/>
            <w:webHidden/>
          </w:rPr>
          <w:fldChar w:fldCharType="begin"/>
        </w:r>
        <w:r w:rsidR="003F3FC6">
          <w:rPr>
            <w:noProof/>
            <w:webHidden/>
          </w:rPr>
          <w:instrText xml:space="preserve"> PAGEREF _Toc134967463 \h </w:instrText>
        </w:r>
        <w:r w:rsidR="003F3FC6">
          <w:rPr>
            <w:noProof/>
            <w:webHidden/>
          </w:rPr>
        </w:r>
        <w:r w:rsidR="003F3FC6">
          <w:rPr>
            <w:noProof/>
            <w:webHidden/>
          </w:rPr>
          <w:fldChar w:fldCharType="separate"/>
        </w:r>
        <w:r w:rsidR="003F3FC6">
          <w:rPr>
            <w:noProof/>
            <w:webHidden/>
          </w:rPr>
          <w:t>9</w:t>
        </w:r>
        <w:r w:rsidR="003F3FC6">
          <w:rPr>
            <w:noProof/>
            <w:webHidden/>
          </w:rPr>
          <w:fldChar w:fldCharType="end"/>
        </w:r>
      </w:hyperlink>
    </w:p>
    <w:p w14:paraId="6C9D0A18" w14:textId="407226AE"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4" w:history="1">
        <w:r w:rsidR="003F3FC6" w:rsidRPr="00C70246">
          <w:rPr>
            <w:rStyle w:val="Hyperlink"/>
            <w:noProof/>
          </w:rPr>
          <w:t>Rysunek 2. Liczba publikacji związanych z klasyfikacją znaków drogowych za pomocą sieci konwolucyjnych</w:t>
        </w:r>
        <w:r w:rsidR="003F3FC6">
          <w:rPr>
            <w:noProof/>
            <w:webHidden/>
          </w:rPr>
          <w:tab/>
        </w:r>
        <w:r w:rsidR="003F3FC6">
          <w:rPr>
            <w:noProof/>
            <w:webHidden/>
          </w:rPr>
          <w:fldChar w:fldCharType="begin"/>
        </w:r>
        <w:r w:rsidR="003F3FC6">
          <w:rPr>
            <w:noProof/>
            <w:webHidden/>
          </w:rPr>
          <w:instrText xml:space="preserve"> PAGEREF _Toc134967464 \h </w:instrText>
        </w:r>
        <w:r w:rsidR="003F3FC6">
          <w:rPr>
            <w:noProof/>
            <w:webHidden/>
          </w:rPr>
        </w:r>
        <w:r w:rsidR="003F3FC6">
          <w:rPr>
            <w:noProof/>
            <w:webHidden/>
          </w:rPr>
          <w:fldChar w:fldCharType="separate"/>
        </w:r>
        <w:r w:rsidR="003F3FC6">
          <w:rPr>
            <w:noProof/>
            <w:webHidden/>
          </w:rPr>
          <w:t>15</w:t>
        </w:r>
        <w:r w:rsidR="003F3FC6">
          <w:rPr>
            <w:noProof/>
            <w:webHidden/>
          </w:rPr>
          <w:fldChar w:fldCharType="end"/>
        </w:r>
      </w:hyperlink>
    </w:p>
    <w:p w14:paraId="5F9934C6" w14:textId="2E204DAD"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5" w:history="1">
        <w:r w:rsidR="003F3FC6" w:rsidRPr="00C70246">
          <w:rPr>
            <w:rStyle w:val="Hyperlink"/>
            <w:noProof/>
          </w:rPr>
          <w:t>Rysunek 3. Architektura sieci DNN</w:t>
        </w:r>
        <w:r w:rsidR="003F3FC6">
          <w:rPr>
            <w:noProof/>
            <w:webHidden/>
          </w:rPr>
          <w:tab/>
        </w:r>
        <w:r w:rsidR="003F3FC6">
          <w:rPr>
            <w:noProof/>
            <w:webHidden/>
          </w:rPr>
          <w:fldChar w:fldCharType="begin"/>
        </w:r>
        <w:r w:rsidR="003F3FC6">
          <w:rPr>
            <w:noProof/>
            <w:webHidden/>
          </w:rPr>
          <w:instrText xml:space="preserve"> PAGEREF _Toc134967465 \h </w:instrText>
        </w:r>
        <w:r w:rsidR="003F3FC6">
          <w:rPr>
            <w:noProof/>
            <w:webHidden/>
          </w:rPr>
        </w:r>
        <w:r w:rsidR="003F3FC6">
          <w:rPr>
            <w:noProof/>
            <w:webHidden/>
          </w:rPr>
          <w:fldChar w:fldCharType="separate"/>
        </w:r>
        <w:r w:rsidR="003F3FC6">
          <w:rPr>
            <w:noProof/>
            <w:webHidden/>
          </w:rPr>
          <w:t>16</w:t>
        </w:r>
        <w:r w:rsidR="003F3FC6">
          <w:rPr>
            <w:noProof/>
            <w:webHidden/>
          </w:rPr>
          <w:fldChar w:fldCharType="end"/>
        </w:r>
      </w:hyperlink>
    </w:p>
    <w:p w14:paraId="138A8C17" w14:textId="50BE1EBC"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6" w:history="1">
        <w:r w:rsidR="003F3FC6" w:rsidRPr="00C70246">
          <w:rPr>
            <w:rStyle w:val="Hyperlink"/>
            <w:noProof/>
          </w:rPr>
          <w:t>Rysunek 4. Architektura sieci CNN</w:t>
        </w:r>
        <w:r w:rsidR="003F3FC6">
          <w:rPr>
            <w:noProof/>
            <w:webHidden/>
          </w:rPr>
          <w:tab/>
        </w:r>
        <w:r w:rsidR="003F3FC6">
          <w:rPr>
            <w:noProof/>
            <w:webHidden/>
          </w:rPr>
          <w:fldChar w:fldCharType="begin"/>
        </w:r>
        <w:r w:rsidR="003F3FC6">
          <w:rPr>
            <w:noProof/>
            <w:webHidden/>
          </w:rPr>
          <w:instrText xml:space="preserve"> PAGEREF _Toc134967466 \h </w:instrText>
        </w:r>
        <w:r w:rsidR="003F3FC6">
          <w:rPr>
            <w:noProof/>
            <w:webHidden/>
          </w:rPr>
        </w:r>
        <w:r w:rsidR="003F3FC6">
          <w:rPr>
            <w:noProof/>
            <w:webHidden/>
          </w:rPr>
          <w:fldChar w:fldCharType="separate"/>
        </w:r>
        <w:r w:rsidR="003F3FC6">
          <w:rPr>
            <w:noProof/>
            <w:webHidden/>
          </w:rPr>
          <w:t>17</w:t>
        </w:r>
        <w:r w:rsidR="003F3FC6">
          <w:rPr>
            <w:noProof/>
            <w:webHidden/>
          </w:rPr>
          <w:fldChar w:fldCharType="end"/>
        </w:r>
      </w:hyperlink>
    </w:p>
    <w:p w14:paraId="452D0102" w14:textId="41E971BF"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7" w:history="1">
        <w:r w:rsidR="003F3FC6" w:rsidRPr="00C70246">
          <w:rPr>
            <w:rStyle w:val="Hyperlink"/>
            <w:noProof/>
          </w:rPr>
          <w:t>Rysunek 5. Proponowana architektura sieci CNN do wykrywania znaków drogowych</w:t>
        </w:r>
        <w:r w:rsidR="003F3FC6">
          <w:rPr>
            <w:noProof/>
            <w:webHidden/>
          </w:rPr>
          <w:tab/>
        </w:r>
        <w:r w:rsidR="003F3FC6">
          <w:rPr>
            <w:noProof/>
            <w:webHidden/>
          </w:rPr>
          <w:fldChar w:fldCharType="begin"/>
        </w:r>
        <w:r w:rsidR="003F3FC6">
          <w:rPr>
            <w:noProof/>
            <w:webHidden/>
          </w:rPr>
          <w:instrText xml:space="preserve"> PAGEREF _Toc134967467 \h </w:instrText>
        </w:r>
        <w:r w:rsidR="003F3FC6">
          <w:rPr>
            <w:noProof/>
            <w:webHidden/>
          </w:rPr>
        </w:r>
        <w:r w:rsidR="003F3FC6">
          <w:rPr>
            <w:noProof/>
            <w:webHidden/>
          </w:rPr>
          <w:fldChar w:fldCharType="separate"/>
        </w:r>
        <w:r w:rsidR="003F3FC6">
          <w:rPr>
            <w:noProof/>
            <w:webHidden/>
          </w:rPr>
          <w:t>18</w:t>
        </w:r>
        <w:r w:rsidR="003F3FC6">
          <w:rPr>
            <w:noProof/>
            <w:webHidden/>
          </w:rPr>
          <w:fldChar w:fldCharType="end"/>
        </w:r>
      </w:hyperlink>
    </w:p>
    <w:p w14:paraId="6A8C7B79" w14:textId="77C1E551"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8" w:history="1">
        <w:r w:rsidR="003F3FC6" w:rsidRPr="00C70246">
          <w:rPr>
            <w:rStyle w:val="Hyperlink"/>
            <w:noProof/>
          </w:rPr>
          <w:t>Rysunek 6. Proponowana architektura sieci CNN do klasyfikacji znaków drogowych</w:t>
        </w:r>
        <w:r w:rsidR="003F3FC6">
          <w:rPr>
            <w:noProof/>
            <w:webHidden/>
          </w:rPr>
          <w:tab/>
        </w:r>
        <w:r w:rsidR="003F3FC6">
          <w:rPr>
            <w:noProof/>
            <w:webHidden/>
          </w:rPr>
          <w:fldChar w:fldCharType="begin"/>
        </w:r>
        <w:r w:rsidR="003F3FC6">
          <w:rPr>
            <w:noProof/>
            <w:webHidden/>
          </w:rPr>
          <w:instrText xml:space="preserve"> PAGEREF _Toc134967468 \h </w:instrText>
        </w:r>
        <w:r w:rsidR="003F3FC6">
          <w:rPr>
            <w:noProof/>
            <w:webHidden/>
          </w:rPr>
        </w:r>
        <w:r w:rsidR="003F3FC6">
          <w:rPr>
            <w:noProof/>
            <w:webHidden/>
          </w:rPr>
          <w:fldChar w:fldCharType="separate"/>
        </w:r>
        <w:r w:rsidR="003F3FC6">
          <w:rPr>
            <w:noProof/>
            <w:webHidden/>
          </w:rPr>
          <w:t>18</w:t>
        </w:r>
        <w:r w:rsidR="003F3FC6">
          <w:rPr>
            <w:noProof/>
            <w:webHidden/>
          </w:rPr>
          <w:fldChar w:fldCharType="end"/>
        </w:r>
      </w:hyperlink>
    </w:p>
    <w:p w14:paraId="2A69B151" w14:textId="3BD42D82"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9" w:history="1">
        <w:r w:rsidR="003F3FC6" w:rsidRPr="00C70246">
          <w:rPr>
            <w:rStyle w:val="Hyperlink"/>
            <w:noProof/>
          </w:rPr>
          <w:t>Rysunek 7. Sztuczny neuron i jego elementy</w:t>
        </w:r>
        <w:r w:rsidR="003F3FC6">
          <w:rPr>
            <w:noProof/>
            <w:webHidden/>
          </w:rPr>
          <w:tab/>
        </w:r>
        <w:r w:rsidR="003F3FC6">
          <w:rPr>
            <w:noProof/>
            <w:webHidden/>
          </w:rPr>
          <w:fldChar w:fldCharType="begin"/>
        </w:r>
        <w:r w:rsidR="003F3FC6">
          <w:rPr>
            <w:noProof/>
            <w:webHidden/>
          </w:rPr>
          <w:instrText xml:space="preserve"> PAGEREF _Toc134967469 \h </w:instrText>
        </w:r>
        <w:r w:rsidR="003F3FC6">
          <w:rPr>
            <w:noProof/>
            <w:webHidden/>
          </w:rPr>
        </w:r>
        <w:r w:rsidR="003F3FC6">
          <w:rPr>
            <w:noProof/>
            <w:webHidden/>
          </w:rPr>
          <w:fldChar w:fldCharType="separate"/>
        </w:r>
        <w:r w:rsidR="003F3FC6">
          <w:rPr>
            <w:noProof/>
            <w:webHidden/>
          </w:rPr>
          <w:t>21</w:t>
        </w:r>
        <w:r w:rsidR="003F3FC6">
          <w:rPr>
            <w:noProof/>
            <w:webHidden/>
          </w:rPr>
          <w:fldChar w:fldCharType="end"/>
        </w:r>
      </w:hyperlink>
    </w:p>
    <w:p w14:paraId="33C43A88" w14:textId="1289C79F"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0" w:history="1">
        <w:r w:rsidR="003F3FC6" w:rsidRPr="00C70246">
          <w:rPr>
            <w:rStyle w:val="Hyperlink"/>
            <w:noProof/>
          </w:rPr>
          <w:t>Rysunek 8. Prosta wielowarstwowa sieć neuronowa typu feedforward</w:t>
        </w:r>
        <w:r w:rsidR="003F3FC6">
          <w:rPr>
            <w:noProof/>
            <w:webHidden/>
          </w:rPr>
          <w:tab/>
        </w:r>
        <w:r w:rsidR="003F3FC6">
          <w:rPr>
            <w:noProof/>
            <w:webHidden/>
          </w:rPr>
          <w:fldChar w:fldCharType="begin"/>
        </w:r>
        <w:r w:rsidR="003F3FC6">
          <w:rPr>
            <w:noProof/>
            <w:webHidden/>
          </w:rPr>
          <w:instrText xml:space="preserve"> PAGEREF _Toc134967470 \h </w:instrText>
        </w:r>
        <w:r w:rsidR="003F3FC6">
          <w:rPr>
            <w:noProof/>
            <w:webHidden/>
          </w:rPr>
        </w:r>
        <w:r w:rsidR="003F3FC6">
          <w:rPr>
            <w:noProof/>
            <w:webHidden/>
          </w:rPr>
          <w:fldChar w:fldCharType="separate"/>
        </w:r>
        <w:r w:rsidR="003F3FC6">
          <w:rPr>
            <w:noProof/>
            <w:webHidden/>
          </w:rPr>
          <w:t>22</w:t>
        </w:r>
        <w:r w:rsidR="003F3FC6">
          <w:rPr>
            <w:noProof/>
            <w:webHidden/>
          </w:rPr>
          <w:fldChar w:fldCharType="end"/>
        </w:r>
      </w:hyperlink>
    </w:p>
    <w:p w14:paraId="0A063F89" w14:textId="47D358A5"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1" w:history="1">
        <w:r w:rsidR="003F3FC6" w:rsidRPr="00C70246">
          <w:rPr>
            <w:rStyle w:val="Hyperlink"/>
            <w:noProof/>
          </w:rPr>
          <w:t>Rysunek 9. Działanie warstwy konwolucyjnej</w:t>
        </w:r>
        <w:r w:rsidR="003F3FC6">
          <w:rPr>
            <w:noProof/>
            <w:webHidden/>
          </w:rPr>
          <w:tab/>
        </w:r>
        <w:r w:rsidR="003F3FC6">
          <w:rPr>
            <w:noProof/>
            <w:webHidden/>
          </w:rPr>
          <w:fldChar w:fldCharType="begin"/>
        </w:r>
        <w:r w:rsidR="003F3FC6">
          <w:rPr>
            <w:noProof/>
            <w:webHidden/>
          </w:rPr>
          <w:instrText xml:space="preserve"> PAGEREF _Toc134967471 \h </w:instrText>
        </w:r>
        <w:r w:rsidR="003F3FC6">
          <w:rPr>
            <w:noProof/>
            <w:webHidden/>
          </w:rPr>
        </w:r>
        <w:r w:rsidR="003F3FC6">
          <w:rPr>
            <w:noProof/>
            <w:webHidden/>
          </w:rPr>
          <w:fldChar w:fldCharType="separate"/>
        </w:r>
        <w:r w:rsidR="003F3FC6">
          <w:rPr>
            <w:noProof/>
            <w:webHidden/>
          </w:rPr>
          <w:t>24</w:t>
        </w:r>
        <w:r w:rsidR="003F3FC6">
          <w:rPr>
            <w:noProof/>
            <w:webHidden/>
          </w:rPr>
          <w:fldChar w:fldCharType="end"/>
        </w:r>
      </w:hyperlink>
    </w:p>
    <w:p w14:paraId="2CC0333A" w14:textId="1AE64C3A"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2" w:history="1">
        <w:r w:rsidR="003F3FC6" w:rsidRPr="00C70246">
          <w:rPr>
            <w:rStyle w:val="Hyperlink"/>
            <w:noProof/>
          </w:rPr>
          <w:t>Rysunek 10. Działanie warstwy poolingu</w:t>
        </w:r>
        <w:r w:rsidR="003F3FC6">
          <w:rPr>
            <w:noProof/>
            <w:webHidden/>
          </w:rPr>
          <w:tab/>
        </w:r>
        <w:r w:rsidR="003F3FC6">
          <w:rPr>
            <w:noProof/>
            <w:webHidden/>
          </w:rPr>
          <w:fldChar w:fldCharType="begin"/>
        </w:r>
        <w:r w:rsidR="003F3FC6">
          <w:rPr>
            <w:noProof/>
            <w:webHidden/>
          </w:rPr>
          <w:instrText xml:space="preserve"> PAGEREF _Toc134967472 \h </w:instrText>
        </w:r>
        <w:r w:rsidR="003F3FC6">
          <w:rPr>
            <w:noProof/>
            <w:webHidden/>
          </w:rPr>
        </w:r>
        <w:r w:rsidR="003F3FC6">
          <w:rPr>
            <w:noProof/>
            <w:webHidden/>
          </w:rPr>
          <w:fldChar w:fldCharType="separate"/>
        </w:r>
        <w:r w:rsidR="003F3FC6">
          <w:rPr>
            <w:noProof/>
            <w:webHidden/>
          </w:rPr>
          <w:t>25</w:t>
        </w:r>
        <w:r w:rsidR="003F3FC6">
          <w:rPr>
            <w:noProof/>
            <w:webHidden/>
          </w:rPr>
          <w:fldChar w:fldCharType="end"/>
        </w:r>
      </w:hyperlink>
    </w:p>
    <w:p w14:paraId="647A0458" w14:textId="1EDB4668"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3" w:history="1">
        <w:r w:rsidR="003F3FC6" w:rsidRPr="00C70246">
          <w:rPr>
            <w:rStyle w:val="Hyperlink"/>
            <w:noProof/>
          </w:rPr>
          <w:t>Rysunek 11. Przykładowe obrazy z treningowego zbioru danych</w:t>
        </w:r>
        <w:r w:rsidR="003F3FC6">
          <w:rPr>
            <w:noProof/>
            <w:webHidden/>
          </w:rPr>
          <w:tab/>
        </w:r>
        <w:r w:rsidR="003F3FC6">
          <w:rPr>
            <w:noProof/>
            <w:webHidden/>
          </w:rPr>
          <w:fldChar w:fldCharType="begin"/>
        </w:r>
        <w:r w:rsidR="003F3FC6">
          <w:rPr>
            <w:noProof/>
            <w:webHidden/>
          </w:rPr>
          <w:instrText xml:space="preserve"> PAGEREF _Toc134967473 \h </w:instrText>
        </w:r>
        <w:r w:rsidR="003F3FC6">
          <w:rPr>
            <w:noProof/>
            <w:webHidden/>
          </w:rPr>
        </w:r>
        <w:r w:rsidR="003F3FC6">
          <w:rPr>
            <w:noProof/>
            <w:webHidden/>
          </w:rPr>
          <w:fldChar w:fldCharType="separate"/>
        </w:r>
        <w:r w:rsidR="003F3FC6">
          <w:rPr>
            <w:noProof/>
            <w:webHidden/>
          </w:rPr>
          <w:t>29</w:t>
        </w:r>
        <w:r w:rsidR="003F3FC6">
          <w:rPr>
            <w:noProof/>
            <w:webHidden/>
          </w:rPr>
          <w:fldChar w:fldCharType="end"/>
        </w:r>
      </w:hyperlink>
    </w:p>
    <w:p w14:paraId="3805A0BA" w14:textId="03DACC86"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4" w:history="1">
        <w:r w:rsidR="003F3FC6" w:rsidRPr="00C70246">
          <w:rPr>
            <w:rStyle w:val="Hyperlink"/>
            <w:noProof/>
          </w:rPr>
          <w:t>Rysunek 12. Rozkład klas w zbiorze treningowym</w:t>
        </w:r>
        <w:r w:rsidR="003F3FC6">
          <w:rPr>
            <w:noProof/>
            <w:webHidden/>
          </w:rPr>
          <w:tab/>
        </w:r>
        <w:r w:rsidR="003F3FC6">
          <w:rPr>
            <w:noProof/>
            <w:webHidden/>
          </w:rPr>
          <w:fldChar w:fldCharType="begin"/>
        </w:r>
        <w:r w:rsidR="003F3FC6">
          <w:rPr>
            <w:noProof/>
            <w:webHidden/>
          </w:rPr>
          <w:instrText xml:space="preserve"> PAGEREF _Toc134967474 \h </w:instrText>
        </w:r>
        <w:r w:rsidR="003F3FC6">
          <w:rPr>
            <w:noProof/>
            <w:webHidden/>
          </w:rPr>
        </w:r>
        <w:r w:rsidR="003F3FC6">
          <w:rPr>
            <w:noProof/>
            <w:webHidden/>
          </w:rPr>
          <w:fldChar w:fldCharType="separate"/>
        </w:r>
        <w:r w:rsidR="003F3FC6">
          <w:rPr>
            <w:noProof/>
            <w:webHidden/>
          </w:rPr>
          <w:t>30</w:t>
        </w:r>
        <w:r w:rsidR="003F3FC6">
          <w:rPr>
            <w:noProof/>
            <w:webHidden/>
          </w:rPr>
          <w:fldChar w:fldCharType="end"/>
        </w:r>
      </w:hyperlink>
    </w:p>
    <w:p w14:paraId="4AF3C39B" w14:textId="7EC10DBA"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5" w:history="1">
        <w:r w:rsidR="003F3FC6" w:rsidRPr="00C70246">
          <w:rPr>
            <w:rStyle w:val="Hyperlink"/>
            <w:noProof/>
          </w:rPr>
          <w:t>Rysunek 13. Rozkład klas w zbiorze testowym</w:t>
        </w:r>
        <w:r w:rsidR="003F3FC6">
          <w:rPr>
            <w:noProof/>
            <w:webHidden/>
          </w:rPr>
          <w:tab/>
        </w:r>
        <w:r w:rsidR="003F3FC6">
          <w:rPr>
            <w:noProof/>
            <w:webHidden/>
          </w:rPr>
          <w:fldChar w:fldCharType="begin"/>
        </w:r>
        <w:r w:rsidR="003F3FC6">
          <w:rPr>
            <w:noProof/>
            <w:webHidden/>
          </w:rPr>
          <w:instrText xml:space="preserve"> PAGEREF _Toc134967475 \h </w:instrText>
        </w:r>
        <w:r w:rsidR="003F3FC6">
          <w:rPr>
            <w:noProof/>
            <w:webHidden/>
          </w:rPr>
        </w:r>
        <w:r w:rsidR="003F3FC6">
          <w:rPr>
            <w:noProof/>
            <w:webHidden/>
          </w:rPr>
          <w:fldChar w:fldCharType="separate"/>
        </w:r>
        <w:r w:rsidR="003F3FC6">
          <w:rPr>
            <w:noProof/>
            <w:webHidden/>
          </w:rPr>
          <w:t>30</w:t>
        </w:r>
        <w:r w:rsidR="003F3FC6">
          <w:rPr>
            <w:noProof/>
            <w:webHidden/>
          </w:rPr>
          <w:fldChar w:fldCharType="end"/>
        </w:r>
      </w:hyperlink>
    </w:p>
    <w:p w14:paraId="04A3E874" w14:textId="1608D5A1"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6" w:history="1">
        <w:r w:rsidR="003F3FC6" w:rsidRPr="00C70246">
          <w:rPr>
            <w:rStyle w:val="Hyperlink"/>
            <w:noProof/>
          </w:rPr>
          <w:t>Rysunek 14. Rozkład wymiarów obrazów w zbiorze treningowym</w:t>
        </w:r>
        <w:r w:rsidR="003F3FC6">
          <w:rPr>
            <w:noProof/>
            <w:webHidden/>
          </w:rPr>
          <w:tab/>
        </w:r>
        <w:r w:rsidR="003F3FC6">
          <w:rPr>
            <w:noProof/>
            <w:webHidden/>
          </w:rPr>
          <w:fldChar w:fldCharType="begin"/>
        </w:r>
        <w:r w:rsidR="003F3FC6">
          <w:rPr>
            <w:noProof/>
            <w:webHidden/>
          </w:rPr>
          <w:instrText xml:space="preserve"> PAGEREF _Toc134967476 \h </w:instrText>
        </w:r>
        <w:r w:rsidR="003F3FC6">
          <w:rPr>
            <w:noProof/>
            <w:webHidden/>
          </w:rPr>
        </w:r>
        <w:r w:rsidR="003F3FC6">
          <w:rPr>
            <w:noProof/>
            <w:webHidden/>
          </w:rPr>
          <w:fldChar w:fldCharType="separate"/>
        </w:r>
        <w:r w:rsidR="003F3FC6">
          <w:rPr>
            <w:noProof/>
            <w:webHidden/>
          </w:rPr>
          <w:t>31</w:t>
        </w:r>
        <w:r w:rsidR="003F3FC6">
          <w:rPr>
            <w:noProof/>
            <w:webHidden/>
          </w:rPr>
          <w:fldChar w:fldCharType="end"/>
        </w:r>
      </w:hyperlink>
    </w:p>
    <w:p w14:paraId="1F196722" w14:textId="1E59E688"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7" w:history="1">
        <w:r w:rsidR="003F3FC6" w:rsidRPr="00C70246">
          <w:rPr>
            <w:rStyle w:val="Hyperlink"/>
            <w:noProof/>
          </w:rPr>
          <w:t>Rysunek 15. Rozkład wymiarów obrazów w zbiorze testowym</w:t>
        </w:r>
        <w:r w:rsidR="003F3FC6">
          <w:rPr>
            <w:noProof/>
            <w:webHidden/>
          </w:rPr>
          <w:tab/>
        </w:r>
        <w:r w:rsidR="003F3FC6">
          <w:rPr>
            <w:noProof/>
            <w:webHidden/>
          </w:rPr>
          <w:fldChar w:fldCharType="begin"/>
        </w:r>
        <w:r w:rsidR="003F3FC6">
          <w:rPr>
            <w:noProof/>
            <w:webHidden/>
          </w:rPr>
          <w:instrText xml:space="preserve"> PAGEREF _Toc134967477 \h </w:instrText>
        </w:r>
        <w:r w:rsidR="003F3FC6">
          <w:rPr>
            <w:noProof/>
            <w:webHidden/>
          </w:rPr>
        </w:r>
        <w:r w:rsidR="003F3FC6">
          <w:rPr>
            <w:noProof/>
            <w:webHidden/>
          </w:rPr>
          <w:fldChar w:fldCharType="separate"/>
        </w:r>
        <w:r w:rsidR="003F3FC6">
          <w:rPr>
            <w:noProof/>
            <w:webHidden/>
          </w:rPr>
          <w:t>32</w:t>
        </w:r>
        <w:r w:rsidR="003F3FC6">
          <w:rPr>
            <w:noProof/>
            <w:webHidden/>
          </w:rPr>
          <w:fldChar w:fldCharType="end"/>
        </w:r>
      </w:hyperlink>
    </w:p>
    <w:p w14:paraId="2C9657A6" w14:textId="4BE838F1"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8" w:history="1">
        <w:r w:rsidR="003F3FC6" w:rsidRPr="00C70246">
          <w:rPr>
            <w:rStyle w:val="Hyperlink"/>
            <w:noProof/>
          </w:rPr>
          <w:t>Rysunek 16. Przykładowe zmodyfikowane obrazy</w:t>
        </w:r>
        <w:r w:rsidR="003F3FC6">
          <w:rPr>
            <w:noProof/>
            <w:webHidden/>
          </w:rPr>
          <w:tab/>
        </w:r>
        <w:r w:rsidR="003F3FC6">
          <w:rPr>
            <w:noProof/>
            <w:webHidden/>
          </w:rPr>
          <w:fldChar w:fldCharType="begin"/>
        </w:r>
        <w:r w:rsidR="003F3FC6">
          <w:rPr>
            <w:noProof/>
            <w:webHidden/>
          </w:rPr>
          <w:instrText xml:space="preserve"> PAGEREF _Toc134967478 \h </w:instrText>
        </w:r>
        <w:r w:rsidR="003F3FC6">
          <w:rPr>
            <w:noProof/>
            <w:webHidden/>
          </w:rPr>
        </w:r>
        <w:r w:rsidR="003F3FC6">
          <w:rPr>
            <w:noProof/>
            <w:webHidden/>
          </w:rPr>
          <w:fldChar w:fldCharType="separate"/>
        </w:r>
        <w:r w:rsidR="003F3FC6">
          <w:rPr>
            <w:noProof/>
            <w:webHidden/>
          </w:rPr>
          <w:t>34</w:t>
        </w:r>
        <w:r w:rsidR="003F3FC6">
          <w:rPr>
            <w:noProof/>
            <w:webHidden/>
          </w:rPr>
          <w:fldChar w:fldCharType="end"/>
        </w:r>
      </w:hyperlink>
    </w:p>
    <w:p w14:paraId="1EAD3C0C" w14:textId="72E2B9E6"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9" w:history="1">
        <w:r w:rsidR="003F3FC6" w:rsidRPr="00C70246">
          <w:rPr>
            <w:rStyle w:val="Hyperlink"/>
            <w:noProof/>
          </w:rPr>
          <w:t>Rysunek 17. Proces tworzenia modelu</w:t>
        </w:r>
        <w:r w:rsidR="003F3FC6">
          <w:rPr>
            <w:noProof/>
            <w:webHidden/>
          </w:rPr>
          <w:tab/>
        </w:r>
        <w:r w:rsidR="003F3FC6">
          <w:rPr>
            <w:noProof/>
            <w:webHidden/>
          </w:rPr>
          <w:fldChar w:fldCharType="begin"/>
        </w:r>
        <w:r w:rsidR="003F3FC6">
          <w:rPr>
            <w:noProof/>
            <w:webHidden/>
          </w:rPr>
          <w:instrText xml:space="preserve"> PAGEREF _Toc134967479 \h </w:instrText>
        </w:r>
        <w:r w:rsidR="003F3FC6">
          <w:rPr>
            <w:noProof/>
            <w:webHidden/>
          </w:rPr>
        </w:r>
        <w:r w:rsidR="003F3FC6">
          <w:rPr>
            <w:noProof/>
            <w:webHidden/>
          </w:rPr>
          <w:fldChar w:fldCharType="separate"/>
        </w:r>
        <w:r w:rsidR="003F3FC6">
          <w:rPr>
            <w:noProof/>
            <w:webHidden/>
          </w:rPr>
          <w:t>36</w:t>
        </w:r>
        <w:r w:rsidR="003F3FC6">
          <w:rPr>
            <w:noProof/>
            <w:webHidden/>
          </w:rPr>
          <w:fldChar w:fldCharType="end"/>
        </w:r>
      </w:hyperlink>
    </w:p>
    <w:p w14:paraId="76E5496F" w14:textId="1DC607AC"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0" w:history="1">
        <w:r w:rsidR="003F3FC6" w:rsidRPr="00C70246">
          <w:rPr>
            <w:rStyle w:val="Hyperlink"/>
            <w:noProof/>
          </w:rPr>
          <w:t>Rysunek 18. Architektura modelu CNN</w:t>
        </w:r>
        <w:r w:rsidR="003F3FC6">
          <w:rPr>
            <w:noProof/>
            <w:webHidden/>
          </w:rPr>
          <w:tab/>
        </w:r>
        <w:r w:rsidR="003F3FC6">
          <w:rPr>
            <w:noProof/>
            <w:webHidden/>
          </w:rPr>
          <w:fldChar w:fldCharType="begin"/>
        </w:r>
        <w:r w:rsidR="003F3FC6">
          <w:rPr>
            <w:noProof/>
            <w:webHidden/>
          </w:rPr>
          <w:instrText xml:space="preserve"> PAGEREF _Toc134967480 \h </w:instrText>
        </w:r>
        <w:r w:rsidR="003F3FC6">
          <w:rPr>
            <w:noProof/>
            <w:webHidden/>
          </w:rPr>
        </w:r>
        <w:r w:rsidR="003F3FC6">
          <w:rPr>
            <w:noProof/>
            <w:webHidden/>
          </w:rPr>
          <w:fldChar w:fldCharType="separate"/>
        </w:r>
        <w:r w:rsidR="003F3FC6">
          <w:rPr>
            <w:noProof/>
            <w:webHidden/>
          </w:rPr>
          <w:t>38</w:t>
        </w:r>
        <w:r w:rsidR="003F3FC6">
          <w:rPr>
            <w:noProof/>
            <w:webHidden/>
          </w:rPr>
          <w:fldChar w:fldCharType="end"/>
        </w:r>
      </w:hyperlink>
    </w:p>
    <w:p w14:paraId="553F268D" w14:textId="1255217B"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1" w:history="1">
        <w:r w:rsidR="003F3FC6" w:rsidRPr="00C70246">
          <w:rPr>
            <w:rStyle w:val="Hyperlink"/>
            <w:noProof/>
          </w:rPr>
          <w:t>Rysunek 19. Wykres trafności modelu</w:t>
        </w:r>
        <w:r w:rsidR="003F3FC6">
          <w:rPr>
            <w:noProof/>
            <w:webHidden/>
          </w:rPr>
          <w:tab/>
        </w:r>
        <w:r w:rsidR="003F3FC6">
          <w:rPr>
            <w:noProof/>
            <w:webHidden/>
          </w:rPr>
          <w:fldChar w:fldCharType="begin"/>
        </w:r>
        <w:r w:rsidR="003F3FC6">
          <w:rPr>
            <w:noProof/>
            <w:webHidden/>
          </w:rPr>
          <w:instrText xml:space="preserve"> PAGEREF _Toc134967481 \h </w:instrText>
        </w:r>
        <w:r w:rsidR="003F3FC6">
          <w:rPr>
            <w:noProof/>
            <w:webHidden/>
          </w:rPr>
        </w:r>
        <w:r w:rsidR="003F3FC6">
          <w:rPr>
            <w:noProof/>
            <w:webHidden/>
          </w:rPr>
          <w:fldChar w:fldCharType="separate"/>
        </w:r>
        <w:r w:rsidR="003F3FC6">
          <w:rPr>
            <w:noProof/>
            <w:webHidden/>
          </w:rPr>
          <w:t>41</w:t>
        </w:r>
        <w:r w:rsidR="003F3FC6">
          <w:rPr>
            <w:noProof/>
            <w:webHidden/>
          </w:rPr>
          <w:fldChar w:fldCharType="end"/>
        </w:r>
      </w:hyperlink>
    </w:p>
    <w:p w14:paraId="72B6D98B" w14:textId="5452570F"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2" w:history="1">
        <w:r w:rsidR="003F3FC6" w:rsidRPr="00C70246">
          <w:rPr>
            <w:rStyle w:val="Hyperlink"/>
            <w:noProof/>
          </w:rPr>
          <w:t>Rysunek 20. Wykres straty dla modelu</w:t>
        </w:r>
        <w:r w:rsidR="003F3FC6">
          <w:rPr>
            <w:noProof/>
            <w:webHidden/>
          </w:rPr>
          <w:tab/>
        </w:r>
        <w:r w:rsidR="003F3FC6">
          <w:rPr>
            <w:noProof/>
            <w:webHidden/>
          </w:rPr>
          <w:fldChar w:fldCharType="begin"/>
        </w:r>
        <w:r w:rsidR="003F3FC6">
          <w:rPr>
            <w:noProof/>
            <w:webHidden/>
          </w:rPr>
          <w:instrText xml:space="preserve"> PAGEREF _Toc134967482 \h </w:instrText>
        </w:r>
        <w:r w:rsidR="003F3FC6">
          <w:rPr>
            <w:noProof/>
            <w:webHidden/>
          </w:rPr>
        </w:r>
        <w:r w:rsidR="003F3FC6">
          <w:rPr>
            <w:noProof/>
            <w:webHidden/>
          </w:rPr>
          <w:fldChar w:fldCharType="separate"/>
        </w:r>
        <w:r w:rsidR="003F3FC6">
          <w:rPr>
            <w:noProof/>
            <w:webHidden/>
          </w:rPr>
          <w:t>42</w:t>
        </w:r>
        <w:r w:rsidR="003F3FC6">
          <w:rPr>
            <w:noProof/>
            <w:webHidden/>
          </w:rPr>
          <w:fldChar w:fldCharType="end"/>
        </w:r>
      </w:hyperlink>
    </w:p>
    <w:p w14:paraId="6BC4A008" w14:textId="4C67DFD4"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3" w:history="1">
        <w:r w:rsidR="003F3FC6" w:rsidRPr="00C70246">
          <w:rPr>
            <w:rStyle w:val="Hyperlink"/>
            <w:noProof/>
          </w:rPr>
          <w:t>Rysunek 21. Rozkład źle sklasyfikowanych obrazów</w:t>
        </w:r>
        <w:r w:rsidR="003F3FC6">
          <w:rPr>
            <w:noProof/>
            <w:webHidden/>
          </w:rPr>
          <w:tab/>
        </w:r>
        <w:r w:rsidR="003F3FC6">
          <w:rPr>
            <w:noProof/>
            <w:webHidden/>
          </w:rPr>
          <w:fldChar w:fldCharType="begin"/>
        </w:r>
        <w:r w:rsidR="003F3FC6">
          <w:rPr>
            <w:noProof/>
            <w:webHidden/>
          </w:rPr>
          <w:instrText xml:space="preserve"> PAGEREF _Toc134967483 \h </w:instrText>
        </w:r>
        <w:r w:rsidR="003F3FC6">
          <w:rPr>
            <w:noProof/>
            <w:webHidden/>
          </w:rPr>
        </w:r>
        <w:r w:rsidR="003F3FC6">
          <w:rPr>
            <w:noProof/>
            <w:webHidden/>
          </w:rPr>
          <w:fldChar w:fldCharType="separate"/>
        </w:r>
        <w:r w:rsidR="003F3FC6">
          <w:rPr>
            <w:noProof/>
            <w:webHidden/>
          </w:rPr>
          <w:t>45</w:t>
        </w:r>
        <w:r w:rsidR="003F3FC6">
          <w:rPr>
            <w:noProof/>
            <w:webHidden/>
          </w:rPr>
          <w:fldChar w:fldCharType="end"/>
        </w:r>
      </w:hyperlink>
    </w:p>
    <w:p w14:paraId="713C3A88" w14:textId="5CCF51FE"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4" w:history="1">
        <w:r w:rsidR="003F3FC6" w:rsidRPr="00C70246">
          <w:rPr>
            <w:rStyle w:val="Hyperlink"/>
            <w:noProof/>
          </w:rPr>
          <w:t>Rysunek 22. Procentowy rozkład źle sklasyfikowanych obrazów</w:t>
        </w:r>
        <w:r w:rsidR="003F3FC6">
          <w:rPr>
            <w:noProof/>
            <w:webHidden/>
          </w:rPr>
          <w:tab/>
        </w:r>
        <w:r w:rsidR="003F3FC6">
          <w:rPr>
            <w:noProof/>
            <w:webHidden/>
          </w:rPr>
          <w:fldChar w:fldCharType="begin"/>
        </w:r>
        <w:r w:rsidR="003F3FC6">
          <w:rPr>
            <w:noProof/>
            <w:webHidden/>
          </w:rPr>
          <w:instrText xml:space="preserve"> PAGEREF _Toc134967484 \h </w:instrText>
        </w:r>
        <w:r w:rsidR="003F3FC6">
          <w:rPr>
            <w:noProof/>
            <w:webHidden/>
          </w:rPr>
        </w:r>
        <w:r w:rsidR="003F3FC6">
          <w:rPr>
            <w:noProof/>
            <w:webHidden/>
          </w:rPr>
          <w:fldChar w:fldCharType="separate"/>
        </w:r>
        <w:r w:rsidR="003F3FC6">
          <w:rPr>
            <w:noProof/>
            <w:webHidden/>
          </w:rPr>
          <w:t>46</w:t>
        </w:r>
        <w:r w:rsidR="003F3FC6">
          <w:rPr>
            <w:noProof/>
            <w:webHidden/>
          </w:rPr>
          <w:fldChar w:fldCharType="end"/>
        </w:r>
      </w:hyperlink>
    </w:p>
    <w:p w14:paraId="2E9E5557" w14:textId="60ED0C76"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5" w:history="1">
        <w:r w:rsidR="003F3FC6" w:rsidRPr="00C70246">
          <w:rPr>
            <w:rStyle w:val="Hyperlink"/>
            <w:noProof/>
          </w:rPr>
          <w:t>Rysunek 23. Przykłady błędnie sklasyfikowanych obrazów</w:t>
        </w:r>
        <w:r w:rsidR="003F3FC6">
          <w:rPr>
            <w:noProof/>
            <w:webHidden/>
          </w:rPr>
          <w:tab/>
        </w:r>
        <w:r w:rsidR="003F3FC6">
          <w:rPr>
            <w:noProof/>
            <w:webHidden/>
          </w:rPr>
          <w:fldChar w:fldCharType="begin"/>
        </w:r>
        <w:r w:rsidR="003F3FC6">
          <w:rPr>
            <w:noProof/>
            <w:webHidden/>
          </w:rPr>
          <w:instrText xml:space="preserve"> PAGEREF _Toc134967485 \h </w:instrText>
        </w:r>
        <w:r w:rsidR="003F3FC6">
          <w:rPr>
            <w:noProof/>
            <w:webHidden/>
          </w:rPr>
        </w:r>
        <w:r w:rsidR="003F3FC6">
          <w:rPr>
            <w:noProof/>
            <w:webHidden/>
          </w:rPr>
          <w:fldChar w:fldCharType="separate"/>
        </w:r>
        <w:r w:rsidR="003F3FC6">
          <w:rPr>
            <w:noProof/>
            <w:webHidden/>
          </w:rPr>
          <w:t>47</w:t>
        </w:r>
        <w:r w:rsidR="003F3FC6">
          <w:rPr>
            <w:noProof/>
            <w:webHidden/>
          </w:rPr>
          <w:fldChar w:fldCharType="end"/>
        </w:r>
      </w:hyperlink>
    </w:p>
    <w:p w14:paraId="6DB1D939" w14:textId="4F9A0074" w:rsidR="00066FB5" w:rsidRPr="004A562A" w:rsidRDefault="00B66FEA" w:rsidP="004A562A">
      <w:pPr>
        <w:pStyle w:val="BodyText"/>
      </w:pPr>
      <w:r>
        <w:fldChar w:fldCharType="end"/>
      </w:r>
    </w:p>
    <w:p w14:paraId="258ECA33" w14:textId="77777777" w:rsidR="004A562A" w:rsidRDefault="004A562A">
      <w:pPr>
        <w:rPr>
          <w:b/>
          <w:caps/>
          <w:sz w:val="40"/>
          <w:szCs w:val="40"/>
          <w:lang w:val="en-US"/>
        </w:rPr>
      </w:pPr>
      <w:r>
        <w:rPr>
          <w:lang w:val="en-US"/>
        </w:rPr>
        <w:br w:type="page"/>
      </w:r>
    </w:p>
    <w:p w14:paraId="5AE7466F" w14:textId="6210475E" w:rsidR="00066FB5" w:rsidRPr="00DD2995" w:rsidRDefault="00066FB5" w:rsidP="00894D09">
      <w:pPr>
        <w:pStyle w:val="Header"/>
      </w:pPr>
      <w:bookmarkStart w:id="68" w:name="_Toc134982604"/>
      <w:bookmarkStart w:id="69" w:name="_Toc135162702"/>
      <w:r w:rsidRPr="00DD2995">
        <w:lastRenderedPageBreak/>
        <w:t>Streszczenie</w:t>
      </w:r>
      <w:bookmarkEnd w:id="68"/>
      <w:bookmarkEnd w:id="69"/>
    </w:p>
    <w:p w14:paraId="68B5CEF0" w14:textId="1985380B" w:rsidR="00DE3E2A" w:rsidRDefault="00DD2995" w:rsidP="00DD2995">
      <w:pPr>
        <w:pStyle w:val="BodyText"/>
      </w:pPr>
      <w:r>
        <w:tab/>
      </w:r>
      <w:r w:rsidRPr="00DD2995">
        <w:t xml:space="preserve">Niniejsza praca </w:t>
      </w:r>
      <w:r w:rsidR="00DB76BB">
        <w:t>przedstawia z</w:t>
      </w:r>
      <w:r w:rsidR="00DB76BB" w:rsidRPr="00DB76BB">
        <w:t>astosowanie konwolucyjnych sieci neuronowych w klasyfikacji znaków drogowych</w:t>
      </w:r>
      <w:r w:rsidR="00DB76BB">
        <w:t>. W tym celu</w:t>
      </w:r>
      <w:r w:rsidR="00DB76BB" w:rsidRPr="00DB76BB">
        <w:t xml:space="preserve"> </w:t>
      </w:r>
      <w:r w:rsidR="00DB76BB">
        <w:t>podjęto się</w:t>
      </w:r>
      <w:r w:rsidRPr="00DD2995">
        <w:t xml:space="preserve"> s</w:t>
      </w:r>
      <w:r>
        <w:t>tworzenia lekkiego obliczeniowo i skutecznego modelu klasyfikującego znaki drogowe</w:t>
      </w:r>
      <w:r w:rsidR="00C36815">
        <w:t>. Mógłby on</w:t>
      </w:r>
      <w:r>
        <w:t xml:space="preserve"> </w:t>
      </w:r>
      <w:r w:rsidR="00DB76BB">
        <w:t xml:space="preserve">potencjalnie </w:t>
      </w:r>
      <w:r>
        <w:t>przysłużyć się do poprawy bezpieczeństwa na drogach, gdyby zastosować go w</w:t>
      </w:r>
      <w:r w:rsidR="0076703D">
        <w:t> </w:t>
      </w:r>
      <w:r>
        <w:t xml:space="preserve">systemie ADAS. </w:t>
      </w:r>
    </w:p>
    <w:p w14:paraId="7F6D219B" w14:textId="289269A8" w:rsidR="00DD2995" w:rsidRDefault="00DE3E2A" w:rsidP="00DD2995">
      <w:pPr>
        <w:pStyle w:val="BodyText"/>
      </w:pPr>
      <w:r>
        <w:tab/>
      </w:r>
      <w:r w:rsidR="00DD2995">
        <w:t>Praca rozpoczyna się od wprowadzenia do problemu wypadków drogowych i</w:t>
      </w:r>
      <w:r w:rsidR="0076703D">
        <w:t> </w:t>
      </w:r>
      <w:r w:rsidR="00DD2995">
        <w:t>czynnika ludzkiego</w:t>
      </w:r>
      <w:r w:rsidR="00C36815">
        <w:t>.</w:t>
      </w:r>
      <w:r w:rsidR="00DD2995">
        <w:t xml:space="preserve"> </w:t>
      </w:r>
      <w:r w:rsidR="00C36815">
        <w:t>N</w:t>
      </w:r>
      <w:r w:rsidR="00DD2995">
        <w:t>astępnie przechodzi przez historię rozwoju pojazdów autonomicznych, w których takie systemy są niezbędne</w:t>
      </w:r>
      <w:r w:rsidR="00C36815">
        <w:t>. Co więcej przedstawia</w:t>
      </w:r>
      <w:r w:rsidR="00DD2995">
        <w:t xml:space="preserve"> historię rozwoju wizji komputerowej oraz modeli</w:t>
      </w:r>
      <w:r w:rsidR="00C36815">
        <w:t xml:space="preserve"> z nią związanych</w:t>
      </w:r>
      <w:r w:rsidR="00DD2995">
        <w:t xml:space="preserve">. </w:t>
      </w:r>
      <w:r w:rsidR="00C36815">
        <w:t>Kolejno</w:t>
      </w:r>
      <w:r w:rsidR="00DD2995">
        <w:t xml:space="preserve"> opisan</w:t>
      </w:r>
      <w:r w:rsidR="00133462">
        <w:t>e zostają pojęcia związane z sieciami neuronowymi i ich działanie. W następnym rozdziale scharakteryzowany</w:t>
      </w:r>
      <w:r w:rsidR="00DD2995">
        <w:t xml:space="preserve"> zostaje </w:t>
      </w:r>
      <w:r>
        <w:t>zbiór</w:t>
      </w:r>
      <w:r w:rsidR="00DD2995">
        <w:t xml:space="preserve"> GTSRB</w:t>
      </w:r>
      <w:r>
        <w:t xml:space="preserve"> służący do treningu i testowania</w:t>
      </w:r>
      <w:r w:rsidR="00C36815">
        <w:t>.</w:t>
      </w:r>
      <w:r w:rsidR="00DD2995">
        <w:t xml:space="preserve"> </w:t>
      </w:r>
      <w:r w:rsidR="00C36815">
        <w:t>Opisana została także</w:t>
      </w:r>
      <w:r w:rsidR="00DD2995">
        <w:t xml:space="preserve"> obróbka obrazów przed wysłaniem ich do sieci neuronowej, której architektura </w:t>
      </w:r>
      <w:r>
        <w:t>składa się tylko z 18 warstw i 0.7 miliona parametrów</w:t>
      </w:r>
      <w:r w:rsidR="00DD2995">
        <w:t xml:space="preserve">. </w:t>
      </w:r>
      <w:r w:rsidR="00C36815">
        <w:t>Przedstawione</w:t>
      </w:r>
      <w:r w:rsidR="00DD2995">
        <w:t xml:space="preserve"> zostają </w:t>
      </w:r>
      <w:r>
        <w:t>wyniki,</w:t>
      </w:r>
      <w:r w:rsidR="00DD2995">
        <w:t xml:space="preserve"> </w:t>
      </w:r>
      <w:r>
        <w:t>w których sieć osiągnęła trafność na poziomie 99%</w:t>
      </w:r>
      <w:r w:rsidR="00C36815">
        <w:t>.</w:t>
      </w:r>
      <w:r w:rsidR="00DD2995">
        <w:t xml:space="preserve"> </w:t>
      </w:r>
      <w:r w:rsidR="00C36815">
        <w:t>D</w:t>
      </w:r>
      <w:r w:rsidR="00DD2995">
        <w:t xml:space="preserve">okonuje się </w:t>
      </w:r>
      <w:r w:rsidR="00C36815">
        <w:t xml:space="preserve">także </w:t>
      </w:r>
      <w:r w:rsidR="00DD2995">
        <w:t xml:space="preserve">porównania </w:t>
      </w:r>
      <w:r w:rsidR="009749CB">
        <w:t xml:space="preserve">rezultatów sieci </w:t>
      </w:r>
      <w:r w:rsidR="00DD2995">
        <w:t>z innymi modelami z</w:t>
      </w:r>
      <w:r w:rsidR="0076703D">
        <w:t> </w:t>
      </w:r>
      <w:r w:rsidR="00DD2995">
        <w:t xml:space="preserve">wybranych publikacji. </w:t>
      </w:r>
      <w:r w:rsidR="009749CB">
        <w:t>Koniec końców przedstawione są możliwe modyfikacje mogące poprawić trafność oraz potencjalne połączenie klasyfikatora z system</w:t>
      </w:r>
      <w:r w:rsidR="00C36815">
        <w:t>em</w:t>
      </w:r>
      <w:r w:rsidR="009749CB">
        <w:t xml:space="preserve"> detekcji znaków.</w:t>
      </w:r>
    </w:p>
    <w:p w14:paraId="30EFB174" w14:textId="2ABB1CAB" w:rsidR="00DE3E2A" w:rsidRDefault="00DE3E2A" w:rsidP="00DD2995">
      <w:pPr>
        <w:pStyle w:val="BodyText"/>
      </w:pPr>
      <w:r>
        <w:tab/>
        <w:t xml:space="preserve">Zaproponowana w pracy sieć </w:t>
      </w:r>
      <w:r w:rsidR="008935E0">
        <w:t>co prawda nie</w:t>
      </w:r>
      <w:r>
        <w:t xml:space="preserve"> osiąga najlepszej trafności spośród przytoczonych metod, jednakże oferuje ona najlepszy kompromis między skomplikowanie</w:t>
      </w:r>
      <w:r w:rsidR="00B442B6">
        <w:t>m</w:t>
      </w:r>
      <w:r>
        <w:t xml:space="preserve"> i obciążeniem obliczeniowym</w:t>
      </w:r>
      <w:r w:rsidR="00B442B6">
        <w:t>,</w:t>
      </w:r>
      <w:r>
        <w:t xml:space="preserve"> a skutecznością predykcji.</w:t>
      </w:r>
    </w:p>
    <w:p w14:paraId="6857EC63" w14:textId="10147C5E" w:rsidR="00DE3E2A" w:rsidRDefault="00DE3E2A" w:rsidP="00DD2995">
      <w:pPr>
        <w:pStyle w:val="BodyText"/>
      </w:pPr>
      <w:r>
        <w:tab/>
      </w:r>
    </w:p>
    <w:p w14:paraId="4622AA3E" w14:textId="4191F0C2" w:rsidR="00DE3E2A" w:rsidRDefault="00DE3E2A" w:rsidP="00DD2995">
      <w:pPr>
        <w:pStyle w:val="BodyText"/>
      </w:pPr>
      <w:r>
        <w:tab/>
      </w:r>
    </w:p>
    <w:p w14:paraId="04B9AAAD" w14:textId="18AF2DEC" w:rsidR="00066FB5" w:rsidRPr="00DD2995" w:rsidRDefault="00066FB5"/>
    <w:sectPr w:rsidR="00066FB5" w:rsidRPr="00DD2995" w:rsidSect="00F47817">
      <w:type w:val="oddPage"/>
      <w:pgSz w:w="11906" w:h="16838"/>
      <w:pgMar w:top="1417" w:right="1417" w:bottom="1417" w:left="1417" w:header="709" w:footer="709"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86DE09" w14:textId="77777777" w:rsidR="00204576" w:rsidRDefault="00204576">
      <w:r>
        <w:separator/>
      </w:r>
    </w:p>
  </w:endnote>
  <w:endnote w:type="continuationSeparator" w:id="0">
    <w:p w14:paraId="1E68DFFA" w14:textId="77777777" w:rsidR="00204576" w:rsidRDefault="002045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alibri Light">
    <w:panose1 w:val="020F0302020204030204"/>
    <w:charset w:val="EE"/>
    <w:family w:val="swiss"/>
    <w:pitch w:val="variable"/>
    <w:sig w:usb0="E4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3007DA" w14:textId="77777777" w:rsidR="003711CC" w:rsidRDefault="003711CC">
    <w:pPr>
      <w:pStyle w:val="Footer"/>
    </w:pPr>
    <w:r>
      <w:fldChar w:fldCharType="begin"/>
    </w:r>
    <w:r>
      <w:instrText xml:space="preserve"> PAGE   \* MERGEFORMAT </w:instrText>
    </w:r>
    <w:r>
      <w:fldChar w:fldCharType="separate"/>
    </w:r>
    <w:r w:rsidR="00685459">
      <w:rPr>
        <w:noProof/>
      </w:rPr>
      <w:t>22</w:t>
    </w:r>
    <w:r>
      <w:fldChar w:fldCharType="end"/>
    </w:r>
  </w:p>
  <w:p w14:paraId="4BA9FD9A" w14:textId="77777777" w:rsidR="003711CC" w:rsidRDefault="003711C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F07D6" w14:textId="77777777" w:rsidR="003711CC" w:rsidRDefault="003711CC">
    <w:pPr>
      <w:pStyle w:val="Footer"/>
      <w:jc w:val="right"/>
    </w:pPr>
    <w:r>
      <w:fldChar w:fldCharType="begin"/>
    </w:r>
    <w:r>
      <w:instrText xml:space="preserve"> PAGE   \* MERGEFORMAT </w:instrText>
    </w:r>
    <w:r>
      <w:fldChar w:fldCharType="separate"/>
    </w:r>
    <w:r w:rsidR="00685459">
      <w:rPr>
        <w:noProof/>
      </w:rPr>
      <w:t>21</w:t>
    </w:r>
    <w:r>
      <w:fldChar w:fldCharType="end"/>
    </w:r>
  </w:p>
  <w:p w14:paraId="251C81E6" w14:textId="77777777" w:rsidR="003711CC" w:rsidRDefault="003711C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D0C815" w14:textId="77777777" w:rsidR="00204576" w:rsidRDefault="00204576">
      <w:r>
        <w:separator/>
      </w:r>
    </w:p>
  </w:footnote>
  <w:footnote w:type="continuationSeparator" w:id="0">
    <w:p w14:paraId="48A8E2F1" w14:textId="77777777" w:rsidR="00204576" w:rsidRDefault="00204576">
      <w:r>
        <w:continuationSeparator/>
      </w:r>
    </w:p>
  </w:footnote>
  <w:footnote w:id="1">
    <w:p w14:paraId="11C66254" w14:textId="5D694216"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sidR="001E1D9C">
        <w:rPr>
          <w:lang w:val="en-US"/>
        </w:rPr>
        <w:instrText xml:space="preserve"> ADDIN ZOTERO_ITEM CSL_CITATION {"citationID":"vywZwbIn","properties":{"formattedCitation":"Peden i World Health Organization, {\\i{}World Report on Road Traffic Injury Prevention}.","plainCitation":"Peden i World Health Organization, World Report on Road Traffic Injury Prevention.","noteIndex":1},"citationItems":[{"id":"TIeQYDvg/e2WA51jw","uris":["http://zotero.org/users/7955442/items/RXPZJNBU"],"itemData":{"id":152,"type":"book","call-number":"HE5614 .W598 2004","event-place":"Geneva","ISBN":"978-92-4-156260-7","language":"en","note":"OCLC: ocm55523256","number-of-pages":"217","publisher":"World Health Organization","publisher-place":"Geneva","source":"Library of Congress ISBN","title":"World report on road traffic injury prevention","editor":[{"family":"Peden","given":"M. M."},{"family":"World Health Organization","given":""}],"issued":{"date-parts":[["2004"]]}}}],"schema":"https://github.com/citation-style-language/schema/raw/master/csl-citation.json"} </w:instrText>
      </w:r>
      <w:r>
        <w:fldChar w:fldCharType="separate"/>
      </w:r>
      <w:r w:rsidRPr="008F5E0D">
        <w:rPr>
          <w:rFonts w:ascii="Times New Roman" w:hAnsi="Times New Roman"/>
          <w:szCs w:val="24"/>
          <w:lang w:val="en-GB"/>
        </w:rPr>
        <w:t xml:space="preserve">Peden i World Health Organization, </w:t>
      </w:r>
      <w:r w:rsidRPr="008F5E0D">
        <w:rPr>
          <w:rFonts w:ascii="Times New Roman" w:hAnsi="Times New Roman"/>
          <w:i/>
          <w:iCs/>
          <w:szCs w:val="24"/>
          <w:lang w:val="en-GB"/>
        </w:rPr>
        <w:t>World Report on Road Traffic Injury Prevention</w:t>
      </w:r>
      <w:r w:rsidRPr="008F5E0D">
        <w:rPr>
          <w:rFonts w:ascii="Times New Roman" w:hAnsi="Times New Roman"/>
          <w:szCs w:val="24"/>
          <w:lang w:val="en-GB"/>
        </w:rPr>
        <w:t>.</w:t>
      </w:r>
      <w:r>
        <w:fldChar w:fldCharType="end"/>
      </w:r>
    </w:p>
  </w:footnote>
  <w:footnote w:id="2">
    <w:p w14:paraId="02B6F587" w14:textId="77777777"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Pr>
          <w:lang w:val="en-US"/>
        </w:rPr>
        <w:instrText xml:space="preserve"> ADDIN ZOTERO_ITEM CSL_CITATION {"citationID":"3Spc5GAT","properties":{"formattedCitation":"World Health Organization, {\\i{}Global Status Report on Road Safety 2018}.","plainCitation":"World Health Organization, Global Status Report on Road Safety 2018.","noteIndex":2},"citationItems":[{"id":6,"uris":["http://zotero.org/users/7955442/items/NAZCYS8D"],"itemData":{"id":6,"type":"book","event-place":"Geneva, Switzerland","ISBN":"978-92-4-156568-4","language":"en","note":"OCLC: 937390548","publisher":"WHO","publisher-place":"Geneva, Switzerland","source":"Open WorldCat","title":"Global status report on road safety 2018: supporting a decade of action","title-short":"Global status report on road safety 2018","author":[{"literal":"World Health Organization"}],"issued":{"date-parts":[["2018"]]}}}],"schema":"https://github.com/citation-style-language/schema/raw/master/csl-citation.json"} </w:instrText>
      </w:r>
      <w:r>
        <w:fldChar w:fldCharType="separate"/>
      </w:r>
      <w:r w:rsidRPr="008F5E0D">
        <w:rPr>
          <w:rFonts w:ascii="Times New Roman" w:hAnsi="Times New Roman"/>
          <w:szCs w:val="24"/>
          <w:lang w:val="en-GB"/>
        </w:rPr>
        <w:t xml:space="preserve">World Health Organization, </w:t>
      </w:r>
      <w:r w:rsidRPr="008F5E0D">
        <w:rPr>
          <w:rFonts w:ascii="Times New Roman" w:hAnsi="Times New Roman"/>
          <w:i/>
          <w:iCs/>
          <w:szCs w:val="24"/>
          <w:lang w:val="en-GB"/>
        </w:rPr>
        <w:t>Global Status Report on Road Safety 2018</w:t>
      </w:r>
      <w:r w:rsidRPr="008F5E0D">
        <w:rPr>
          <w:rFonts w:ascii="Times New Roman" w:hAnsi="Times New Roman"/>
          <w:szCs w:val="24"/>
          <w:lang w:val="en-GB"/>
        </w:rPr>
        <w:t>.</w:t>
      </w:r>
      <w:r>
        <w:fldChar w:fldCharType="end"/>
      </w:r>
    </w:p>
  </w:footnote>
  <w:footnote w:id="3">
    <w:p w14:paraId="3FF5FAAF" w14:textId="77777777" w:rsidR="008F5E0D" w:rsidRPr="000B6ABE" w:rsidRDefault="008F5E0D">
      <w:pPr>
        <w:pStyle w:val="FootnoteText"/>
        <w:rPr>
          <w:lang w:val="en-US"/>
        </w:rPr>
      </w:pPr>
      <w:r>
        <w:rPr>
          <w:rStyle w:val="FootnoteReference"/>
        </w:rPr>
        <w:footnoteRef/>
      </w:r>
      <w:r w:rsidRPr="000B6ABE">
        <w:rPr>
          <w:lang w:val="en-US"/>
        </w:rPr>
        <w:t xml:space="preserve"> </w:t>
      </w:r>
      <w:r>
        <w:fldChar w:fldCharType="begin"/>
      </w:r>
      <w:r>
        <w:rPr>
          <w:lang w:val="en-US"/>
        </w:rPr>
        <w:instrText xml:space="preserve"> ADDIN ZOTERO_ITEM CSL_CITATION {"citationID":"ixoOAvQL","properties":{"formattedCitation":"Brookhuis, Waard, i Janssen, \\uc0\\u8222{}Behavioural Impacts of Advanced Driver Assistance Systems\\uc0\\u8211{}an Overview\\uc0\\u8221{}.","plainCitation":"Brookhuis, Waard, i Janssen, „Behavioural Impacts of Advanced Driver Assistance Systems–an Overview”.","noteIndex":3},"citationItems":[{"id":153,"uris":["http://zotero.org/users/7955442/items/YHZ5QEDP"],"itemData":{"id":153,"type":"article-journal","abstract":"The purpose of Advanced Driver Assistance Systems (ADAS) is that driver error will be reduced or even eliminated, and efficiency in traffic and transport is enhanced. The benefits of ADAS implementations are potentially considerable because of a significant decrease in human suffering, economical cost and pollution. However, there are also potential problems to be expected, since the task of driving a ordinary motor vehicle is changing in nature, in the direction of supervising a (partly) automated moving vehicle.","container-title":"European Journal of Transport and Infrastructure Research","DOI":"10.18757/ejtir.2001.1.3.3667","ISSN":"1567-7141","issue":"3","language":"en","license":"Copyright (c) 2001","note":"number: 3","source":"journals.open.tudelft.nl","title":"Behavioural impacts of Advanced Driver Assistance Systems–an overview","URL":"https://journals.open.tudelft.nl/ejtir/article/view/3667","volume":"1","author":[{"family":"Brookhuis","given":"Karel A."},{"family":"Waard","given":"Dick","dropping-particle":"de"},{"family":"Janssen","given":"Wiel H."}],"accessed":{"date-parts":[["2022",12,4]]},"issued":{"date-parts":[["2001",6,1]]}}}],"schema":"https://github.com/citation-style-language/schema/raw/master/csl-citation.json"} </w:instrText>
      </w:r>
      <w:r>
        <w:fldChar w:fldCharType="separate"/>
      </w:r>
      <w:r w:rsidRPr="008F5E0D">
        <w:rPr>
          <w:rFonts w:ascii="Times New Roman" w:hAnsi="Times New Roman"/>
          <w:szCs w:val="24"/>
          <w:lang w:val="en-GB"/>
        </w:rPr>
        <w:t>Brookhuis, Waard, i Janssen, „Behavioural Impacts of Advanced Driver Assistance Systems–an Overview”.</w:t>
      </w:r>
      <w:r>
        <w:fldChar w:fldCharType="end"/>
      </w:r>
    </w:p>
  </w:footnote>
  <w:footnote w:id="4">
    <w:p w14:paraId="5A9EDFB8" w14:textId="77777777" w:rsidR="008F5E0D" w:rsidRPr="005905F5" w:rsidRDefault="008F5E0D">
      <w:pPr>
        <w:pStyle w:val="FootnoteText"/>
        <w:rPr>
          <w:lang w:val="en-US"/>
        </w:rPr>
      </w:pPr>
      <w:r>
        <w:rPr>
          <w:rStyle w:val="FootnoteReference"/>
        </w:rPr>
        <w:footnoteRef/>
      </w:r>
      <w:r w:rsidRPr="005905F5">
        <w:rPr>
          <w:lang w:val="en-US"/>
        </w:rPr>
        <w:t xml:space="preserve"> </w:t>
      </w:r>
      <w:r>
        <w:fldChar w:fldCharType="begin"/>
      </w:r>
      <w:r>
        <w:rPr>
          <w:lang w:val="en-US"/>
        </w:rPr>
        <w:instrText xml:space="preserve"> ADDIN ZOTERO_ITEM CSL_CITATION {"citationID":"L4qkdpHp","properties":{"formattedCitation":"Benson i in., \\uc0\\u8222{}Potential Reduction in Crashes, Injuries and Deaths from Large-Scale Deployment of Advanced Driver Assistance Systems\\uc0\\u8221{}.","plainCitation":"Benson i in., „Potential Reduction in Crashes, Injuries and Deaths from Large-Scale Deployment of Advanced Driver Assistance Systems”.","noteIndex":4},"citationItems":[{"id":158,"uris":["http://zotero.org/users/7955442/items/ZN2Y2ELI"],"itemData":{"id":158,"type":"webpage","abstract":"A synthesis of existing research on the potential safety benefits of selected Advanced Driver Assistance Systems (ADAS) providing new estimates of the numbers of crashes, injuries, and deaths that such systems could potentially help prevent.","container-title":"AAA Foundation for Traffic Safety","language":"en-US","title":"Potential Reduction in Crashes, Injuries and Deaths from Large-Scale Deployment of Advanced Driver Assistance Systems","URL":"https://aaafoundation.org/potential-reduction-in-crashes-injuries-and-deaths-from-large-scale-deployment-of-advanced-driver-assistance-systems/","author":[{"family":"Benson","given":"A"},{"family":"Tefft","given":"B.C."},{"family":"Svancara","given":"A.M."},{"family":"Horrey","given":"W.J."}],"accessed":{"date-parts":[["2022",12,4]]},"issued":{"date-parts":[["2018",9,26]]}}}],"schema":"https://github.com/citation-style-language/schema/raw/master/csl-citation.json"} </w:instrText>
      </w:r>
      <w:r>
        <w:fldChar w:fldCharType="separate"/>
      </w:r>
      <w:r w:rsidRPr="008F5E0D">
        <w:rPr>
          <w:rFonts w:ascii="Times New Roman" w:hAnsi="Times New Roman"/>
          <w:szCs w:val="24"/>
          <w:lang w:val="en-GB"/>
        </w:rPr>
        <w:t>Benson i in., „Potential Reduction in Crashes, Injuries and Deaths from Large-Scale Deployment of Advanced Driver Assistance Systems”.</w:t>
      </w:r>
      <w:r>
        <w:fldChar w:fldCharType="end"/>
      </w:r>
    </w:p>
  </w:footnote>
  <w:footnote w:id="5">
    <w:p w14:paraId="1BF98604"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jzsp7hA8","properties":{"formattedCitation":"Lay, \\uc0\\u8222{}HISTORY OF TRAFFIC SIGNS. IN\\uc0\\u8221{}.","plainCitation":"Lay, „HISTORY OF TRAFFIC SIGNS. IN”.","noteIndex":5},"citationItems":[{"id":169,"uris":["http://zotero.org/users/7955442/items/V4NQ8ZR9"],"itemData":{"id":169,"type":"article-journal","container-title":"Publication of: CRC Press LLC","note":"ISBN: 9780415310864","source":"trid.trb.org","title":"HISTORY OF TRAFFIC SIGNS. IN: THE HUMAN FACTORS OF TRANSPORT SIGNS","title-short":"HISTORY OF TRAFFIC SIGNS. IN","URL":"https://trid.trb.org/view/702336","author":[{"family":"Lay","given":"M. G."}],"accessed":{"date-parts":[["2023",2,22]]},"issued":{"date-parts":[["2004"]]}}}],"schema":"https://github.com/citation-style-language/schema/raw/master/csl-citation.json"} </w:instrText>
      </w:r>
      <w:r>
        <w:fldChar w:fldCharType="separate"/>
      </w:r>
      <w:r w:rsidRPr="008F5E0D">
        <w:rPr>
          <w:rFonts w:cs="Calibri"/>
          <w:szCs w:val="24"/>
          <w:lang w:val="en-GB"/>
        </w:rPr>
        <w:t>Lay, „HISTORY OF TRAFFIC SIGNS. IN”.</w:t>
      </w:r>
      <w:r>
        <w:fldChar w:fldCharType="end"/>
      </w:r>
    </w:p>
  </w:footnote>
  <w:footnote w:id="6">
    <w:p w14:paraId="4E96F7B5"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01IGNggy","properties":{"formattedCitation":"Escalera i in., {\\i{}Traffic-Sign Recognition Systems}.","plainCitation":"Escalera i in., Traffic-Sign Recognition Systems.","noteIndex":6},"citationItems":[{"id":168,"uris":["http://zotero.org/users/7955442/items/88ZLY3LV"],"itemData":{"id":168,"type":"book","collection-title":"SpringerBriefs in Computer Science","event-place":"London","ISBN":"978-1-4471-2244-9","language":"en","note":"DOI: 10.1007/978-1-4471-2245-6","publisher":"Springer","publisher-place":"London","source":"DOI.org (Crossref)","title":"Traffic-Sign Recognition Systems","URL":"https://link.springer.com/10.1007/978-1-4471-2245-6","author":[{"family":"Escalera","given":"Sergio"},{"family":"Baró","given":"Xavier"},{"family":"Pujol","given":"Oriol"},{"family":"Vitrià","given":"Jordi"},{"family":"Radeva","given":"Petia"}],"accessed":{"date-parts":[["2023",2,21]]},"issued":{"date-parts":[["2011"]]}}}],"schema":"https://github.com/citation-style-language/schema/raw/master/csl-citation.json"} </w:instrText>
      </w:r>
      <w:r>
        <w:fldChar w:fldCharType="separate"/>
      </w:r>
      <w:r w:rsidRPr="008F5E0D">
        <w:rPr>
          <w:rFonts w:cs="Calibri"/>
          <w:szCs w:val="24"/>
          <w:lang w:val="en-GB"/>
        </w:rPr>
        <w:t xml:space="preserve">Escalera i in., </w:t>
      </w:r>
      <w:r w:rsidRPr="008F5E0D">
        <w:rPr>
          <w:rFonts w:cs="Calibri"/>
          <w:i/>
          <w:iCs/>
          <w:szCs w:val="24"/>
          <w:lang w:val="en-GB"/>
        </w:rPr>
        <w:t>Traffic-Sign Recognition Systems</w:t>
      </w:r>
      <w:r w:rsidRPr="008F5E0D">
        <w:rPr>
          <w:rFonts w:cs="Calibri"/>
          <w:szCs w:val="24"/>
          <w:lang w:val="en-GB"/>
        </w:rPr>
        <w:t>.</w:t>
      </w:r>
      <w:r>
        <w:fldChar w:fldCharType="end"/>
      </w:r>
    </w:p>
  </w:footnote>
  <w:footnote w:id="7">
    <w:p w14:paraId="10A9B3B2" w14:textId="77777777" w:rsidR="008F5E0D" w:rsidRPr="008F5E0D" w:rsidRDefault="008F5E0D">
      <w:pPr>
        <w:pStyle w:val="FootnoteText"/>
        <w:rPr>
          <w:lang w:val="en-GB"/>
        </w:rPr>
      </w:pPr>
      <w:r>
        <w:rPr>
          <w:rStyle w:val="FootnoteReference"/>
        </w:rPr>
        <w:footnoteRef/>
      </w:r>
      <w:r w:rsidRPr="008F5E0D">
        <w:rPr>
          <w:lang w:val="en-GB"/>
        </w:rPr>
        <w:t xml:space="preserve"> </w:t>
      </w:r>
      <w:r>
        <w:fldChar w:fldCharType="begin"/>
      </w:r>
      <w:r>
        <w:rPr>
          <w:lang w:val="en-GB"/>
        </w:rPr>
        <w:instrText xml:space="preserve"> ADDIN ZOTERO_ITEM CSL_CITATION {"citationID":"zvtUSIRQ","properties":{"formattedCitation":"Priese i in., \\uc0\\u8222{}New results on traffic sign recognition\\uc0\\u8221{}.","plainCitation":"Priese i in., „New results on traffic sign recognition”.","noteIndex":7},"citationItems":[{"id":175,"uris":["http://zotero.org/users/7955442/items/E2VZX5E4"],"itemData":{"id":175,"type":"paper-conference","container-title":"Proceedings of the Intelligent Vehicles '94 Symposium","DOI":"10.1109/IVS.1994.639514","event-place":"Paris, France","event-title":"Intelligent Vehicles '94 Symposium","ISBN":"978-0-7803-2135-9","page":"249-254","publisher":"IEEE","publisher-place":"Paris, France","source":"DOI.org (Crossref)","title":"New results on traffic sign recognition","URL":"http://ieeexplore.ieee.org/document/639514/","author":[{"family":"Priese","given":"L."},{"family":"Klieber","given":"J."},{"family":"Lakmann","given":"R."},{"family":"Rehrmann","given":"V."},{"family":"Schian","given":"R."}],"accessed":{"date-parts":[["2023",2,22]]},"issued":{"date-parts":[["1994"]]}}}],"schema":"https://github.com/citation-style-language/schema/raw/master/csl-citation.json"} </w:instrText>
      </w:r>
      <w:r>
        <w:fldChar w:fldCharType="separate"/>
      </w:r>
      <w:r w:rsidRPr="008F5E0D">
        <w:rPr>
          <w:rFonts w:cs="Calibri"/>
          <w:szCs w:val="24"/>
          <w:lang w:val="en-GB"/>
        </w:rPr>
        <w:t>Priese i in., „New results on traffic sign recognition”.</w:t>
      </w:r>
      <w:r>
        <w:fldChar w:fldCharType="end"/>
      </w:r>
    </w:p>
  </w:footnote>
  <w:footnote w:id="8">
    <w:p w14:paraId="595F7E71" w14:textId="77777777" w:rsidR="002E329A" w:rsidRPr="002E329A" w:rsidRDefault="002E329A">
      <w:pPr>
        <w:pStyle w:val="FootnoteText"/>
        <w:rPr>
          <w:lang w:val="en-GB"/>
        </w:rPr>
      </w:pPr>
      <w:r>
        <w:rPr>
          <w:rStyle w:val="FootnoteReference"/>
        </w:rPr>
        <w:footnoteRef/>
      </w:r>
      <w:r w:rsidRPr="002E329A">
        <w:rPr>
          <w:lang w:val="en-GB"/>
        </w:rPr>
        <w:t xml:space="preserve"> </w:t>
      </w:r>
      <w:r>
        <w:fldChar w:fldCharType="begin"/>
      </w:r>
      <w:r w:rsidRPr="002E329A">
        <w:rPr>
          <w:lang w:val="en-GB"/>
        </w:rPr>
        <w:instrText xml:space="preserve"> ADDIN ZOTERO_ITEM CSL_CITATION {"citationID":"JEWoXTO6","properties":{"formattedCitation":"Hubel i Wiesel, \\uc0\\u8222{}Receptive fields of single neurones in the cat\\uc0\\u8217{}s striate cortex\\uc0\\u8221{}.","plainCitation":"Hubel i Wiesel, „Receptive fields of single neurones in the cat’s striate cortex”.","noteIndex":8},"citationItems":[{"id":178,"uris":["http://zotero.org/users/7955442/items/8YXNCZLH"],"itemData":{"id":178,"type":"article-journal","container-title":"The Journal of Physiology","ISSN":"0022-3751","issue":"3","journalAbbreviation":"J Physiol","note":"PMID: 14403679\nPMCID: PMC1363130","page":"574-591","source":"PubMed Central","title":"Receptive fields of single neurones in the cat's striate cortex","volume":"148","author":[{"family":"Hubel","given":"D. H."},{"family":"Wiesel","given":"T. N."}],"issued":{"date-parts":[["1959",10]]}}}],"schema":"https://github.com/citation-style-language/schema/raw/master/csl-citation.json"} </w:instrText>
      </w:r>
      <w:r>
        <w:fldChar w:fldCharType="separate"/>
      </w:r>
      <w:r w:rsidRPr="002E329A">
        <w:rPr>
          <w:rFonts w:cs="Calibri"/>
          <w:szCs w:val="24"/>
          <w:lang w:val="en-GB"/>
        </w:rPr>
        <w:t>Hubel i Wiesel, „Receptive fields of single neurones in the cat’s striate cortex”.</w:t>
      </w:r>
      <w:r>
        <w:fldChar w:fldCharType="end"/>
      </w:r>
    </w:p>
  </w:footnote>
  <w:footnote w:id="9">
    <w:p w14:paraId="3F829988" w14:textId="77777777" w:rsidR="008B41E2" w:rsidRPr="008B41E2" w:rsidRDefault="008B41E2">
      <w:pPr>
        <w:pStyle w:val="FootnoteText"/>
        <w:rPr>
          <w:lang w:val="en-GB"/>
        </w:rPr>
      </w:pPr>
      <w:r>
        <w:rPr>
          <w:rStyle w:val="FootnoteReference"/>
        </w:rPr>
        <w:footnoteRef/>
      </w:r>
      <w:r w:rsidRPr="008B41E2">
        <w:rPr>
          <w:lang w:val="en-GB"/>
        </w:rPr>
        <w:t xml:space="preserve"> </w:t>
      </w:r>
      <w:r>
        <w:fldChar w:fldCharType="begin"/>
      </w:r>
      <w:r w:rsidRPr="008B41E2">
        <w:rPr>
          <w:lang w:val="en-GB"/>
        </w:rPr>
        <w:instrText xml:space="preserve"> ADDIN ZOTERO_ITEM CSL_CITATION {"citationID":"zZrhqcLe","properties":{"formattedCitation":"Hubel i Wiesel, \\uc0\\u8222{}Receptive fields, binocular interaction and functional architecture in the cat\\uc0\\u8217{}s visual cortex\\uc0\\u8221{}.","plainCitation":"Hubel i Wiesel, „Receptive fields, binocular interaction and functional architecture in the cat’s visual cortex”.","noteIndex":9},"citationItems":[{"id":181,"uris":["http://zotero.org/users/7955442/items/ZBJ6CXAB"],"itemData":{"id":181,"type":"article-journal","abstract":"Images\nnull","container-title":"The Journal of Physiology","ISSN":"0022-3751","issue":"1","journalAbbreviation":"J Physiol","note":"PMID: 14449617\nPMCID: PMC1359523","page":"106-154.2","source":"PubMed Central","title":"Receptive fields, binocular interaction and functional architecture in the cat's visual cortex","volume":"160","author":[{"family":"Hubel","given":"D. H."},{"family":"Wiesel","given":"T. N."}],"issued":{"date-parts":[["1962",1]]}}}],"schema":"https://github.com/citation-style-language/schema/raw/master/csl-citation.json"} </w:instrText>
      </w:r>
      <w:r>
        <w:fldChar w:fldCharType="separate"/>
      </w:r>
      <w:r w:rsidRPr="008B41E2">
        <w:rPr>
          <w:rFonts w:cs="Calibri"/>
          <w:szCs w:val="24"/>
          <w:lang w:val="en-GB"/>
        </w:rPr>
        <w:t>Hubel i Wiesel, „Receptive fields, binocular interaction and functional architecture in the cat’s visual cortex”.</w:t>
      </w:r>
      <w:r>
        <w:fldChar w:fldCharType="end"/>
      </w:r>
    </w:p>
  </w:footnote>
  <w:footnote w:id="10">
    <w:p w14:paraId="1048C024" w14:textId="77777777" w:rsidR="00473FC6" w:rsidRPr="00473FC6" w:rsidRDefault="00473FC6">
      <w:pPr>
        <w:pStyle w:val="FootnoteText"/>
        <w:rPr>
          <w:lang w:val="en-GB"/>
        </w:rPr>
      </w:pPr>
      <w:r>
        <w:rPr>
          <w:rStyle w:val="FootnoteReference"/>
        </w:rPr>
        <w:footnoteRef/>
      </w:r>
      <w:r w:rsidRPr="00473FC6">
        <w:rPr>
          <w:lang w:val="en-GB"/>
        </w:rPr>
        <w:t xml:space="preserve"> </w:t>
      </w:r>
      <w:r>
        <w:fldChar w:fldCharType="begin"/>
      </w:r>
      <w:r w:rsidRPr="00473FC6">
        <w:rPr>
          <w:lang w:val="en-GB"/>
        </w:rPr>
        <w:instrText xml:space="preserve"> ADDIN ZOTERO_ITEM CSL_CITATION {"citationID":"AfDgMjGg","properties":{"formattedCitation":"Roberts, \\uc0\\u8222{}Machine Perception of Three-Dimensional Solids\\uc0\\u8221{}.","plainCitation":"Roberts, „Machine Perception of Three-Dimensional Solids”.","noteIndex":10},"citationItems":[{"id":184,"uris":["http://zotero.org/users/7955442/items/5YD58PV3"],"itemData":{"id":184,"type":"thesis","abstract":"Thesis (Ph. D.)--Massachusetts Institute of Technology, Dept. of Electrical Engineering, 1963.","genre":"Thesis","language":"eng","license":"M.I.T. theses are protected by copyright. They may be viewed from this source for any purpose, but reproduction or distribution in any format is prohibited without written permission. See provided URL for inquiries about permission.","note":"Accepted: 2005-08-17T19:45:17Z","publisher":"Massachusetts Institute of Technology","source":"dspace.mit.edu","title":"Machine perception of three-dimensional solids","URL":"https://dspace.mit.edu/handle/1721.1/11589","author":[{"family":"Roberts","given":"Lawrence G."}],"accessed":{"date-parts":[["2023",2,28]]},"issued":{"date-parts":[["1963"]]}}}],"schema":"https://github.com/citation-style-language/schema/raw/master/csl-citation.json"} </w:instrText>
      </w:r>
      <w:r>
        <w:fldChar w:fldCharType="separate"/>
      </w:r>
      <w:r w:rsidRPr="00473FC6">
        <w:rPr>
          <w:rFonts w:cs="Calibri"/>
          <w:szCs w:val="24"/>
          <w:lang w:val="en-GB"/>
        </w:rPr>
        <w:t>Roberts, „Machine Perception of Three-Dimensional Solids”.</w:t>
      </w:r>
      <w:r>
        <w:fldChar w:fldCharType="end"/>
      </w:r>
    </w:p>
  </w:footnote>
  <w:footnote w:id="11">
    <w:p w14:paraId="51FFCE5D" w14:textId="77777777" w:rsidR="00C431B0" w:rsidRPr="00C431B0" w:rsidRDefault="00C431B0">
      <w:pPr>
        <w:pStyle w:val="FootnoteText"/>
        <w:rPr>
          <w:lang w:val="en-GB"/>
        </w:rPr>
      </w:pPr>
      <w:r>
        <w:rPr>
          <w:rStyle w:val="FootnoteReference"/>
        </w:rPr>
        <w:footnoteRef/>
      </w:r>
      <w:r w:rsidRPr="00C431B0">
        <w:rPr>
          <w:lang w:val="en-GB"/>
        </w:rPr>
        <w:t xml:space="preserve"> </w:t>
      </w:r>
      <w:r>
        <w:fldChar w:fldCharType="begin"/>
      </w:r>
      <w:r w:rsidRPr="00C431B0">
        <w:rPr>
          <w:lang w:val="en-GB"/>
        </w:rPr>
        <w:instrText xml:space="preserve"> ADDIN ZOTERO_ITEM CSL_CITATION {"citationID":"ohaKURmv","properties":{"formattedCitation":"Papert, \\uc0\\u8222{}The Summer Vision Project\\uc0\\u8221{}.","plainCitation":"Papert, „The Summer Vision Project”.","noteIndex":11},"citationItems":[{"id":186,"uris":["http://zotero.org/users/7955442/items/UZSI36E6"],"itemData":{"id":186,"type":"article-journal","abstract":"The summer vision project is an attempt to use our summer workers effectively in the construction of a significant part of a visual system. The particular task was chosen partly because it can be segmented into sub-problems which allow individuals to work independently and yet participate in the construction of a system complex enough to be real landmark in the development of \"pattern recognition\". The basic structure is fixed for the first phase of work extending to some point in July. Everyone is invited to contribute to the discussion of the second phase. Sussman is coordinator of \"Vision Project\" meetings and should be consulted by anyone who wishes to participate. The primary goal of the project is to construct a system of programs which will divide a vidisector picture into regions such as likely objects, likely background areas and chaos. We shall call this part of its operation FIGURE-GROUND analysis. It will be impossible to do this without considerable analysis of shape and surface properties, so FIGURE-GROUND analysis is really inseparable in practice from the second goal which is REGION DESCRIPTION. The final goal is OBJECT IDENTIFICATION which will actually name objects by matching them with a vocabulary of known objects.","language":"en_US","note":"Accepted: 2004-10-04T14:40:06Z","source":"dspace.mit.edu","title":"The Summer Vision Project","URL":"https://dspace.mit.edu/handle/1721.1/6125","author":[{"family":"Papert","given":"Seymour A."}],"accessed":{"date-parts":[["2023",2,28]]},"issued":{"date-parts":[["1966",7,1]]}}}],"schema":"https://github.com/citation-style-language/schema/raw/master/csl-citation.json"} </w:instrText>
      </w:r>
      <w:r>
        <w:fldChar w:fldCharType="separate"/>
      </w:r>
      <w:r w:rsidRPr="00C431B0">
        <w:rPr>
          <w:rFonts w:cs="Calibri"/>
          <w:szCs w:val="24"/>
          <w:lang w:val="en-GB"/>
        </w:rPr>
        <w:t>Papert, „The Summer Vision Project”.</w:t>
      </w:r>
      <w:r>
        <w:fldChar w:fldCharType="end"/>
      </w:r>
    </w:p>
  </w:footnote>
  <w:footnote w:id="12">
    <w:p w14:paraId="5D9CA2D8" w14:textId="77777777" w:rsidR="00F669F3" w:rsidRPr="00496843" w:rsidRDefault="00F669F3">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Qqxk3BUP","properties":{"formattedCitation":"Fukushima, \\uc0\\u8222{}Neocognitron\\uc0\\u8221{}.","plainCitation":"Fukushima, „Neocognitron”.","noteIndex":12},"citationItems":[{"id":189,"uris":["http://zotero.org/users/7955442/items/PR2Y7MR5"],"itemData":{"id":189,"type":"article-journal","abstract":"A neural network model for a mechanism of visual pattern recognition is proposed in this paper. The network is self-organized by \"learning without a teacher\", and acquires an ability to recognize stimulus patterns based on the geometrical similarity (Gestalt) of their shapes without affected by their positions. This network is given a nickname \"neocognitron\". After completion of self-organization, the network has a structure similar to the hierarchy model of the visual nervous system proposed by Hubel and Wiesel. The network consists of an input layer (photoreceptor array) followed by a cascade connection of a number of modular structures, each of which is composed of two layers of cells connected in a cascade. The first layer of each module consists of \"S-cells', which show characteristics similar to simple cells or lower order hypercomplex cells, and the second layer consists of \"C-cells\" similar to complex cells or higher order hypercomplex cells. The afferent synapses to each S-cell have plasticity and are modifiable. The network has an ability of unsupervised learning: We do not need any \"teacher\" during the process of selforganization, and it is only needed to present a set of stimulus patterns repeatedly to the input layer of the network. The network has been simulated on a digital computer. After repetitive presentation of a set of stimulus patterns, each stimulus pattern has become to elicit an output only from one of the C-cells of the last layer, and conversely, this C-cell has become selectively responsive only to that stimulus pattern. That is, none of the C-cells of the last layer responds to more than one stimulus pattern. The response of the C-cells of the last layer is not affected by the pattern's position at all. Neither is it affected by a small change in shape nor in size of the stimulus pattern.","container-title":"Biological Cybernetics","DOI":"10.1007/BF00344251","ISSN":"0340-1200, 1432-0770","issue":"4","journalAbbreviation":"Biol. Cybernetics","language":"en","page":"193-202","source":"DOI.org (Crossref)","title":"Neocognitron: A self-organizing neural network model for a mechanism of pattern recognition unaffected by shift in position","title-short":"Neocognitron","volume":"36","author":[{"family":"Fukushima","given":"Kunihiko"}],"issued":{"date-parts":[["1980",4]]}}}],"schema":"https://github.com/citation-style-language/schema/raw/master/csl-citation.json"} </w:instrText>
      </w:r>
      <w:r>
        <w:fldChar w:fldCharType="separate"/>
      </w:r>
      <w:r w:rsidRPr="00496843">
        <w:rPr>
          <w:rFonts w:cs="Calibri"/>
          <w:szCs w:val="24"/>
          <w:lang w:val="en-GB"/>
        </w:rPr>
        <w:t>Fukushima, „Neocognitron”.</w:t>
      </w:r>
      <w:r>
        <w:fldChar w:fldCharType="end"/>
      </w:r>
    </w:p>
  </w:footnote>
  <w:footnote w:id="13">
    <w:p w14:paraId="5D20293C" w14:textId="77777777" w:rsidR="00792049" w:rsidRPr="00792049" w:rsidRDefault="00792049">
      <w:pPr>
        <w:pStyle w:val="FootnoteText"/>
        <w:rPr>
          <w:lang w:val="en-GB"/>
        </w:rPr>
      </w:pPr>
      <w:r>
        <w:rPr>
          <w:rStyle w:val="FootnoteReference"/>
        </w:rPr>
        <w:footnoteRef/>
      </w:r>
      <w:r w:rsidRPr="00792049">
        <w:rPr>
          <w:lang w:val="en-GB"/>
        </w:rPr>
        <w:t xml:space="preserve"> </w:t>
      </w:r>
      <w:r>
        <w:fldChar w:fldCharType="begin"/>
      </w:r>
      <w:r w:rsidRPr="00792049">
        <w:rPr>
          <w:lang w:val="en-GB"/>
        </w:rPr>
        <w:instrText xml:space="preserve"> ADDIN ZOTERO_ITEM CSL_CITATION {"citationID":"V0ZC2vW1","properties":{"formattedCitation":"Waibel i in., \\uc0\\u8222{}Phoneme recognition using time-delay neural networks\\uc0\\u8221{}.","plainCitation":"Waibel i in., „Phoneme recognition using time-delay neural networks”.","noteIndex":13},"citationItems":[{"id":191,"uris":["http://zotero.org/users/7955442/items/6479U5ZY"],"itemData":{"id":191,"type":"article-journal","abstract":"The authors present a time-delay neural network (TDNN) approach to phoneme recognition which is characterized by two important properties: (1) using a three-layer arrangement of simple computing units, a hierarchy can be constructed that allows for the formation of arbitrary nonlinear decision surfaces, which the TDNN learns automatically using error backpropagation; and (2) the time-delay arrangement enables the network to discover acoustic-phonetic features and the temporal relationships between them independently of position in time and therefore not blurred by temporal shifts in the input. As a recognition task, the speaker-dependent recognition of the phonemes B, D, and G in varying phonetic contexts was chosen. For comparison, several discrete hidden Markov models (HMM) were trained to perform the same task. Performance evaluation over 1946 testing tokens from three speakers showed that the TDNN achieves a recognition rate of 98.5% correct while the rate obtained by the best of the HMMs was only 93.7%.&lt;&gt;","container-title":"IEEE Transactions on Acoustics, Speech, and Signal Processing","DOI":"10.1109/29.21701","ISSN":"0096-3518","issue":"3","note":"event-title: IEEE Transactions on Acoustics, Speech, and Signal Processing","page":"328-339","source":"IEEE Xplore","title":"Phoneme recognition using time-delay neural networks","volume":"37","author":[{"family":"Waibel","given":"A."},{"family":"Hanazawa","given":"T."},{"family":"Hinton","given":"G."},{"family":"Shikano","given":"K."},{"family":"Lang","given":"K.J."}],"issued":{"date-parts":[["1989",3]]}}}],"schema":"https://github.com/citation-style-language/schema/raw/master/csl-citation.json"} </w:instrText>
      </w:r>
      <w:r>
        <w:fldChar w:fldCharType="separate"/>
      </w:r>
      <w:r w:rsidRPr="00792049">
        <w:rPr>
          <w:rFonts w:cs="Calibri"/>
          <w:szCs w:val="24"/>
          <w:lang w:val="en-GB"/>
        </w:rPr>
        <w:t>Waibel i in., „Phoneme recognition using time-delay neural networks”.</w:t>
      </w:r>
      <w:r>
        <w:fldChar w:fldCharType="end"/>
      </w:r>
    </w:p>
  </w:footnote>
  <w:footnote w:id="14">
    <w:p w14:paraId="35DACACC" w14:textId="77777777" w:rsidR="007D1CB8" w:rsidRPr="00496843" w:rsidRDefault="007D1CB8">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BhHDc4a3","properties":{"formattedCitation":"LeCun i in., \\uc0\\u8222{}Backpropagation Applied to Handwritten Zip Code Recognition\\uc0\\u8221{}.","plainCitation":"LeCun i in., „Backpropagation Applied to Handwritten Zip Code Recognition”.","noteIndex":14},"citationItems":[{"id":193,"uris":["http://zotero.org/users/7955442/items/7DD8WGXJ"],"itemData":{"id":193,"type":"article-journal","abstract":"The ability of learning networks to generalize can be greatly enhanced by providing constraints from the task domain. This paper demonstrates how such constraints can be integrated into a backpropagation network through the architecture of the network. This approach has been successfully applied to the recognition of handwritten zip code digits provided by the U.S. Postal Service. A single network learns the entire recognition operation, going from the normalized image of the character to the final classification.","container-title":"Neural Computation","DOI":"10.1162/neco.1989.1.4.541","ISSN":"0899-7667","issue":"4","note":"event-title: Neural Computation","page":"541-551","source":"IEEE Xplore","title":"Backpropagation Applied to Handwritten Zip Code Recognition","volume":"1","author":[{"family":"LeCun","given":"Y."},{"family":"Boser","given":"B."},{"family":"Denker","given":"J. S."},{"family":"Henderson","given":"D."},{"family":"Howard","given":"R. E."},{"family":"Hubbard","given":"W."},{"family":"Jackel","given":"L. D."}],"issued":{"date-parts":[["1989",12]]}}}],"schema":"https://github.com/citation-style-language/schema/raw/master/csl-citation.json"} </w:instrText>
      </w:r>
      <w:r>
        <w:fldChar w:fldCharType="separate"/>
      </w:r>
      <w:r w:rsidRPr="00496843">
        <w:rPr>
          <w:rFonts w:cs="Calibri"/>
          <w:szCs w:val="24"/>
          <w:lang w:val="en-GB"/>
        </w:rPr>
        <w:t>LeCun i in., „Backpropagation Applied to Handwritten Zip Code Recognition”.</w:t>
      </w:r>
      <w:r>
        <w:fldChar w:fldCharType="end"/>
      </w:r>
    </w:p>
  </w:footnote>
  <w:footnote w:id="15">
    <w:p w14:paraId="25A2D272" w14:textId="77777777" w:rsidR="0066734D" w:rsidRPr="0066734D" w:rsidRDefault="0066734D">
      <w:pPr>
        <w:pStyle w:val="FootnoteText"/>
        <w:rPr>
          <w:lang w:val="en-GB"/>
        </w:rPr>
      </w:pPr>
      <w:r>
        <w:rPr>
          <w:rStyle w:val="FootnoteReference"/>
        </w:rPr>
        <w:footnoteRef/>
      </w:r>
      <w:r w:rsidRPr="0066734D">
        <w:rPr>
          <w:lang w:val="en-GB"/>
        </w:rPr>
        <w:t xml:space="preserve"> </w:t>
      </w:r>
      <w:r>
        <w:fldChar w:fldCharType="begin"/>
      </w:r>
      <w:r w:rsidRPr="0066734D">
        <w:rPr>
          <w:lang w:val="en-GB"/>
        </w:rPr>
        <w:instrText xml:space="preserve"> ADDIN ZOTERO_ITEM CSL_CITATION {"citationID":"xL5LbFIq","properties":{"formattedCitation":"Yamaguchi i in., \\uc0\\u8222{}A Neural Network for Speaker-Independent Isolated Word Recognition\\uc0\\u8221{}.","plainCitation":"Yamaguchi i in., „A Neural Network for Speaker-Independent Isolated Word Recognition”.","noteIndex":15},"citationItems":[{"id":195,"uris":["http://zotero.org/users/7955442/items/ZM9K4HDW"],"itemData":{"id":195,"type":"paper-conference","container-title":"First International Conference on Spoken Language Processing (ICSLP 1990)","DOI":"10.21437/ICSLP.1990-282","event-title":"First International Conference on Spoken Language Processing (ICSLP 1990)","language":"en","page":"1077-1080","publisher":"ISCA","source":"DOI.org (Crossref)","title":"A neural network for speaker-independent isolated word recognition","URL":"https://www.isca-speech.org/archive/icslp_1990/yamaguchi90c_icslp.html","author":[{"family":"Yamaguchi","given":"Kouichi"},{"family":"Sakamoto","given":"Kenji"},{"family":"Akabane","given":"Toshio"},{"family":"Fujimoto","given":"Yoshiji"}],"accessed":{"date-parts":[["2023",2,28]]},"issued":{"date-parts":[["1990",11,18]]}}}],"schema":"https://github.com/citation-style-language/schema/raw/master/csl-citation.json"} </w:instrText>
      </w:r>
      <w:r>
        <w:fldChar w:fldCharType="separate"/>
      </w:r>
      <w:r w:rsidRPr="0066734D">
        <w:rPr>
          <w:rFonts w:cs="Calibri"/>
          <w:szCs w:val="24"/>
          <w:lang w:val="en-GB"/>
        </w:rPr>
        <w:t>Yamaguchi i in., „A Neural Network for Speaker-Independent Isolated Word Recognition”.</w:t>
      </w:r>
      <w:r>
        <w:fldChar w:fldCharType="end"/>
      </w:r>
    </w:p>
  </w:footnote>
  <w:footnote w:id="16">
    <w:p w14:paraId="72702D30" w14:textId="77777777" w:rsidR="0021704C" w:rsidRPr="0021704C" w:rsidRDefault="0021704C">
      <w:pPr>
        <w:pStyle w:val="FootnoteText"/>
        <w:rPr>
          <w:lang w:val="en-GB"/>
        </w:rPr>
      </w:pPr>
      <w:r>
        <w:rPr>
          <w:rStyle w:val="FootnoteReference"/>
        </w:rPr>
        <w:footnoteRef/>
      </w:r>
      <w:r w:rsidRPr="0021704C">
        <w:rPr>
          <w:lang w:val="en-GB"/>
        </w:rPr>
        <w:t xml:space="preserve"> </w:t>
      </w:r>
      <w:r>
        <w:fldChar w:fldCharType="begin"/>
      </w:r>
      <w:r w:rsidRPr="0021704C">
        <w:rPr>
          <w:lang w:val="en-GB"/>
        </w:rPr>
        <w:instrText xml:space="preserve"> ADDIN ZOTERO_ITEM CSL_CITATION {"citationID":"wv9k02fC","properties":{"formattedCitation":"Debevec i Malik, \\uc0\\u8222{}Recovering High Dynamic Range Radiance Maps from Photographs\\uc0\\u8221{}.","plainCitation":"Debevec i Malik, „Recovering High Dynamic Range Radiance Maps from Photographs”.","noteIndex":16},"citationItems":[{"id":197,"uris":["http://zotero.org/users/7955442/items/ZAN2R3D2"],"itemData":{"id":197,"type":"article-journal","abstract":"We present a method of recovering high dynamic range radiance maps from photographs taken with conventional imaging equipment. In our method, multiple photographs of the scene are taken with different amounts of exposure. Our algorithm uses these differently exposed photographs to recover the response function of the imaging process, up to factor of scale, using the assumption of reciprocity. With the known response function, the algorithm can fuse the multiple photographs into a single, high dynamic range radiance map whose pixel values are proportional to the true radiance values in the scene. We demonstrate our method on images acquired with both photochemical and digital imaging processes. We discuss how this work is applicable in many areas of computer graphics involving digitized photographs, including image-based modeling, image compositing, and image processing. Lastly, we demonstrate a few applications of having high dynamic range radiance maps, such as synthesizing realistic motion blur and simulating the response of the human visual system.","language":"en","source":"Zotero","title":"Recovering High Dynamic Range Radiance Maps from Photographs","author":[{"family":"Debevec","given":"Paul E"},{"family":"Malik","given":"Jitendra"}]}}],"schema":"https://github.com/citation-style-language/schema/raw/master/csl-citation.json"} </w:instrText>
      </w:r>
      <w:r>
        <w:fldChar w:fldCharType="separate"/>
      </w:r>
      <w:r w:rsidRPr="0021704C">
        <w:rPr>
          <w:rFonts w:cs="Calibri"/>
          <w:szCs w:val="24"/>
          <w:lang w:val="en-GB"/>
        </w:rPr>
        <w:t>Debevec i Malik, „Recovering High Dynamic Range Radiance Maps from Photographs”.</w:t>
      </w:r>
      <w:r>
        <w:fldChar w:fldCharType="end"/>
      </w:r>
    </w:p>
  </w:footnote>
  <w:footnote w:id="17">
    <w:p w14:paraId="5482791B" w14:textId="77777777" w:rsidR="0080650C" w:rsidRPr="0080650C" w:rsidRDefault="0080650C">
      <w:pPr>
        <w:pStyle w:val="FootnoteText"/>
        <w:rPr>
          <w:lang w:val="en-GB"/>
        </w:rPr>
      </w:pPr>
      <w:r>
        <w:rPr>
          <w:rStyle w:val="FootnoteReference"/>
        </w:rPr>
        <w:footnoteRef/>
      </w:r>
      <w:r w:rsidRPr="0080650C">
        <w:rPr>
          <w:lang w:val="en-GB"/>
        </w:rPr>
        <w:t xml:space="preserve"> </w:t>
      </w:r>
      <w:r>
        <w:fldChar w:fldCharType="begin"/>
      </w:r>
      <w:r w:rsidRPr="0080650C">
        <w:rPr>
          <w:lang w:val="en-GB"/>
        </w:rPr>
        <w:instrText xml:space="preserve"> ADDIN ZOTERO_ITEM CSL_CITATION {"citationID":"IEcwhtb6","properties":{"formattedCitation":"Lowe, \\uc0\\u8222{}Object recognition from local scale-invariant features\\uc0\\u8221{}.","plainCitation":"Lowe, „Object recognition from local scale-invariant features”.","noteIndex":17},"citationItems":[{"id":198,"uris":["http://zotero.org/users/7955442/items/2WCVB9QB"],"itemData":{"id":198,"type":"paper-conference","abstract":"An object recognition system has been developed that uses a new class of local image features. The features are invariant to image scaling, translation, and rotation, and partially invariant to illumination changes and affine or 3D projection. These features share similar properties with neurons in inferior temporal cortex that are used for object recognition in primate vision. Features are efficiently detected through a staged filtering approach that identifies stable points in scale space. Image keys are created that allow for local geometric deformations by representing blurred image gradients in multiple orientation planes and at multiple scales. The keys are used as input to a nearest neighbor indexing method that identifies candidate object matches. Final verification of each match is achieved by finding a low residual least squares solution for the unknown model parameters. Experimental results show that robust object recognition can be achieved in cluttered partially occluded images with a computation time of under 2 seconds.","container-title":"Proceedings of the Seventh IEEE International Conference on Computer Vision","DOI":"10.1109/ICCV.1999.790410","event-title":"Proceedings of the Seventh IEEE International Conference on Computer Vision","page":"1150-1157 vol.2","source":"IEEE Xplore","title":"Object recognition from local scale-invariant features","volume":"2","author":[{"family":"Lowe","given":"D.G."}],"issued":{"date-parts":[["1999",9]]}}}],"schema":"https://github.com/citation-style-language/schema/raw/master/csl-citation.json"} </w:instrText>
      </w:r>
      <w:r>
        <w:fldChar w:fldCharType="separate"/>
      </w:r>
      <w:r w:rsidRPr="0080650C">
        <w:rPr>
          <w:rFonts w:cs="Calibri"/>
          <w:szCs w:val="24"/>
          <w:lang w:val="en-GB"/>
        </w:rPr>
        <w:t>Lowe, „Object recognition from local scale-invariant features”.</w:t>
      </w:r>
      <w:r>
        <w:fldChar w:fldCharType="end"/>
      </w:r>
    </w:p>
  </w:footnote>
  <w:footnote w:id="18">
    <w:p w14:paraId="2C6CE597" w14:textId="77777777" w:rsidR="00EB3E8D" w:rsidRPr="00EB3E8D" w:rsidRDefault="00EB3E8D">
      <w:pPr>
        <w:pStyle w:val="FootnoteText"/>
        <w:rPr>
          <w:lang w:val="en-GB"/>
        </w:rPr>
      </w:pPr>
      <w:r>
        <w:rPr>
          <w:rStyle w:val="FootnoteReference"/>
        </w:rPr>
        <w:footnoteRef/>
      </w:r>
      <w:r w:rsidRPr="00EB3E8D">
        <w:rPr>
          <w:lang w:val="en-GB"/>
        </w:rPr>
        <w:t xml:space="preserve"> </w:t>
      </w:r>
      <w:r>
        <w:fldChar w:fldCharType="begin"/>
      </w:r>
      <w:r w:rsidRPr="00EB3E8D">
        <w:rPr>
          <w:lang w:val="en-GB"/>
        </w:rPr>
        <w:instrText xml:space="preserve"> ADDIN ZOTERO_ITEM CSL_CITATION {"citationID":"ondBQw7y","properties":{"formattedCitation":"Viola i Jones, \\uc0\\u8222{}Rapid Object Detection Using a Boosted Cascade of Simple Features\\uc0\\u8221{}.","plainCitation":"Viola i Jones, „Rapid Object Detection Using a Boosted Cascade of Simple Features”.","noteIndex":18},"citationItems":[{"id":201,"uris":["http://zotero.org/users/7955442/items/8BHURCR7"],"itemData":{"id":201,"type":"paper-conference","abstract":"This paper describes a machine learning approach for visual object detection which is capable of processing images extremely rapidly and achieving high detection rates. This work is distinguished by three key contributions. The </w:instrText>
      </w:r>
      <w:r>
        <w:instrText>ﬁ</w:instrText>
      </w:r>
      <w:r w:rsidRPr="00EB3E8D">
        <w:rPr>
          <w:lang w:val="en-GB"/>
        </w:rPr>
        <w:instrText>rst is the introduction of a new image representation called the “Integral Image” which allows the features used by our detector to be computed very quickly. The second is a learning algorithm, based on AdaBoost, which selects a small number of critical visual features from a larger set and yields extremely ef</w:instrText>
      </w:r>
      <w:r>
        <w:instrText>ﬁ</w:instrText>
      </w:r>
      <w:r w:rsidRPr="00EB3E8D">
        <w:rPr>
          <w:lang w:val="en-GB"/>
        </w:rPr>
        <w:instrText>cient classi</w:instrText>
      </w:r>
      <w:r>
        <w:instrText>ﬁ</w:instrText>
      </w:r>
      <w:r w:rsidRPr="00EB3E8D">
        <w:rPr>
          <w:lang w:val="en-GB"/>
        </w:rPr>
        <w:instrText>ers[6]. The third contribution is a method for combining increasingly more complex classi</w:instrText>
      </w:r>
      <w:r>
        <w:instrText>ﬁ</w:instrText>
      </w:r>
      <w:r w:rsidRPr="00EB3E8D">
        <w:rPr>
          <w:lang w:val="en-GB"/>
        </w:rPr>
        <w:instrText>ers in a “cascade” which allows background regions of the image to be quickly discarded while spending more computation on promising object-like regions. The cascade can be viewed as an object speci</w:instrText>
      </w:r>
      <w:r>
        <w:instrText>ﬁ</w:instrText>
      </w:r>
      <w:r w:rsidRPr="00EB3E8D">
        <w:rPr>
          <w:lang w:val="en-GB"/>
        </w:rPr>
        <w:instrText xml:space="preserve">c focus-of-attention mechanism which unlike previous approaches provides statistical guarantees that discarded regions are unlikely to contain the object of interest. In the domain of face detection the system yields detection rates comparable to the best previous systems. Used in real-time applications, the detector runs at 15 frames per second without resorting to image differencing or skin color detection.","container-title":"Proceedings of the 2001 IEEE Computer Society Conference on Computer Vision and Pattern Recognition. CVPR 2001","DOI":"10.1109/CVPR.2001.990517","event-place":"Kauai, HI, USA","event-title":"2001 IEEE Computer Society Conference on Computer Vision and Pattern Recognition. CVPR 2001","ISBN":"978-0-7695-1272-3","language":"en","page":"I-511-I-518","publisher":"IEEE Comput. Soc","publisher-place":"Kauai, HI, USA","source":"DOI.org (Crossref)","title":"Rapid object detection using a boosted cascade of simple features","URL":"http://ieeexplore.ieee.org/document/990517/","volume":"1","author":[{"family":"Viola","given":"P."},{"family":"Jones","given":"M."}],"accessed":{"date-parts":[["2023",3,3]]},"issued":{"date-parts":[["2001"]]}}}],"schema":"https://github.com/citation-style-language/schema/raw/master/csl-citation.json"} </w:instrText>
      </w:r>
      <w:r>
        <w:fldChar w:fldCharType="separate"/>
      </w:r>
      <w:r w:rsidRPr="00EB3E8D">
        <w:rPr>
          <w:rFonts w:cs="Calibri"/>
          <w:szCs w:val="24"/>
          <w:lang w:val="en-GB"/>
        </w:rPr>
        <w:t>Viola i Jones, „Rapid Object Detection Using a Boosted Cascade of Simple Features”.</w:t>
      </w:r>
      <w:r>
        <w:fldChar w:fldCharType="end"/>
      </w:r>
    </w:p>
  </w:footnote>
  <w:footnote w:id="19">
    <w:p w14:paraId="68B09118"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Pr>
          <w:lang w:val="en-GB"/>
        </w:rPr>
        <w:instrText xml:space="preserve"> ADDIN ZOTERO_ITEM CSL_CITATION {"citationID":"9XF0D4WJ","properties":{"formattedCitation":"Oh i Jung, \\uc0\\u8222{}GPU Implementation of Neural Networks\\uc0\\u8221{}.","plainCitation":"Oh i Jung, „GPU Implementation of Neural Networks”.","noteIndex":19},"citationItems":[{"id":203,"uris":["http://zotero.org/users/7955442/items/Z24ZAU69"],"itemData":{"id":203,"type":"article-journal","abstract":"Graphics processing unit (GPU) is used for a faster artiÿcial neural network. It is used to implement the matrix multiplication of a neural network to enhance the time performance of a text detection system. Preliminary results produced a 20-fold performance enhancement using an ATI RADEON 9700 PRO board. The parallelism of a GPU is fully utilized by accumulating a lot of input feature vectors and weight vectors, then converting the many inner-product operations into one matrix operation. Further research areas include benchmarking the performance with various hardware and GPU-aware learning algorithms.","container-title":"Pattern Recognition","DOI":"10.1016/j.patcog.2004.01.013","ISSN":"00313203","issue":"6","journalAbbreviation":"Pattern Recognition","language":"en","page":"1311-1314","source":"DOI.org (Crossref)","title":"GPU implementation of neural networks","volume":"37","author":[{"family":"Oh","given":"Kyoung-Su"},{"family":"Jung","given":"Keechul"}],"issued":{"date-parts":[["2004",6]]}}}],"schema":"https://github.com/citation-style-language/schema/raw/master/csl-citation.json"} </w:instrText>
      </w:r>
      <w:r>
        <w:fldChar w:fldCharType="separate"/>
      </w:r>
      <w:r w:rsidRPr="00A85ED7">
        <w:rPr>
          <w:rFonts w:cs="Calibri"/>
          <w:szCs w:val="24"/>
          <w:lang w:val="en-GB"/>
        </w:rPr>
        <w:t>Oh i Jung, „GPU Implementation of Neural Networks”.</w:t>
      </w:r>
      <w:r>
        <w:fldChar w:fldCharType="end"/>
      </w:r>
    </w:p>
  </w:footnote>
  <w:footnote w:id="20">
    <w:p w14:paraId="58BB2B3F"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sidR="00267891">
        <w:rPr>
          <w:lang w:val="en-GB"/>
        </w:rPr>
        <w:instrText xml:space="preserve"> ADDIN ZOTERO_ITEM CSL_CITATION {"citationID":"7sc4RmOt","properties":{"formattedCitation":"Chellapilla, Puri, i Simard, \\uc0\\u8222{}High Performance Convolutional Neural Networks for Document Processing\\uc0\\u8221{}.","plainCitation":"Chellapilla, Puri, i Simard, „High Performance Convolutional Neural Networks for Document Processing”.","noteIndex":20},"citationItems":[{"id":208,"uris":["http://zotero.org/users/7955442/items/DIBHTJ7H"],"itemData":{"id":208,"type":"paper-conference","abstract":"Convolutional neural networks (CNNs) are well known for producing state-of-the-art recognizers for document processing [1]. However, they can be difficult to implement and are usually slower than traditional multi-layer perceptrons (MLPs). We present three novel approaches to speeding up CNNs: a) unrolling convolution, b) using BLAS (basic linear algebra subroutines), and c) using GPUs (graphic processing units). Unrolled convolution converts the processing in each convolutional layer (both forward-propagation and back-propagation) into a matrix-matrix product. The matrix-matrix product representation of CNNs makes their implementation as easy as MLPs. BLAS is used to efficiently compute matrix products on the CPU. We also present a pixel shader based GPU implementation of CNNs. Results on character recognition problems indicate that unrolled convolution with BLAS produces a dramatic 2.4X−3.0X speedup. The GPU implementation is even faster and produces a 3.1X−4.1X speedup.","event-title":"Tenth International Workshop on Frontiers in Handwriting Recognition","language":"en","publisher":"Suvisoft","source":"hal.inria.fr","title":"High Performance Convolutional Neural Networks for Document Processing","URL":"https://hal.inria.fr/inria-00112631","author":[{"family":"Chellapilla","given":"Kumar"},{"family":"Puri","given":"Sidd"},{"family":"Simard","given":"Patrice"}],"accessed":{"date-parts":[["2023",3,3]]},"issued":{"date-parts":[["2006",10,23]]}}}],"schema":"https://github.com/citation-style-language/schema/raw/master/csl-citation.json"} </w:instrText>
      </w:r>
      <w:r>
        <w:fldChar w:fldCharType="separate"/>
      </w:r>
      <w:r w:rsidRPr="00A85ED7">
        <w:rPr>
          <w:rFonts w:cs="Calibri"/>
          <w:szCs w:val="24"/>
          <w:lang w:val="en-GB"/>
        </w:rPr>
        <w:t>Chellapilla, Puri, i Simard, „High Performance Convolutional Neural Networks for Document Processing”.</w:t>
      </w:r>
      <w:r>
        <w:fldChar w:fldCharType="end"/>
      </w:r>
    </w:p>
  </w:footnote>
  <w:footnote w:id="21">
    <w:p w14:paraId="1F76EE73" w14:textId="77777777" w:rsidR="009F1E10" w:rsidRPr="00267891" w:rsidRDefault="009F1E10">
      <w:pPr>
        <w:pStyle w:val="FootnoteText"/>
        <w:rPr>
          <w:lang w:val="en-GB"/>
        </w:rPr>
      </w:pPr>
      <w:r>
        <w:rPr>
          <w:rStyle w:val="FootnoteReference"/>
        </w:rPr>
        <w:footnoteRef/>
      </w:r>
      <w:r w:rsidRPr="00267891">
        <w:rPr>
          <w:lang w:val="en-GB"/>
        </w:rPr>
        <w:t xml:space="preserve"> </w:t>
      </w:r>
      <w:r>
        <w:fldChar w:fldCharType="begin"/>
      </w:r>
      <w:r w:rsidR="00267891" w:rsidRPr="00267891">
        <w:rPr>
          <w:lang w:val="en-GB"/>
        </w:rPr>
        <w:instrText xml:space="preserve"> ADDIN ZOTERO_ITEM CSL_CITATION {"citationID":"QoLTeSMZ","properties":{"formattedCitation":"Krizhevsky, Sutskever, i Hinton, \\uc0\\u8222{}ImageNet Classification with Deep Convolutional Neural Networks\\uc0\\u8221{}.","plainCitation":"Krizhevsky, Sutskever, i Hinton, „ImageNet Classification with Deep Convolutional Neural Networks”.","noteIndex":21},"citationItems":[{"id":212,"uris":["http://zotero.org/users/7955442/items/VZ8BMSW6"],"itemData":{"id":212,"type":"paper-conference","abstract":"We trained a large, deep convolutional neural network to classify the 1.3 million high-resolution images in the LSVRC-2010 ImageNet training set into the 1000 different classes. On the test data, we achieved top-1 and top-5 error rates of 39.7\\% and 18.9\\% which is considerably better than the previous state-of-the-art results. The neural network, which has 60 million parameters and 500,000 neurons, consists of five convolutional layers, some of which are followed by max-pooling layers, and two globally connected layers with a final 1000-way softmax. To make training faster, we used non-saturating neurons and a very efficient GPU implementation of convolutional nets. To reduce overfitting in the globally connected layers we employed a new regularization method that proved to be very effective.","container-title":"Advances in Neural Information Processing Systems","publisher":"Curran Associates, Inc.","source":"Neural Information Processing Systems","title":"ImageNet Classification with Deep Convolutional Neural Networks","URL":"https://proceedings.neurips.cc/paper/2012/hash/c399862d3b9d6b76c8436e924a68c45b-Abstract.html","volume":"25","author":[{"family":"Krizhevsky","given":"Alex"},{"family":"Sutskever","given":"Ilya"},{"family":"Hinton","given":"Geoffrey E"}],"accessed":{"date-parts":[["2023",3,4]]},"issued":{"date-parts":[["2012"]]}}}],"schema":"https://github.com/citation-style-language/schema/raw/master/csl-citation.json"} </w:instrText>
      </w:r>
      <w:r>
        <w:fldChar w:fldCharType="separate"/>
      </w:r>
      <w:r w:rsidR="00267891" w:rsidRPr="00267891">
        <w:rPr>
          <w:rFonts w:cs="Calibri"/>
          <w:szCs w:val="24"/>
          <w:lang w:val="en-GB"/>
        </w:rPr>
        <w:t>Krizhevsky, Sutskever, i Hinton, „ImageNet Classification with Deep Convolutional Neural Networks”.</w:t>
      </w:r>
      <w:r>
        <w:fldChar w:fldCharType="end"/>
      </w:r>
    </w:p>
  </w:footnote>
  <w:footnote w:id="22">
    <w:p w14:paraId="30A66E19" w14:textId="77777777" w:rsidR="007D67E7" w:rsidRPr="007D67E7" w:rsidRDefault="007D67E7">
      <w:pPr>
        <w:pStyle w:val="FootnoteText"/>
        <w:rPr>
          <w:lang w:val="en-GB"/>
        </w:rPr>
      </w:pPr>
      <w:r>
        <w:rPr>
          <w:rStyle w:val="FootnoteReference"/>
        </w:rPr>
        <w:footnoteRef/>
      </w:r>
      <w:r w:rsidRPr="007D67E7">
        <w:rPr>
          <w:lang w:val="en-GB"/>
        </w:rPr>
        <w:t xml:space="preserve"> </w:t>
      </w:r>
      <w:r>
        <w:fldChar w:fldCharType="begin"/>
      </w:r>
      <w:r w:rsidRPr="007D67E7">
        <w:rPr>
          <w:lang w:val="en-GB"/>
        </w:rPr>
        <w:instrText xml:space="preserve"> ADDIN ZOTERO_ITEM CSL_CITATION {"citationID":"B0xe8AYX","properties":{"formattedCitation":"He i in., \\uc0\\u8222{}Deep Residual Learning for Image Recognition\\uc0\\u8221{}.","plainCitation":"He i in., „Deep Residual Learning for Image Recognition”.","noteIndex":22},"citationItems":[{"id":214,"uris":["http://zotero.org/users/7955442/items/U2UYVZAM"],"itemData":{"id":214,"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3",3,4]]},"issued":{"date-parts":[["2015",12,10]]}}}],"schema":"https://github.com/citation-style-language/schema/raw/master/csl-citation.json"} </w:instrText>
      </w:r>
      <w:r>
        <w:fldChar w:fldCharType="separate"/>
      </w:r>
      <w:r w:rsidRPr="007D67E7">
        <w:rPr>
          <w:rFonts w:cs="Calibri"/>
          <w:szCs w:val="24"/>
          <w:lang w:val="en-GB"/>
        </w:rPr>
        <w:t>He i in., „Deep Residual Learning for Image Recognition”.</w:t>
      </w:r>
      <w:r>
        <w:fldChar w:fldCharType="end"/>
      </w:r>
    </w:p>
  </w:footnote>
  <w:footnote w:id="23">
    <w:p w14:paraId="7BDA7105" w14:textId="77777777" w:rsidR="00534127" w:rsidRPr="00534127" w:rsidRDefault="00534127">
      <w:pPr>
        <w:pStyle w:val="FootnoteText"/>
        <w:rPr>
          <w:lang w:val="en-GB"/>
        </w:rPr>
      </w:pPr>
      <w:r>
        <w:rPr>
          <w:rStyle w:val="FootnoteReference"/>
        </w:rPr>
        <w:footnoteRef/>
      </w:r>
      <w:r w:rsidRPr="00534127">
        <w:rPr>
          <w:lang w:val="en-GB"/>
        </w:rPr>
        <w:t xml:space="preserve"> </w:t>
      </w:r>
      <w:bookmarkStart w:id="13" w:name="_Hlk129539737"/>
      <w:r>
        <w:fldChar w:fldCharType="begin"/>
      </w:r>
      <w:r w:rsidRPr="00534127">
        <w:rPr>
          <w:lang w:val="en-GB"/>
        </w:rPr>
        <w:instrText xml:space="preserve"> ADDIN ZOTERO_ITEM CSL_CITATION {"citationID":"tdoATahk","properties":{"formattedCitation":"Cire\\uc0\\u351{}an i in., \\uc0\\u8222{}Multi-Column Deep Neural Network for Traffic Sign Classification\\uc0\\u8221{}.","plainCitation":"Cireşan i in., „Multi-Column Deep Neural Network for Traffic Sign Classification”.","noteIndex":23},"citationItems":[{"id":222,"uris":["http://zotero.org/users/7955442/items/8V57ZAA7"],"itemData":{"id":222,"type":"article-journal","abstract":"We describe the approach that won the final phase of the German traffic sign recognition benchmark. Our method is the only one that achieved a better-than-human recognition rate of 99.46%. We use a fast, fully parameterizable GPU implementation of a Deep Neural Network (DNN) that does not require careful design of pre-wired feature extractors, which are rather learned in a supervised way. Combining various DNNs trained on differently preprocessed data into a Multi-Column DNN (MCDNN) further boosts recognition performance, making the system insensitive also to variations in contrast and illumination.","collection-title":"Selected Papers from IJCNN 2011","container-title":"Neural Networks","DOI":"10.1016/j.neunet.2012.02.023","ISSN":"0893-6080","journalAbbreviation":"Neural Networks","language":"en","page":"333-338","source":"ScienceDirect","title":"Multi-column deep neural network for traffic sign classification","volume":"32","author":[{"family":"Cireşan","given":"Dan"},{"family":"Meier","given":"Ueli"},{"family":"Masci","given":"Jonathan"},{"family":"Schmidhuber","given":"Jürgen"}],"issued":{"date-parts":[["2012",8,1]]}}}],"schema":"https://github.com/citation-style-language/schema/raw/master/csl-citation.json"} </w:instrText>
      </w:r>
      <w:r>
        <w:fldChar w:fldCharType="separate"/>
      </w:r>
      <w:r w:rsidRPr="00534127">
        <w:rPr>
          <w:rFonts w:cs="Calibri"/>
          <w:szCs w:val="24"/>
          <w:lang w:val="en-GB"/>
        </w:rPr>
        <w:t>Cireşan i in., „Multi-Column Deep Neural Network for Traffic Sign Classification”.</w:t>
      </w:r>
      <w:r>
        <w:fldChar w:fldCharType="end"/>
      </w:r>
      <w:bookmarkEnd w:id="13"/>
    </w:p>
  </w:footnote>
  <w:footnote w:id="24">
    <w:p w14:paraId="062ED903" w14:textId="42D26D9B" w:rsidR="00EE5F3A" w:rsidRPr="00EE5F3A" w:rsidRDefault="00EE5F3A">
      <w:pPr>
        <w:pStyle w:val="FootnoteText"/>
        <w:rPr>
          <w:lang w:val="en-GB"/>
        </w:rPr>
      </w:pPr>
      <w:r>
        <w:rPr>
          <w:rStyle w:val="FootnoteReference"/>
        </w:rPr>
        <w:footnoteRef/>
      </w:r>
      <w:r w:rsidRPr="00EE5F3A">
        <w:rPr>
          <w:lang w:val="en-GB"/>
        </w:rPr>
        <w:t xml:space="preserve"> </w:t>
      </w:r>
      <w:r>
        <w:fldChar w:fldCharType="begin"/>
      </w:r>
      <w:r w:rsidR="0098115B">
        <w:rPr>
          <w:lang w:val="en-GB"/>
        </w:rPr>
        <w:instrText xml:space="preserve"> ADDIN ZOTERO_ITEM CSL_CITATION {"citationID":"OPlurWce","properties":{"formattedCitation":"Haque i in., \\uc0\\u8222{}DeepThin\\uc0\\u8221{}.","plainCitation":"Haque i in., „DeepThin”.","dontUpdate":true,"noteIndex":24},"citationItems":[{"id":225,"uris":["http://zotero.org/users/7955442/items/3WVRNNPH"],"itemData":{"id":225,"type":"article-journal","abstract":"For a safe and automated vehicle driving application, it is a prerequisite to have a robust and highly accurate traffic sign detection system. In this paper, we proposed a novel energy-efficient Thin yet Deep convolutional neural network architecture for traffic sign recognition. Within the proposed architecture, each convolutional layer contains less than 50 features enabling our convolutional neural network to be trained quickly even without the aid of a graphics processing unit. The performance of the proposed architecture is measured using two publicly available traffic sign datasets, namely the German Traffic Sign Recognition Benchmark and the Belgian Traffic Sign Classification dataset. First, we train and test the performance of the proposed architecture using the large German Traffic Sign Recognition Benchmark dataset. Then, we retrain the network models using transfer learning on the more challenging Belgian Traffic Sign Classification dataset to evaluate test performance. The proposed architecture outperforms the performance of the state-of-the-art traffic sign methods with at least five times less parameter in the individual end-to-end network for training.","container-title":"Expert Systems with Applications","DOI":"10.1016/j.eswa.2020.114481","ISSN":"0957-4174","journalAbbreviation":"Expert Systems with Applications","language":"en","page":"114481","source":"ScienceDirect","title":"DeepThin: A novel lightweight CNN architecture for traffic sign recognition without GPU requirements","title-short":"DeepThin","volume":"168","author":[{"family":"Haque","given":"Wasif Arman"},{"family":"Arefin","given":"Samin"},{"family":"Shihavuddin","given":"A. S. M."},{"family":"Hasan","given":"Muhammad Abul"}],"issued":{"date-parts":[["2021",4,15]]}}}],"schema":"https://github.com/citation-style-language/schema/raw/master/csl-citation.json"} </w:instrText>
      </w:r>
      <w:r>
        <w:fldChar w:fldCharType="separate"/>
      </w:r>
      <w:r w:rsidR="00DC4DC4" w:rsidRPr="00D86FB3">
        <w:rPr>
          <w:rFonts w:cs="Calibri"/>
          <w:szCs w:val="24"/>
          <w:lang w:val="en-GB"/>
        </w:rPr>
        <w:t>Haque i in., „</w:t>
      </w:r>
      <w:r w:rsidR="00DC4DC4" w:rsidRPr="00D86FB3">
        <w:rPr>
          <w:lang w:val="en-GB"/>
        </w:rPr>
        <w:t>DeepThin: A novel lightweight CNN architecture for traffic sign recognition without GPU requirements</w:t>
      </w:r>
      <w:r w:rsidR="00DC4DC4" w:rsidRPr="00D86FB3">
        <w:rPr>
          <w:rFonts w:cs="Calibri"/>
          <w:szCs w:val="24"/>
          <w:lang w:val="en-GB"/>
        </w:rPr>
        <w:t>”.</w:t>
      </w:r>
      <w:r>
        <w:fldChar w:fldCharType="end"/>
      </w:r>
    </w:p>
  </w:footnote>
  <w:footnote w:id="25">
    <w:p w14:paraId="4E47F5DF" w14:textId="77777777" w:rsidR="00D86FB3" w:rsidRPr="00D86FB3" w:rsidRDefault="00D86FB3">
      <w:pPr>
        <w:pStyle w:val="FootnoteText"/>
        <w:rPr>
          <w:lang w:val="en-GB"/>
        </w:rPr>
      </w:pPr>
      <w:r>
        <w:rPr>
          <w:rStyle w:val="FootnoteReference"/>
        </w:rPr>
        <w:footnoteRef/>
      </w:r>
      <w:r w:rsidRPr="00D86FB3">
        <w:rPr>
          <w:lang w:val="en-GB"/>
        </w:rPr>
        <w:t xml:space="preserve"> </w:t>
      </w:r>
      <w:r>
        <w:fldChar w:fldCharType="begin"/>
      </w:r>
      <w:r w:rsidRPr="00D86FB3">
        <w:rPr>
          <w:lang w:val="en-GB"/>
        </w:rPr>
        <w:instrText xml:space="preserve"> ADDIN ZOTERO_ITEM CSL_CITATION {"citationID":"nguFWDge","properties":{"formattedCitation":"Habibi Aghdam, Jahani Heravi, i Puig, \\uc0\\u8222{}A Practical Approach for Detection and Classification of Traffic Signs Using Convolutional Neural Networks\\uc0\\u8221{}.","plainCitation":"Habibi Aghdam, Jahani Heravi, i Puig, „A Practical Approach for Detection and Classification of Traffic Signs Using Convolutional Neural Networks”.","noteIndex":25},"citationItems":[{"id":229,"uris":["http://zotero.org/users/7955442/items/3MRLWKM4"],"itemData":{"id":229,"type":"article-journal","abstract":"Automatic detection and classification of traffic signs is an important task in smart and autonomous cars. Convolutional Neural Networks has shown a great success in classification of traffic signs and they have surpassed human performance on a challenging dataset called the German Traffic Sign Benchmark. However, these ConvNets suffer from two important issues. They are not computationally suitable for real-time applications in practice. Moreover, they cannot be used for detecting traffic signs for the same reason. In this paper, we propose a lightweight and accurate ConvNet for detecting traffic signs and explain how to implement the sliding window technique within the ConvNet using dilated convolutions. Then, we further optimize our previously proposed real-time ConvNet for the task of traffic sign classification and make it faster and more accurate. Our experiments on the German Traffic Sign Benchmark datasets show that the detection ConvNet locates the traffic signs with average precision equal to 99.89%. Using our sliding window implementation, it is possible to process 37.72 high-resolution images per second in a multi-scale fashion and locate traffic signs. Moreover, single ConvNet proposed for the task of classification is able to classify 99.55% of the test samples, correctly. Finally, our stability analysis reveals that the ConvNet is tolerant against Gaussian noise when </w:instrText>
      </w:r>
      <w:r>
        <w:instrText>σ</w:instrText>
      </w:r>
      <w:r w:rsidRPr="00D86FB3">
        <w:rPr>
          <w:lang w:val="en-GB"/>
        </w:rPr>
        <w:instrText xml:space="preserve">&lt;10.","container-title":"Robotics and Autonomous Systems","DOI":"10.1016/j.robot.2016.07.003","ISSN":"0921-8890","journalAbbreviation":"Robotics and Autonomous Systems","language":"en","page":"97-112","source":"ScienceDirect","title":"A practical approach for detection and classification of traffic signs using Convolutional Neural Networks","volume":"84","author":[{"family":"Habibi Aghdam","given":"Hamed"},{"family":"Jahani Heravi","given":"Elnaz"},{"family":"Puig","given":"Domenec"}],"issued":{"date-parts":[["2016",10,1]]}}}],"schema":"https://github.com/citation-style-language/schema/raw/master/csl-citation.json"} </w:instrText>
      </w:r>
      <w:r>
        <w:fldChar w:fldCharType="separate"/>
      </w:r>
      <w:r w:rsidRPr="00D86FB3">
        <w:rPr>
          <w:rFonts w:cs="Calibri"/>
          <w:szCs w:val="24"/>
          <w:lang w:val="en-GB"/>
        </w:rPr>
        <w:t>Habibi Aghdam, Jahani Heravi, i Puig, „</w:t>
      </w:r>
      <w:bookmarkStart w:id="16" w:name="_Hlk129611820"/>
      <w:r w:rsidRPr="00D86FB3">
        <w:rPr>
          <w:rFonts w:cs="Calibri"/>
          <w:szCs w:val="24"/>
          <w:lang w:val="en-GB"/>
        </w:rPr>
        <w:t>A Practical Approach for Detection and Classification of Traffic Signs Using Convolutional Neural Networks</w:t>
      </w:r>
      <w:bookmarkEnd w:id="16"/>
      <w:r w:rsidRPr="00D86FB3">
        <w:rPr>
          <w:rFonts w:cs="Calibri"/>
          <w:szCs w:val="24"/>
          <w:lang w:val="en-GB"/>
        </w:rPr>
        <w:t>”.</w:t>
      </w:r>
      <w:r>
        <w:fldChar w:fldCharType="end"/>
      </w:r>
    </w:p>
  </w:footnote>
  <w:footnote w:id="26">
    <w:p w14:paraId="4C900065" w14:textId="6E00BBA4" w:rsidR="00446055" w:rsidRPr="00446055" w:rsidRDefault="00446055">
      <w:pPr>
        <w:pStyle w:val="FootnoteText"/>
        <w:rPr>
          <w:lang w:val="en-GB"/>
        </w:rPr>
      </w:pPr>
      <w:r>
        <w:rPr>
          <w:rStyle w:val="FootnoteReference"/>
        </w:rPr>
        <w:footnoteRef/>
      </w:r>
      <w:r w:rsidRPr="00446055">
        <w:rPr>
          <w:lang w:val="en-GB"/>
        </w:rPr>
        <w:t xml:space="preserve"> </w:t>
      </w:r>
      <w:r>
        <w:fldChar w:fldCharType="begin"/>
      </w:r>
      <w:r w:rsidRPr="00446055">
        <w:rPr>
          <w:lang w:val="en-GB"/>
        </w:rPr>
        <w:instrText xml:space="preserve"> ADDIN ZOTERO_ITEM CSL_CITATION {"citationID":"HCVkJ59Z","properties":{"formattedCitation":"Krogh, \\uc0\\u8222{}What Are Artificial Neural Networks?\\uc0\\u8221{}","plainCitation":"Krogh, „What Are Artificial Neural Networks?”","noteIndex":26},"citationItems":[{"id":231,"uris":["http://zotero.org/users/7955442/items/V5MTRVDW"],"itemData":{"id":231,"type":"article-journal","container-title":"Nature Biotechnology","DOI":"10.1038/nbt1386","ISSN":"1087-0156, 1546-1696","issue":"2","journalAbbreviation":"Nat Biotechnol","language":"en","page":"195-197","source":"DOI.org (Crossref)","title":"What are artificial neural networks?","volume":"26","author":[{"family":"Krogh","given":"Anders"}],"issued":{"date-parts":[["2008",2]]}}}],"schema":"https://github.com/citation-style-language/schema/raw/master/csl-citation.json"} </w:instrText>
      </w:r>
      <w:r>
        <w:fldChar w:fldCharType="separate"/>
      </w:r>
      <w:r w:rsidRPr="00446055">
        <w:rPr>
          <w:rFonts w:cs="Calibri"/>
          <w:szCs w:val="24"/>
          <w:lang w:val="en-GB"/>
        </w:rPr>
        <w:t>Krogh, „What Are Artificial Neural Networks?”</w:t>
      </w:r>
      <w:r>
        <w:fldChar w:fldCharType="end"/>
      </w:r>
    </w:p>
  </w:footnote>
  <w:footnote w:id="27">
    <w:p w14:paraId="05E17414" w14:textId="2D721395" w:rsidR="0098115B" w:rsidRPr="0098115B" w:rsidRDefault="0098115B">
      <w:pPr>
        <w:pStyle w:val="FootnoteText"/>
        <w:rPr>
          <w:lang w:val="en-GB"/>
        </w:rPr>
      </w:pPr>
      <w:r>
        <w:rPr>
          <w:rStyle w:val="FootnoteReference"/>
        </w:rPr>
        <w:footnoteRef/>
      </w:r>
      <w:r w:rsidRPr="0098115B">
        <w:rPr>
          <w:lang w:val="en-GB"/>
        </w:rPr>
        <w:t xml:space="preserve"> </w:t>
      </w:r>
      <w:r>
        <w:fldChar w:fldCharType="begin"/>
      </w:r>
      <w:r>
        <w:rPr>
          <w:lang w:val="en-GB"/>
        </w:rPr>
        <w:instrText xml:space="preserve"> ADDIN ZOTERO_ITEM CSL_CITATION {"citationID":"ff4Bs93Q","properties":{"formattedCitation":"Stallkamp i in., \\uc0\\u8222{}The German Traffic Sign Recognition Benchmark\\uc0\\u8221{}.","plainCitation":"Stallkamp i in., „The German Traffic Sign Recognition Benchmark”.","noteIndex":27},"citationItems":[{"id":232,"uris":["http://zotero.org/users/7955442/items/UAJM46FS"],"itemData":{"id":232,"type":"paper-conference","abstract":"The “German Traffic Sign Recognition Benchmark” is a multi-category classification competition held at IJCNN 2011. Automatic recognition of traffic signs is required in advanced driver assistance systems and constitutes a challenging real-world computer vision and pattern recognition problem. A comprehensive, lifelike dataset of more than 50,000 traffic sign images has been collected. It reflects the strong variations in visual appearance of signs due to distance, illumination, weather conditions, partial occlusions, and rotations. The images are complemented by several precomputed feature sets to allow for applying machine learning algorithms without background knowledge in image processing. The dataset comprises 43 classes with unbalanced class frequencies. Participants have to classify two test sets of more than 12,500 images each. Here, the results on the first of these sets, which was used in the first evaluation stage of the two-fold challenge, are reported. The methods employed by the participants who achieved the best results are briefly described and compared to human traffic sign recognition performance and baseline results.","container-title":"The 2011 International Joint Conference on Neural Networks","DOI":"10.1109/IJCNN.2011.6033395","event-title":"The 2011 International Joint Conference on Neural Networks","note":"ISSN: 2161-4407","page":"1453-1460","source":"IEEE Xplore","title":"The German Traffic Sign Recognition Benchmark: A multi-class classification competition","title-short":"The German Traffic Sign Recognition Benchmark","author":[{"family":"Stallkamp","given":"Johannes"},{"family":"Schlipsing","given":"Marc"},{"family":"Salmen","given":"Jan"},{"family":"Igel","given":"Christian"}],"issued":{"date-parts":[["2011",7]]}}}],"schema":"https://github.com/citation-style-language/schema/raw/master/csl-citation.json"} </w:instrText>
      </w:r>
      <w:r>
        <w:fldChar w:fldCharType="separate"/>
      </w:r>
      <w:r w:rsidRPr="0098115B">
        <w:rPr>
          <w:rFonts w:cs="Calibri"/>
          <w:szCs w:val="24"/>
          <w:lang w:val="en-GB"/>
        </w:rPr>
        <w:t>Stallkamp i in., „The German Traffic Sign Recognition Benchmark”.</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0287A"/>
    <w:multiLevelType w:val="hybridMultilevel"/>
    <w:tmpl w:val="1110EF8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0552442D"/>
    <w:multiLevelType w:val="hybridMultilevel"/>
    <w:tmpl w:val="67DE4D6A"/>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2" w15:restartNumberingAfterBreak="0">
    <w:nsid w:val="069A7FD1"/>
    <w:multiLevelType w:val="hybridMultilevel"/>
    <w:tmpl w:val="9F08A7AA"/>
    <w:lvl w:ilvl="0" w:tplc="A0B864A4">
      <w:start w:val="1"/>
      <w:numFmt w:val="decimal"/>
      <w:lvlText w:val="%1."/>
      <w:lvlJc w:val="left"/>
      <w:pPr>
        <w:ind w:left="960" w:hanging="360"/>
      </w:pPr>
      <w:rPr>
        <w:rFonts w:hint="default"/>
        <w:b/>
      </w:rPr>
    </w:lvl>
    <w:lvl w:ilvl="1" w:tplc="04150019" w:tentative="1">
      <w:start w:val="1"/>
      <w:numFmt w:val="lowerLetter"/>
      <w:lvlText w:val="%2."/>
      <w:lvlJc w:val="left"/>
      <w:pPr>
        <w:ind w:left="1680" w:hanging="360"/>
      </w:pPr>
    </w:lvl>
    <w:lvl w:ilvl="2" w:tplc="0415001B" w:tentative="1">
      <w:start w:val="1"/>
      <w:numFmt w:val="lowerRoman"/>
      <w:lvlText w:val="%3."/>
      <w:lvlJc w:val="right"/>
      <w:pPr>
        <w:ind w:left="2400" w:hanging="180"/>
      </w:pPr>
    </w:lvl>
    <w:lvl w:ilvl="3" w:tplc="0415000F" w:tentative="1">
      <w:start w:val="1"/>
      <w:numFmt w:val="decimal"/>
      <w:lvlText w:val="%4."/>
      <w:lvlJc w:val="left"/>
      <w:pPr>
        <w:ind w:left="3120" w:hanging="360"/>
      </w:pPr>
    </w:lvl>
    <w:lvl w:ilvl="4" w:tplc="04150019" w:tentative="1">
      <w:start w:val="1"/>
      <w:numFmt w:val="lowerLetter"/>
      <w:lvlText w:val="%5."/>
      <w:lvlJc w:val="left"/>
      <w:pPr>
        <w:ind w:left="3840" w:hanging="360"/>
      </w:pPr>
    </w:lvl>
    <w:lvl w:ilvl="5" w:tplc="0415001B" w:tentative="1">
      <w:start w:val="1"/>
      <w:numFmt w:val="lowerRoman"/>
      <w:lvlText w:val="%6."/>
      <w:lvlJc w:val="right"/>
      <w:pPr>
        <w:ind w:left="4560" w:hanging="180"/>
      </w:pPr>
    </w:lvl>
    <w:lvl w:ilvl="6" w:tplc="0415000F" w:tentative="1">
      <w:start w:val="1"/>
      <w:numFmt w:val="decimal"/>
      <w:lvlText w:val="%7."/>
      <w:lvlJc w:val="left"/>
      <w:pPr>
        <w:ind w:left="5280" w:hanging="360"/>
      </w:pPr>
    </w:lvl>
    <w:lvl w:ilvl="7" w:tplc="04150019" w:tentative="1">
      <w:start w:val="1"/>
      <w:numFmt w:val="lowerLetter"/>
      <w:lvlText w:val="%8."/>
      <w:lvlJc w:val="left"/>
      <w:pPr>
        <w:ind w:left="6000" w:hanging="360"/>
      </w:pPr>
    </w:lvl>
    <w:lvl w:ilvl="8" w:tplc="0415001B" w:tentative="1">
      <w:start w:val="1"/>
      <w:numFmt w:val="lowerRoman"/>
      <w:lvlText w:val="%9."/>
      <w:lvlJc w:val="right"/>
      <w:pPr>
        <w:ind w:left="6720" w:hanging="180"/>
      </w:pPr>
    </w:lvl>
  </w:abstractNum>
  <w:abstractNum w:abstractNumId="3" w15:restartNumberingAfterBreak="0">
    <w:nsid w:val="072673E1"/>
    <w:multiLevelType w:val="hybridMultilevel"/>
    <w:tmpl w:val="7CD20156"/>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4" w15:restartNumberingAfterBreak="0">
    <w:nsid w:val="07AC1384"/>
    <w:multiLevelType w:val="hybridMultilevel"/>
    <w:tmpl w:val="A9047C2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7C77D42"/>
    <w:multiLevelType w:val="hybridMultilevel"/>
    <w:tmpl w:val="20DC045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0C972BA9"/>
    <w:multiLevelType w:val="hybridMultilevel"/>
    <w:tmpl w:val="FBEE875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0D1D42EE"/>
    <w:multiLevelType w:val="hybridMultilevel"/>
    <w:tmpl w:val="B1C8DDC6"/>
    <w:lvl w:ilvl="0" w:tplc="04150001">
      <w:start w:val="1"/>
      <w:numFmt w:val="bullet"/>
      <w:lvlText w:val=""/>
      <w:lvlJc w:val="left"/>
      <w:pPr>
        <w:tabs>
          <w:tab w:val="num" w:pos="927"/>
        </w:tabs>
        <w:ind w:left="927" w:hanging="360"/>
      </w:pPr>
      <w:rPr>
        <w:rFonts w:ascii="Symbol" w:hAnsi="Symbol" w:hint="default"/>
      </w:rPr>
    </w:lvl>
    <w:lvl w:ilvl="1" w:tplc="04150003">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8" w15:restartNumberingAfterBreak="0">
    <w:nsid w:val="0DA75F23"/>
    <w:multiLevelType w:val="hybridMultilevel"/>
    <w:tmpl w:val="0D54B5B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9" w15:restartNumberingAfterBreak="0">
    <w:nsid w:val="10AD6829"/>
    <w:multiLevelType w:val="hybridMultilevel"/>
    <w:tmpl w:val="800AA0D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15:restartNumberingAfterBreak="0">
    <w:nsid w:val="10D60AB3"/>
    <w:multiLevelType w:val="hybridMultilevel"/>
    <w:tmpl w:val="3A4C009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15:restartNumberingAfterBreak="0">
    <w:nsid w:val="145949A3"/>
    <w:multiLevelType w:val="hybridMultilevel"/>
    <w:tmpl w:val="516E5614"/>
    <w:lvl w:ilvl="0" w:tplc="F6B65068">
      <w:start w:val="1"/>
      <w:numFmt w:val="none"/>
      <w:pStyle w:val="SGH-rdo"/>
      <w:lvlText w:val="%1Źródło:"/>
      <w:lvlJc w:val="left"/>
      <w:rPr>
        <w:rFonts w:ascii="Times New Roman" w:hAnsi="Times New Roman" w:hint="default"/>
        <w:b w:val="0"/>
        <w:i w:val="0"/>
        <w:caps w:val="0"/>
        <w:strike w:val="0"/>
        <w:dstrike w:val="0"/>
        <w:vanish w:val="0"/>
        <w:color w:val="00000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tplc="04150019">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2" w15:restartNumberingAfterBreak="0">
    <w:nsid w:val="164E5BAA"/>
    <w:multiLevelType w:val="hybridMultilevel"/>
    <w:tmpl w:val="C6F41020"/>
    <w:lvl w:ilvl="0" w:tplc="04150001">
      <w:start w:val="1"/>
      <w:numFmt w:val="bullet"/>
      <w:lvlText w:val=""/>
      <w:lvlJc w:val="left"/>
      <w:pPr>
        <w:tabs>
          <w:tab w:val="num" w:pos="1428"/>
        </w:tabs>
        <w:ind w:left="1428" w:hanging="360"/>
      </w:pPr>
      <w:rPr>
        <w:rFonts w:ascii="Symbol" w:hAnsi="Symbol" w:hint="default"/>
      </w:rPr>
    </w:lvl>
    <w:lvl w:ilvl="1" w:tplc="04150003" w:tentative="1">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13" w15:restartNumberingAfterBreak="0">
    <w:nsid w:val="19935BAF"/>
    <w:multiLevelType w:val="hybridMultilevel"/>
    <w:tmpl w:val="3AE851C6"/>
    <w:lvl w:ilvl="0" w:tplc="04150001">
      <w:start w:val="1"/>
      <w:numFmt w:val="bullet"/>
      <w:lvlText w:val=""/>
      <w:lvlJc w:val="left"/>
      <w:pPr>
        <w:tabs>
          <w:tab w:val="num" w:pos="927"/>
        </w:tabs>
        <w:ind w:left="927" w:hanging="360"/>
      </w:pPr>
      <w:rPr>
        <w:rFonts w:ascii="Symbol" w:hAnsi="Symbol" w:hint="default"/>
        <w:b/>
      </w:rPr>
    </w:lvl>
    <w:lvl w:ilvl="1" w:tplc="04150019">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14" w15:restartNumberingAfterBreak="0">
    <w:nsid w:val="24DC525B"/>
    <w:multiLevelType w:val="hybridMultilevel"/>
    <w:tmpl w:val="88629AD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5D355E0"/>
    <w:multiLevelType w:val="hybridMultilevel"/>
    <w:tmpl w:val="756E63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16" w15:restartNumberingAfterBreak="0">
    <w:nsid w:val="26D90F61"/>
    <w:multiLevelType w:val="hybridMultilevel"/>
    <w:tmpl w:val="94F6445C"/>
    <w:lvl w:ilvl="0" w:tplc="DD60382C">
      <w:start w:val="1"/>
      <w:numFmt w:val="decimal"/>
      <w:lvlText w:val="%1."/>
      <w:lvlJc w:val="left"/>
      <w:pPr>
        <w:ind w:left="720" w:hanging="360"/>
      </w:pPr>
      <w:rPr>
        <w:b/>
      </w:r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26EA0AD8"/>
    <w:multiLevelType w:val="hybridMultilevel"/>
    <w:tmpl w:val="61E64E2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CB31BB1"/>
    <w:multiLevelType w:val="multilevel"/>
    <w:tmpl w:val="3FC60F24"/>
    <w:lvl w:ilvl="0">
      <w:start w:val="1"/>
      <w:numFmt w:val="decimal"/>
      <w:pStyle w:val="Heading1"/>
      <w:lvlText w:val="ROZDZIAŁ %1."/>
      <w:lvlJc w:val="left"/>
      <w:pPr>
        <w:ind w:left="360" w:hanging="360"/>
      </w:pPr>
      <w:rPr>
        <w:rFonts w:hint="default"/>
        <w:b/>
        <w:i w:val="0"/>
        <w:caps/>
        <w:strike w:val="0"/>
        <w:dstrike w:val="0"/>
        <w:vanish w:val="0"/>
        <w:color w:val="000000"/>
        <w:sz w:val="40"/>
        <w:szCs w:val="4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rPr>
        <w:rFonts w:ascii="Times New Roman" w:hAnsi="Times New Roman" w:hint="default"/>
        <w:b/>
        <w:i w:val="0"/>
        <w:caps w:val="0"/>
        <w:strike w:val="0"/>
        <w:dstrike w:val="0"/>
        <w:vanish w:val="0"/>
        <w:color w:val="000000"/>
        <w:sz w:val="32"/>
        <w:szCs w:val="3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rPr>
        <w:rFonts w:ascii="Times New Roman" w:hAnsi="Times New Roman" w:hint="default"/>
        <w:b/>
        <w:i w:val="0"/>
        <w:caps w:val="0"/>
        <w:strike w:val="0"/>
        <w:dstrike w:val="0"/>
        <w:vanish w:val="0"/>
        <w:color w:val="000000"/>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rPr>
        <w:rFonts w:ascii="Times New Roman" w:hAnsi="Times New Roman" w:hint="default"/>
        <w:b/>
        <w:i w:val="0"/>
        <w:caps w:val="0"/>
        <w:strike w:val="0"/>
        <w:dstrike w:val="0"/>
        <w:vanish w:val="0"/>
        <w:color w:val="000000"/>
        <w:sz w:val="24"/>
        <w:szCs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none"/>
      <w:pStyle w:val="Heading5"/>
      <w:suff w:val="nothing"/>
      <w:lvlText w:val=""/>
      <w:lvlJc w:val="left"/>
      <w:pPr>
        <w:ind w:left="708" w:firstLine="0"/>
      </w:pPr>
      <w:rPr>
        <w:rFonts w:hint="default"/>
      </w:rPr>
    </w:lvl>
    <w:lvl w:ilvl="5">
      <w:start w:val="1"/>
      <w:numFmt w:val="none"/>
      <w:pStyle w:val="Heading6"/>
      <w:suff w:val="nothing"/>
      <w:lvlText w:val=""/>
      <w:lvlJc w:val="left"/>
      <w:pPr>
        <w:ind w:left="708" w:firstLine="0"/>
      </w:pPr>
      <w:rPr>
        <w:rFonts w:hint="default"/>
      </w:rPr>
    </w:lvl>
    <w:lvl w:ilvl="6">
      <w:start w:val="1"/>
      <w:numFmt w:val="none"/>
      <w:pStyle w:val="Heading7"/>
      <w:suff w:val="nothing"/>
      <w:lvlText w:val=""/>
      <w:lvlJc w:val="left"/>
      <w:pPr>
        <w:ind w:left="708" w:firstLine="0"/>
      </w:pPr>
      <w:rPr>
        <w:rFonts w:hint="default"/>
      </w:rPr>
    </w:lvl>
    <w:lvl w:ilvl="7">
      <w:start w:val="1"/>
      <w:numFmt w:val="none"/>
      <w:pStyle w:val="Heading8"/>
      <w:suff w:val="nothing"/>
      <w:lvlText w:val=""/>
      <w:lvlJc w:val="left"/>
      <w:pPr>
        <w:ind w:left="708" w:firstLine="0"/>
      </w:pPr>
      <w:rPr>
        <w:rFonts w:hint="default"/>
      </w:rPr>
    </w:lvl>
    <w:lvl w:ilvl="8">
      <w:start w:val="1"/>
      <w:numFmt w:val="none"/>
      <w:pStyle w:val="Heading9"/>
      <w:suff w:val="nothing"/>
      <w:lvlText w:val=""/>
      <w:lvlJc w:val="left"/>
      <w:pPr>
        <w:ind w:left="708" w:firstLine="0"/>
      </w:pPr>
      <w:rPr>
        <w:rFonts w:hint="default"/>
      </w:rPr>
    </w:lvl>
  </w:abstractNum>
  <w:abstractNum w:abstractNumId="19" w15:restartNumberingAfterBreak="0">
    <w:nsid w:val="39F94015"/>
    <w:multiLevelType w:val="hybridMultilevel"/>
    <w:tmpl w:val="717CFE26"/>
    <w:lvl w:ilvl="0" w:tplc="04150001">
      <w:start w:val="1"/>
      <w:numFmt w:val="bullet"/>
      <w:lvlText w:val=""/>
      <w:lvlJc w:val="left"/>
      <w:pPr>
        <w:tabs>
          <w:tab w:val="num" w:pos="1500"/>
        </w:tabs>
        <w:ind w:left="1500" w:hanging="360"/>
      </w:pPr>
      <w:rPr>
        <w:rFonts w:ascii="Symbol" w:hAnsi="Symbol" w:hint="default"/>
      </w:rPr>
    </w:lvl>
    <w:lvl w:ilvl="1" w:tplc="04150003">
      <w:start w:val="1"/>
      <w:numFmt w:val="bullet"/>
      <w:lvlText w:val="o"/>
      <w:lvlJc w:val="left"/>
      <w:pPr>
        <w:tabs>
          <w:tab w:val="num" w:pos="2220"/>
        </w:tabs>
        <w:ind w:left="2220" w:hanging="360"/>
      </w:pPr>
      <w:rPr>
        <w:rFonts w:ascii="Courier New" w:hAnsi="Courier New" w:cs="Courier New" w:hint="default"/>
      </w:rPr>
    </w:lvl>
    <w:lvl w:ilvl="2" w:tplc="04150005" w:tentative="1">
      <w:start w:val="1"/>
      <w:numFmt w:val="bullet"/>
      <w:lvlText w:val=""/>
      <w:lvlJc w:val="left"/>
      <w:pPr>
        <w:tabs>
          <w:tab w:val="num" w:pos="2940"/>
        </w:tabs>
        <w:ind w:left="2940" w:hanging="360"/>
      </w:pPr>
      <w:rPr>
        <w:rFonts w:ascii="Wingdings" w:hAnsi="Wingdings" w:hint="default"/>
      </w:rPr>
    </w:lvl>
    <w:lvl w:ilvl="3" w:tplc="04150001" w:tentative="1">
      <w:start w:val="1"/>
      <w:numFmt w:val="bullet"/>
      <w:lvlText w:val=""/>
      <w:lvlJc w:val="left"/>
      <w:pPr>
        <w:tabs>
          <w:tab w:val="num" w:pos="3660"/>
        </w:tabs>
        <w:ind w:left="3660" w:hanging="360"/>
      </w:pPr>
      <w:rPr>
        <w:rFonts w:ascii="Symbol" w:hAnsi="Symbol" w:hint="default"/>
      </w:rPr>
    </w:lvl>
    <w:lvl w:ilvl="4" w:tplc="04150003" w:tentative="1">
      <w:start w:val="1"/>
      <w:numFmt w:val="bullet"/>
      <w:lvlText w:val="o"/>
      <w:lvlJc w:val="left"/>
      <w:pPr>
        <w:tabs>
          <w:tab w:val="num" w:pos="4380"/>
        </w:tabs>
        <w:ind w:left="4380" w:hanging="360"/>
      </w:pPr>
      <w:rPr>
        <w:rFonts w:ascii="Courier New" w:hAnsi="Courier New" w:cs="Courier New" w:hint="default"/>
      </w:rPr>
    </w:lvl>
    <w:lvl w:ilvl="5" w:tplc="04150005" w:tentative="1">
      <w:start w:val="1"/>
      <w:numFmt w:val="bullet"/>
      <w:lvlText w:val=""/>
      <w:lvlJc w:val="left"/>
      <w:pPr>
        <w:tabs>
          <w:tab w:val="num" w:pos="5100"/>
        </w:tabs>
        <w:ind w:left="5100" w:hanging="360"/>
      </w:pPr>
      <w:rPr>
        <w:rFonts w:ascii="Wingdings" w:hAnsi="Wingdings" w:hint="default"/>
      </w:rPr>
    </w:lvl>
    <w:lvl w:ilvl="6" w:tplc="04150001" w:tentative="1">
      <w:start w:val="1"/>
      <w:numFmt w:val="bullet"/>
      <w:lvlText w:val=""/>
      <w:lvlJc w:val="left"/>
      <w:pPr>
        <w:tabs>
          <w:tab w:val="num" w:pos="5820"/>
        </w:tabs>
        <w:ind w:left="5820" w:hanging="360"/>
      </w:pPr>
      <w:rPr>
        <w:rFonts w:ascii="Symbol" w:hAnsi="Symbol" w:hint="default"/>
      </w:rPr>
    </w:lvl>
    <w:lvl w:ilvl="7" w:tplc="04150003" w:tentative="1">
      <w:start w:val="1"/>
      <w:numFmt w:val="bullet"/>
      <w:lvlText w:val="o"/>
      <w:lvlJc w:val="left"/>
      <w:pPr>
        <w:tabs>
          <w:tab w:val="num" w:pos="6540"/>
        </w:tabs>
        <w:ind w:left="6540" w:hanging="360"/>
      </w:pPr>
      <w:rPr>
        <w:rFonts w:ascii="Courier New" w:hAnsi="Courier New" w:cs="Courier New" w:hint="default"/>
      </w:rPr>
    </w:lvl>
    <w:lvl w:ilvl="8" w:tplc="04150005" w:tentative="1">
      <w:start w:val="1"/>
      <w:numFmt w:val="bullet"/>
      <w:lvlText w:val=""/>
      <w:lvlJc w:val="left"/>
      <w:pPr>
        <w:tabs>
          <w:tab w:val="num" w:pos="7260"/>
        </w:tabs>
        <w:ind w:left="7260" w:hanging="360"/>
      </w:pPr>
      <w:rPr>
        <w:rFonts w:ascii="Wingdings" w:hAnsi="Wingdings" w:hint="default"/>
      </w:rPr>
    </w:lvl>
  </w:abstractNum>
  <w:abstractNum w:abstractNumId="20" w15:restartNumberingAfterBreak="0">
    <w:nsid w:val="3DEC3987"/>
    <w:multiLevelType w:val="hybridMultilevel"/>
    <w:tmpl w:val="41EC6CA2"/>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9E3C5C"/>
    <w:multiLevelType w:val="hybridMultilevel"/>
    <w:tmpl w:val="C8E20AAE"/>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3862474"/>
    <w:multiLevelType w:val="hybridMultilevel"/>
    <w:tmpl w:val="4C002E68"/>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44A0136"/>
    <w:multiLevelType w:val="hybridMultilevel"/>
    <w:tmpl w:val="5BFAD89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5772322"/>
    <w:multiLevelType w:val="hybridMultilevel"/>
    <w:tmpl w:val="214A7D2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486F0B96"/>
    <w:multiLevelType w:val="hybridMultilevel"/>
    <w:tmpl w:val="6DAA8CAA"/>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26" w15:restartNumberingAfterBreak="0">
    <w:nsid w:val="4F5E1234"/>
    <w:multiLevelType w:val="hybridMultilevel"/>
    <w:tmpl w:val="0D283DFE"/>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7" w15:restartNumberingAfterBreak="0">
    <w:nsid w:val="51E47123"/>
    <w:multiLevelType w:val="hybridMultilevel"/>
    <w:tmpl w:val="2FF092C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55E27D4D"/>
    <w:multiLevelType w:val="hybridMultilevel"/>
    <w:tmpl w:val="B29C78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9" w15:restartNumberingAfterBreak="0">
    <w:nsid w:val="58126AA2"/>
    <w:multiLevelType w:val="hybridMultilevel"/>
    <w:tmpl w:val="293C26E6"/>
    <w:lvl w:ilvl="0" w:tplc="0415000F">
      <w:start w:val="1"/>
      <w:numFmt w:val="decimal"/>
      <w:lvlText w:val="%1."/>
      <w:lvlJc w:val="left"/>
      <w:pPr>
        <w:ind w:left="1080" w:hanging="360"/>
      </w:pPr>
    </w:lvl>
    <w:lvl w:ilvl="1" w:tplc="04150019">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30" w15:restartNumberingAfterBreak="0">
    <w:nsid w:val="58836BCB"/>
    <w:multiLevelType w:val="hybridMultilevel"/>
    <w:tmpl w:val="1FF2EDE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1" w15:restartNumberingAfterBreak="0">
    <w:nsid w:val="58BE3CAF"/>
    <w:multiLevelType w:val="hybridMultilevel"/>
    <w:tmpl w:val="900A736A"/>
    <w:lvl w:ilvl="0" w:tplc="5282B6C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2B7D2B"/>
    <w:multiLevelType w:val="hybridMultilevel"/>
    <w:tmpl w:val="5CF6D474"/>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33" w15:restartNumberingAfterBreak="0">
    <w:nsid w:val="63D22869"/>
    <w:multiLevelType w:val="hybridMultilevel"/>
    <w:tmpl w:val="D910DE4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5413A25"/>
    <w:multiLevelType w:val="hybridMultilevel"/>
    <w:tmpl w:val="B7885B3A"/>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5" w15:restartNumberingAfterBreak="0">
    <w:nsid w:val="65D55E1C"/>
    <w:multiLevelType w:val="hybridMultilevel"/>
    <w:tmpl w:val="27E258E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0FB1023"/>
    <w:multiLevelType w:val="hybridMultilevel"/>
    <w:tmpl w:val="726E4C14"/>
    <w:lvl w:ilvl="0" w:tplc="04150001">
      <w:start w:val="1"/>
      <w:numFmt w:val="bullet"/>
      <w:lvlText w:val=""/>
      <w:lvlJc w:val="left"/>
      <w:pPr>
        <w:tabs>
          <w:tab w:val="num" w:pos="1428"/>
        </w:tabs>
        <w:ind w:left="1428" w:hanging="360"/>
      </w:pPr>
      <w:rPr>
        <w:rFonts w:ascii="Symbol" w:hAnsi="Symbol" w:hint="default"/>
      </w:rPr>
    </w:lvl>
    <w:lvl w:ilvl="1" w:tplc="04150003">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37" w15:restartNumberingAfterBreak="0">
    <w:nsid w:val="77AC655F"/>
    <w:multiLevelType w:val="multilevel"/>
    <w:tmpl w:val="1F869CC6"/>
    <w:lvl w:ilvl="0">
      <w:start w:val="1"/>
      <w:numFmt w:val="decimal"/>
      <w:lvlText w:val="%1."/>
      <w:lvlJc w:val="left"/>
      <w:pPr>
        <w:ind w:left="1080" w:hanging="360"/>
      </w:pPr>
    </w:lvl>
    <w:lvl w:ilvl="1">
      <w:start w:val="3"/>
      <w:numFmt w:val="decimal"/>
      <w:isLgl/>
      <w:lvlText w:val="%1.%2."/>
      <w:lvlJc w:val="left"/>
      <w:pPr>
        <w:ind w:left="1125" w:hanging="40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8" w15:restartNumberingAfterBreak="0">
    <w:nsid w:val="7C082066"/>
    <w:multiLevelType w:val="hybridMultilevel"/>
    <w:tmpl w:val="3E1886E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909735120">
    <w:abstractNumId w:val="18"/>
  </w:num>
  <w:num w:numId="2" w16cid:durableId="796412446">
    <w:abstractNumId w:val="11"/>
  </w:num>
  <w:num w:numId="3" w16cid:durableId="1405296611">
    <w:abstractNumId w:val="25"/>
  </w:num>
  <w:num w:numId="4" w16cid:durableId="1416242505">
    <w:abstractNumId w:val="3"/>
  </w:num>
  <w:num w:numId="5" w16cid:durableId="266498925">
    <w:abstractNumId w:val="31"/>
  </w:num>
  <w:num w:numId="6" w16cid:durableId="1554268562">
    <w:abstractNumId w:val="22"/>
  </w:num>
  <w:num w:numId="7" w16cid:durableId="2028022264">
    <w:abstractNumId w:val="33"/>
  </w:num>
  <w:num w:numId="8" w16cid:durableId="1120799600">
    <w:abstractNumId w:val="21"/>
  </w:num>
  <w:num w:numId="9" w16cid:durableId="974985891">
    <w:abstractNumId w:val="23"/>
  </w:num>
  <w:num w:numId="10" w16cid:durableId="295572809">
    <w:abstractNumId w:val="17"/>
  </w:num>
  <w:num w:numId="11" w16cid:durableId="1490827765">
    <w:abstractNumId w:val="27"/>
  </w:num>
  <w:num w:numId="12" w16cid:durableId="103815314">
    <w:abstractNumId w:val="29"/>
  </w:num>
  <w:num w:numId="13" w16cid:durableId="708452811">
    <w:abstractNumId w:val="37"/>
  </w:num>
  <w:num w:numId="14" w16cid:durableId="298074705">
    <w:abstractNumId w:val="5"/>
  </w:num>
  <w:num w:numId="15" w16cid:durableId="1551846758">
    <w:abstractNumId w:val="4"/>
  </w:num>
  <w:num w:numId="16" w16cid:durableId="1931502190">
    <w:abstractNumId w:val="6"/>
  </w:num>
  <w:num w:numId="17" w16cid:durableId="706367522">
    <w:abstractNumId w:val="2"/>
  </w:num>
  <w:num w:numId="18" w16cid:durableId="78214916">
    <w:abstractNumId w:val="16"/>
  </w:num>
  <w:num w:numId="19" w16cid:durableId="1603538292">
    <w:abstractNumId w:val="24"/>
  </w:num>
  <w:num w:numId="20" w16cid:durableId="588125834">
    <w:abstractNumId w:val="0"/>
  </w:num>
  <w:num w:numId="21" w16cid:durableId="1039941076">
    <w:abstractNumId w:val="38"/>
  </w:num>
  <w:num w:numId="22" w16cid:durableId="491216815">
    <w:abstractNumId w:val="9"/>
  </w:num>
  <w:num w:numId="23" w16cid:durableId="2051802459">
    <w:abstractNumId w:val="10"/>
  </w:num>
  <w:num w:numId="24" w16cid:durableId="2066682821">
    <w:abstractNumId w:val="35"/>
  </w:num>
  <w:num w:numId="25" w16cid:durableId="2040621724">
    <w:abstractNumId w:val="20"/>
  </w:num>
  <w:num w:numId="26" w16cid:durableId="1698118911">
    <w:abstractNumId w:val="14"/>
  </w:num>
  <w:num w:numId="27" w16cid:durableId="53821352">
    <w:abstractNumId w:val="36"/>
  </w:num>
  <w:num w:numId="28" w16cid:durableId="853957043">
    <w:abstractNumId w:val="12"/>
  </w:num>
  <w:num w:numId="29" w16cid:durableId="2139102016">
    <w:abstractNumId w:val="1"/>
  </w:num>
  <w:num w:numId="30" w16cid:durableId="1561095105">
    <w:abstractNumId w:val="32"/>
  </w:num>
  <w:num w:numId="31" w16cid:durableId="831944889">
    <w:abstractNumId w:val="19"/>
  </w:num>
  <w:num w:numId="32" w16cid:durableId="660157664">
    <w:abstractNumId w:val="13"/>
  </w:num>
  <w:num w:numId="33" w16cid:durableId="1451971536">
    <w:abstractNumId w:val="8"/>
  </w:num>
  <w:num w:numId="34" w16cid:durableId="1981689065">
    <w:abstractNumId w:val="7"/>
  </w:num>
  <w:num w:numId="35" w16cid:durableId="1104570961">
    <w:abstractNumId w:val="34"/>
  </w:num>
  <w:num w:numId="36" w16cid:durableId="1348755137">
    <w:abstractNumId w:val="15"/>
  </w:num>
  <w:num w:numId="37" w16cid:durableId="646977567">
    <w:abstractNumId w:val="30"/>
  </w:num>
  <w:num w:numId="38" w16cid:durableId="898591024">
    <w:abstractNumId w:val="26"/>
  </w:num>
  <w:num w:numId="39" w16cid:durableId="1289706049">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6135"/>
    <w:rsid w:val="00003B68"/>
    <w:rsid w:val="00004DCC"/>
    <w:rsid w:val="00011931"/>
    <w:rsid w:val="000137BB"/>
    <w:rsid w:val="00014C3E"/>
    <w:rsid w:val="00014D72"/>
    <w:rsid w:val="00014E40"/>
    <w:rsid w:val="00015802"/>
    <w:rsid w:val="0001717B"/>
    <w:rsid w:val="0001729A"/>
    <w:rsid w:val="00017809"/>
    <w:rsid w:val="00017C58"/>
    <w:rsid w:val="00020257"/>
    <w:rsid w:val="000209C6"/>
    <w:rsid w:val="00020E75"/>
    <w:rsid w:val="000216D4"/>
    <w:rsid w:val="00023EBB"/>
    <w:rsid w:val="00030C6B"/>
    <w:rsid w:val="00031446"/>
    <w:rsid w:val="00033209"/>
    <w:rsid w:val="000335E7"/>
    <w:rsid w:val="000341B3"/>
    <w:rsid w:val="00034DD5"/>
    <w:rsid w:val="000359B4"/>
    <w:rsid w:val="00036F5F"/>
    <w:rsid w:val="00037CE3"/>
    <w:rsid w:val="00042677"/>
    <w:rsid w:val="00044152"/>
    <w:rsid w:val="00045BFA"/>
    <w:rsid w:val="0004689A"/>
    <w:rsid w:val="00046C6B"/>
    <w:rsid w:val="00050562"/>
    <w:rsid w:val="00050FC2"/>
    <w:rsid w:val="00052C76"/>
    <w:rsid w:val="00053A87"/>
    <w:rsid w:val="00053EDF"/>
    <w:rsid w:val="00054FEE"/>
    <w:rsid w:val="00055A97"/>
    <w:rsid w:val="0006213E"/>
    <w:rsid w:val="00062836"/>
    <w:rsid w:val="00063687"/>
    <w:rsid w:val="00065D4C"/>
    <w:rsid w:val="00066D08"/>
    <w:rsid w:val="00066FB5"/>
    <w:rsid w:val="0007071A"/>
    <w:rsid w:val="00070C3B"/>
    <w:rsid w:val="00071D55"/>
    <w:rsid w:val="0007212B"/>
    <w:rsid w:val="00072806"/>
    <w:rsid w:val="000729C0"/>
    <w:rsid w:val="000754EF"/>
    <w:rsid w:val="00076C96"/>
    <w:rsid w:val="00076CB9"/>
    <w:rsid w:val="00080860"/>
    <w:rsid w:val="00081557"/>
    <w:rsid w:val="00081A35"/>
    <w:rsid w:val="00083FD7"/>
    <w:rsid w:val="000847FD"/>
    <w:rsid w:val="000862F8"/>
    <w:rsid w:val="000902B4"/>
    <w:rsid w:val="000926E0"/>
    <w:rsid w:val="000937D4"/>
    <w:rsid w:val="00093D99"/>
    <w:rsid w:val="000951C4"/>
    <w:rsid w:val="000A026B"/>
    <w:rsid w:val="000A0CC3"/>
    <w:rsid w:val="000A1243"/>
    <w:rsid w:val="000A2BBB"/>
    <w:rsid w:val="000A3FC1"/>
    <w:rsid w:val="000B3B4A"/>
    <w:rsid w:val="000B4051"/>
    <w:rsid w:val="000B4C19"/>
    <w:rsid w:val="000B53A5"/>
    <w:rsid w:val="000B6ABE"/>
    <w:rsid w:val="000B6C8C"/>
    <w:rsid w:val="000C1308"/>
    <w:rsid w:val="000C13DE"/>
    <w:rsid w:val="000C33A0"/>
    <w:rsid w:val="000C6A22"/>
    <w:rsid w:val="000C750C"/>
    <w:rsid w:val="000D1AC4"/>
    <w:rsid w:val="000D3237"/>
    <w:rsid w:val="000D7243"/>
    <w:rsid w:val="000D7835"/>
    <w:rsid w:val="000E1457"/>
    <w:rsid w:val="000E39E2"/>
    <w:rsid w:val="000E49ED"/>
    <w:rsid w:val="000E67BA"/>
    <w:rsid w:val="000E7317"/>
    <w:rsid w:val="000E7870"/>
    <w:rsid w:val="000F004E"/>
    <w:rsid w:val="000F0728"/>
    <w:rsid w:val="000F0944"/>
    <w:rsid w:val="000F6ED5"/>
    <w:rsid w:val="000F7E05"/>
    <w:rsid w:val="00100B42"/>
    <w:rsid w:val="00101B90"/>
    <w:rsid w:val="0010564F"/>
    <w:rsid w:val="00111F5D"/>
    <w:rsid w:val="001155D4"/>
    <w:rsid w:val="001169BD"/>
    <w:rsid w:val="00117AEB"/>
    <w:rsid w:val="00121FDE"/>
    <w:rsid w:val="001222F2"/>
    <w:rsid w:val="00123189"/>
    <w:rsid w:val="00123864"/>
    <w:rsid w:val="00123FA6"/>
    <w:rsid w:val="00131202"/>
    <w:rsid w:val="0013175C"/>
    <w:rsid w:val="00133462"/>
    <w:rsid w:val="001355AC"/>
    <w:rsid w:val="00137C0C"/>
    <w:rsid w:val="0014062E"/>
    <w:rsid w:val="001408FD"/>
    <w:rsid w:val="001435D8"/>
    <w:rsid w:val="0014364A"/>
    <w:rsid w:val="00146A7F"/>
    <w:rsid w:val="00152666"/>
    <w:rsid w:val="00152EB8"/>
    <w:rsid w:val="00153BA9"/>
    <w:rsid w:val="00160970"/>
    <w:rsid w:val="001609C2"/>
    <w:rsid w:val="00163993"/>
    <w:rsid w:val="001641CE"/>
    <w:rsid w:val="0016431C"/>
    <w:rsid w:val="00165ECA"/>
    <w:rsid w:val="00166316"/>
    <w:rsid w:val="00167376"/>
    <w:rsid w:val="00174CBA"/>
    <w:rsid w:val="001760F9"/>
    <w:rsid w:val="00181C78"/>
    <w:rsid w:val="00184150"/>
    <w:rsid w:val="001843D7"/>
    <w:rsid w:val="00184BD3"/>
    <w:rsid w:val="00185FE9"/>
    <w:rsid w:val="00186538"/>
    <w:rsid w:val="00193BA4"/>
    <w:rsid w:val="001A2F3D"/>
    <w:rsid w:val="001A5167"/>
    <w:rsid w:val="001B6864"/>
    <w:rsid w:val="001B76C2"/>
    <w:rsid w:val="001C200E"/>
    <w:rsid w:val="001C2A1C"/>
    <w:rsid w:val="001C2A47"/>
    <w:rsid w:val="001C4A30"/>
    <w:rsid w:val="001C7081"/>
    <w:rsid w:val="001C744D"/>
    <w:rsid w:val="001D0460"/>
    <w:rsid w:val="001D1F24"/>
    <w:rsid w:val="001D27F8"/>
    <w:rsid w:val="001D288D"/>
    <w:rsid w:val="001D4061"/>
    <w:rsid w:val="001D4A82"/>
    <w:rsid w:val="001D5C67"/>
    <w:rsid w:val="001D6601"/>
    <w:rsid w:val="001E0E69"/>
    <w:rsid w:val="001E1D9C"/>
    <w:rsid w:val="001E268B"/>
    <w:rsid w:val="001E7761"/>
    <w:rsid w:val="001F20F6"/>
    <w:rsid w:val="001F2F6F"/>
    <w:rsid w:val="001F47A2"/>
    <w:rsid w:val="001F49B2"/>
    <w:rsid w:val="001F56E1"/>
    <w:rsid w:val="001F68EA"/>
    <w:rsid w:val="001F699B"/>
    <w:rsid w:val="001F7B93"/>
    <w:rsid w:val="001F7E17"/>
    <w:rsid w:val="00202881"/>
    <w:rsid w:val="00204576"/>
    <w:rsid w:val="0020708A"/>
    <w:rsid w:val="00210B26"/>
    <w:rsid w:val="0021103C"/>
    <w:rsid w:val="0021121A"/>
    <w:rsid w:val="002116F4"/>
    <w:rsid w:val="00211E5D"/>
    <w:rsid w:val="002128C8"/>
    <w:rsid w:val="002137D1"/>
    <w:rsid w:val="00214523"/>
    <w:rsid w:val="00214837"/>
    <w:rsid w:val="00215782"/>
    <w:rsid w:val="00216C80"/>
    <w:rsid w:val="0021704C"/>
    <w:rsid w:val="00217B39"/>
    <w:rsid w:val="00220FBE"/>
    <w:rsid w:val="00222899"/>
    <w:rsid w:val="00226610"/>
    <w:rsid w:val="00227C1F"/>
    <w:rsid w:val="00230674"/>
    <w:rsid w:val="00232615"/>
    <w:rsid w:val="002342DF"/>
    <w:rsid w:val="002346A7"/>
    <w:rsid w:val="00235C99"/>
    <w:rsid w:val="0023719C"/>
    <w:rsid w:val="00241369"/>
    <w:rsid w:val="00241C98"/>
    <w:rsid w:val="00245012"/>
    <w:rsid w:val="0024688F"/>
    <w:rsid w:val="00247378"/>
    <w:rsid w:val="00251681"/>
    <w:rsid w:val="00251A54"/>
    <w:rsid w:val="00252CDC"/>
    <w:rsid w:val="00252CF2"/>
    <w:rsid w:val="00253CA7"/>
    <w:rsid w:val="00255032"/>
    <w:rsid w:val="00256D42"/>
    <w:rsid w:val="00262A6F"/>
    <w:rsid w:val="0026314A"/>
    <w:rsid w:val="00263914"/>
    <w:rsid w:val="00266BD7"/>
    <w:rsid w:val="00267853"/>
    <w:rsid w:val="00267891"/>
    <w:rsid w:val="002733AB"/>
    <w:rsid w:val="00273CCD"/>
    <w:rsid w:val="00277F64"/>
    <w:rsid w:val="002802FF"/>
    <w:rsid w:val="00280C07"/>
    <w:rsid w:val="00280F3D"/>
    <w:rsid w:val="00281213"/>
    <w:rsid w:val="002820A0"/>
    <w:rsid w:val="00282DB8"/>
    <w:rsid w:val="00285A8E"/>
    <w:rsid w:val="00287072"/>
    <w:rsid w:val="0028713F"/>
    <w:rsid w:val="00287C46"/>
    <w:rsid w:val="00294D04"/>
    <w:rsid w:val="002950BD"/>
    <w:rsid w:val="00296634"/>
    <w:rsid w:val="00297390"/>
    <w:rsid w:val="00297D78"/>
    <w:rsid w:val="002A1C94"/>
    <w:rsid w:val="002A3C0D"/>
    <w:rsid w:val="002A4775"/>
    <w:rsid w:val="002A478A"/>
    <w:rsid w:val="002A6BAC"/>
    <w:rsid w:val="002A7C71"/>
    <w:rsid w:val="002B4184"/>
    <w:rsid w:val="002B73C5"/>
    <w:rsid w:val="002B7B71"/>
    <w:rsid w:val="002C198F"/>
    <w:rsid w:val="002C39E3"/>
    <w:rsid w:val="002C4893"/>
    <w:rsid w:val="002C59F6"/>
    <w:rsid w:val="002C759B"/>
    <w:rsid w:val="002D4102"/>
    <w:rsid w:val="002D4DEB"/>
    <w:rsid w:val="002D5C87"/>
    <w:rsid w:val="002D6C7C"/>
    <w:rsid w:val="002D7159"/>
    <w:rsid w:val="002D71A9"/>
    <w:rsid w:val="002E0E9D"/>
    <w:rsid w:val="002E1901"/>
    <w:rsid w:val="002E31AA"/>
    <w:rsid w:val="002E329A"/>
    <w:rsid w:val="002E7FF5"/>
    <w:rsid w:val="002F0747"/>
    <w:rsid w:val="002F100E"/>
    <w:rsid w:val="002F104D"/>
    <w:rsid w:val="002F1834"/>
    <w:rsid w:val="002F25F2"/>
    <w:rsid w:val="002F2B02"/>
    <w:rsid w:val="002F5B94"/>
    <w:rsid w:val="002F5F12"/>
    <w:rsid w:val="002F743E"/>
    <w:rsid w:val="002F7EBF"/>
    <w:rsid w:val="0030096B"/>
    <w:rsid w:val="003045AA"/>
    <w:rsid w:val="003046E3"/>
    <w:rsid w:val="00304D94"/>
    <w:rsid w:val="00307BB6"/>
    <w:rsid w:val="00314EA2"/>
    <w:rsid w:val="0031549E"/>
    <w:rsid w:val="00315D2C"/>
    <w:rsid w:val="00320810"/>
    <w:rsid w:val="003235AE"/>
    <w:rsid w:val="00323AE0"/>
    <w:rsid w:val="003244E2"/>
    <w:rsid w:val="003253A8"/>
    <w:rsid w:val="0032553A"/>
    <w:rsid w:val="003261B7"/>
    <w:rsid w:val="00326D16"/>
    <w:rsid w:val="00327682"/>
    <w:rsid w:val="003312B0"/>
    <w:rsid w:val="0033163F"/>
    <w:rsid w:val="0033229A"/>
    <w:rsid w:val="00333533"/>
    <w:rsid w:val="003339DA"/>
    <w:rsid w:val="003347A7"/>
    <w:rsid w:val="0034099B"/>
    <w:rsid w:val="00344D07"/>
    <w:rsid w:val="003452E5"/>
    <w:rsid w:val="00352689"/>
    <w:rsid w:val="00354BAF"/>
    <w:rsid w:val="0035526C"/>
    <w:rsid w:val="00356CD0"/>
    <w:rsid w:val="003656F8"/>
    <w:rsid w:val="00370CD1"/>
    <w:rsid w:val="003711CC"/>
    <w:rsid w:val="00374765"/>
    <w:rsid w:val="003751C8"/>
    <w:rsid w:val="00375553"/>
    <w:rsid w:val="003758D0"/>
    <w:rsid w:val="00376420"/>
    <w:rsid w:val="00377796"/>
    <w:rsid w:val="00380609"/>
    <w:rsid w:val="0038456F"/>
    <w:rsid w:val="00386498"/>
    <w:rsid w:val="00386D2A"/>
    <w:rsid w:val="00387C04"/>
    <w:rsid w:val="003924C7"/>
    <w:rsid w:val="00394BFB"/>
    <w:rsid w:val="003950C7"/>
    <w:rsid w:val="003A0D1C"/>
    <w:rsid w:val="003A12E9"/>
    <w:rsid w:val="003A1FF7"/>
    <w:rsid w:val="003A2A73"/>
    <w:rsid w:val="003A2E64"/>
    <w:rsid w:val="003A4202"/>
    <w:rsid w:val="003A4F81"/>
    <w:rsid w:val="003A63BE"/>
    <w:rsid w:val="003A6697"/>
    <w:rsid w:val="003A6956"/>
    <w:rsid w:val="003B1D15"/>
    <w:rsid w:val="003B236A"/>
    <w:rsid w:val="003B308A"/>
    <w:rsid w:val="003B3319"/>
    <w:rsid w:val="003B36CE"/>
    <w:rsid w:val="003B4D37"/>
    <w:rsid w:val="003C0706"/>
    <w:rsid w:val="003C135B"/>
    <w:rsid w:val="003C2CFA"/>
    <w:rsid w:val="003C2D76"/>
    <w:rsid w:val="003C3A61"/>
    <w:rsid w:val="003C4B6E"/>
    <w:rsid w:val="003C6080"/>
    <w:rsid w:val="003D4467"/>
    <w:rsid w:val="003D5D11"/>
    <w:rsid w:val="003E14DE"/>
    <w:rsid w:val="003E3776"/>
    <w:rsid w:val="003E5E8E"/>
    <w:rsid w:val="003E7F60"/>
    <w:rsid w:val="003F3E11"/>
    <w:rsid w:val="003F3FC6"/>
    <w:rsid w:val="003F516B"/>
    <w:rsid w:val="00400191"/>
    <w:rsid w:val="00401AAC"/>
    <w:rsid w:val="0040375A"/>
    <w:rsid w:val="00410126"/>
    <w:rsid w:val="00412DAA"/>
    <w:rsid w:val="0041402C"/>
    <w:rsid w:val="004156B8"/>
    <w:rsid w:val="004159D2"/>
    <w:rsid w:val="00416A75"/>
    <w:rsid w:val="00416FF7"/>
    <w:rsid w:val="00420AB7"/>
    <w:rsid w:val="0042144F"/>
    <w:rsid w:val="00421B63"/>
    <w:rsid w:val="00422966"/>
    <w:rsid w:val="00422D15"/>
    <w:rsid w:val="004232F2"/>
    <w:rsid w:val="004247E6"/>
    <w:rsid w:val="00434495"/>
    <w:rsid w:val="00434DB0"/>
    <w:rsid w:val="00437BFA"/>
    <w:rsid w:val="00445839"/>
    <w:rsid w:val="00446055"/>
    <w:rsid w:val="00446AE5"/>
    <w:rsid w:val="00447199"/>
    <w:rsid w:val="004472B7"/>
    <w:rsid w:val="004476CB"/>
    <w:rsid w:val="00450379"/>
    <w:rsid w:val="00454E39"/>
    <w:rsid w:val="004553D6"/>
    <w:rsid w:val="00455DE5"/>
    <w:rsid w:val="00455EB6"/>
    <w:rsid w:val="00456555"/>
    <w:rsid w:val="00460DA5"/>
    <w:rsid w:val="004625B6"/>
    <w:rsid w:val="004635CB"/>
    <w:rsid w:val="00463627"/>
    <w:rsid w:val="00465026"/>
    <w:rsid w:val="00472556"/>
    <w:rsid w:val="00472620"/>
    <w:rsid w:val="00473FC6"/>
    <w:rsid w:val="004744AF"/>
    <w:rsid w:val="00475251"/>
    <w:rsid w:val="00475E84"/>
    <w:rsid w:val="00476C80"/>
    <w:rsid w:val="0047797A"/>
    <w:rsid w:val="0048098B"/>
    <w:rsid w:val="00484BAB"/>
    <w:rsid w:val="00485FEE"/>
    <w:rsid w:val="00487AD5"/>
    <w:rsid w:val="00490410"/>
    <w:rsid w:val="00490EC0"/>
    <w:rsid w:val="00492A76"/>
    <w:rsid w:val="00492DC6"/>
    <w:rsid w:val="004934C0"/>
    <w:rsid w:val="004943EA"/>
    <w:rsid w:val="00494C1B"/>
    <w:rsid w:val="004950DC"/>
    <w:rsid w:val="00495776"/>
    <w:rsid w:val="00496843"/>
    <w:rsid w:val="004A2727"/>
    <w:rsid w:val="004A2C9E"/>
    <w:rsid w:val="004A3CF0"/>
    <w:rsid w:val="004A424A"/>
    <w:rsid w:val="004A5191"/>
    <w:rsid w:val="004A562A"/>
    <w:rsid w:val="004B1911"/>
    <w:rsid w:val="004B3225"/>
    <w:rsid w:val="004B32EE"/>
    <w:rsid w:val="004C1243"/>
    <w:rsid w:val="004C12BC"/>
    <w:rsid w:val="004C1429"/>
    <w:rsid w:val="004C1AFA"/>
    <w:rsid w:val="004C294F"/>
    <w:rsid w:val="004C3199"/>
    <w:rsid w:val="004C537B"/>
    <w:rsid w:val="004C5450"/>
    <w:rsid w:val="004C5975"/>
    <w:rsid w:val="004C59A0"/>
    <w:rsid w:val="004C6B32"/>
    <w:rsid w:val="004D1165"/>
    <w:rsid w:val="004D4683"/>
    <w:rsid w:val="004D5316"/>
    <w:rsid w:val="004E021E"/>
    <w:rsid w:val="004E18D9"/>
    <w:rsid w:val="004E26F6"/>
    <w:rsid w:val="004E3BC4"/>
    <w:rsid w:val="004E7A7B"/>
    <w:rsid w:val="004F3166"/>
    <w:rsid w:val="004F3405"/>
    <w:rsid w:val="004F3410"/>
    <w:rsid w:val="004F4972"/>
    <w:rsid w:val="004F543D"/>
    <w:rsid w:val="004F764D"/>
    <w:rsid w:val="00500AFE"/>
    <w:rsid w:val="00501BE3"/>
    <w:rsid w:val="00502A01"/>
    <w:rsid w:val="005046CE"/>
    <w:rsid w:val="00505C82"/>
    <w:rsid w:val="005065A2"/>
    <w:rsid w:val="00507942"/>
    <w:rsid w:val="005115FB"/>
    <w:rsid w:val="00512B56"/>
    <w:rsid w:val="00512D2E"/>
    <w:rsid w:val="00514A06"/>
    <w:rsid w:val="00514CAA"/>
    <w:rsid w:val="005158DA"/>
    <w:rsid w:val="00515D97"/>
    <w:rsid w:val="00516309"/>
    <w:rsid w:val="00516519"/>
    <w:rsid w:val="005165C4"/>
    <w:rsid w:val="00516975"/>
    <w:rsid w:val="00516A72"/>
    <w:rsid w:val="00524117"/>
    <w:rsid w:val="0052491C"/>
    <w:rsid w:val="00524B2A"/>
    <w:rsid w:val="005269F9"/>
    <w:rsid w:val="00530C14"/>
    <w:rsid w:val="00530FC7"/>
    <w:rsid w:val="005327C1"/>
    <w:rsid w:val="005338C3"/>
    <w:rsid w:val="00534127"/>
    <w:rsid w:val="005349E2"/>
    <w:rsid w:val="005350B0"/>
    <w:rsid w:val="005365F6"/>
    <w:rsid w:val="00536F04"/>
    <w:rsid w:val="00540435"/>
    <w:rsid w:val="005405A2"/>
    <w:rsid w:val="005409DA"/>
    <w:rsid w:val="00541E07"/>
    <w:rsid w:val="00542D99"/>
    <w:rsid w:val="00544DD3"/>
    <w:rsid w:val="00544E92"/>
    <w:rsid w:val="005453A9"/>
    <w:rsid w:val="00545456"/>
    <w:rsid w:val="00545F27"/>
    <w:rsid w:val="0054717C"/>
    <w:rsid w:val="00547591"/>
    <w:rsid w:val="005500FB"/>
    <w:rsid w:val="00551C30"/>
    <w:rsid w:val="005531E4"/>
    <w:rsid w:val="00555DBC"/>
    <w:rsid w:val="00560071"/>
    <w:rsid w:val="00560B13"/>
    <w:rsid w:val="0057070E"/>
    <w:rsid w:val="0057143D"/>
    <w:rsid w:val="00573429"/>
    <w:rsid w:val="0057484E"/>
    <w:rsid w:val="00574AD9"/>
    <w:rsid w:val="005770BC"/>
    <w:rsid w:val="00577644"/>
    <w:rsid w:val="0058046A"/>
    <w:rsid w:val="0058365D"/>
    <w:rsid w:val="005836B5"/>
    <w:rsid w:val="00583D17"/>
    <w:rsid w:val="00583D2E"/>
    <w:rsid w:val="0058730B"/>
    <w:rsid w:val="005905F5"/>
    <w:rsid w:val="00590919"/>
    <w:rsid w:val="0059692B"/>
    <w:rsid w:val="00596D97"/>
    <w:rsid w:val="005A27FA"/>
    <w:rsid w:val="005A2A41"/>
    <w:rsid w:val="005A2B3D"/>
    <w:rsid w:val="005A4414"/>
    <w:rsid w:val="005A4C0E"/>
    <w:rsid w:val="005A68A4"/>
    <w:rsid w:val="005B08DC"/>
    <w:rsid w:val="005B0D46"/>
    <w:rsid w:val="005B1080"/>
    <w:rsid w:val="005B1E42"/>
    <w:rsid w:val="005B3FB4"/>
    <w:rsid w:val="005B45E7"/>
    <w:rsid w:val="005B54A5"/>
    <w:rsid w:val="005B70D6"/>
    <w:rsid w:val="005C179B"/>
    <w:rsid w:val="005C71DA"/>
    <w:rsid w:val="005D0E7D"/>
    <w:rsid w:val="005D1170"/>
    <w:rsid w:val="005D1644"/>
    <w:rsid w:val="005D2459"/>
    <w:rsid w:val="005D390B"/>
    <w:rsid w:val="005D5E39"/>
    <w:rsid w:val="005E05C1"/>
    <w:rsid w:val="005E1638"/>
    <w:rsid w:val="005E18C3"/>
    <w:rsid w:val="005E3AFE"/>
    <w:rsid w:val="005E4F31"/>
    <w:rsid w:val="005E5D97"/>
    <w:rsid w:val="005E67AD"/>
    <w:rsid w:val="005E6E67"/>
    <w:rsid w:val="005F040D"/>
    <w:rsid w:val="005F06BB"/>
    <w:rsid w:val="005F1364"/>
    <w:rsid w:val="005F2644"/>
    <w:rsid w:val="005F2888"/>
    <w:rsid w:val="005F43EC"/>
    <w:rsid w:val="005F503F"/>
    <w:rsid w:val="00601164"/>
    <w:rsid w:val="0060243F"/>
    <w:rsid w:val="0060448F"/>
    <w:rsid w:val="00606AC5"/>
    <w:rsid w:val="006106AE"/>
    <w:rsid w:val="006128E9"/>
    <w:rsid w:val="00612990"/>
    <w:rsid w:val="006177BE"/>
    <w:rsid w:val="00620BFA"/>
    <w:rsid w:val="0062183A"/>
    <w:rsid w:val="00622F81"/>
    <w:rsid w:val="00623E95"/>
    <w:rsid w:val="00624486"/>
    <w:rsid w:val="00625EEA"/>
    <w:rsid w:val="006267E8"/>
    <w:rsid w:val="006316D6"/>
    <w:rsid w:val="006337D5"/>
    <w:rsid w:val="0063415B"/>
    <w:rsid w:val="00634451"/>
    <w:rsid w:val="00634F89"/>
    <w:rsid w:val="006410EB"/>
    <w:rsid w:val="00641192"/>
    <w:rsid w:val="006426E1"/>
    <w:rsid w:val="0064283E"/>
    <w:rsid w:val="00645629"/>
    <w:rsid w:val="0064577E"/>
    <w:rsid w:val="00646101"/>
    <w:rsid w:val="00650B34"/>
    <w:rsid w:val="00650F11"/>
    <w:rsid w:val="0065183D"/>
    <w:rsid w:val="0065301B"/>
    <w:rsid w:val="006535C6"/>
    <w:rsid w:val="0066009D"/>
    <w:rsid w:val="006604F1"/>
    <w:rsid w:val="0066219E"/>
    <w:rsid w:val="00663CDC"/>
    <w:rsid w:val="00666FD1"/>
    <w:rsid w:val="0066734D"/>
    <w:rsid w:val="00670018"/>
    <w:rsid w:val="006708A0"/>
    <w:rsid w:val="00672C8F"/>
    <w:rsid w:val="00672F1C"/>
    <w:rsid w:val="0067367E"/>
    <w:rsid w:val="00681A52"/>
    <w:rsid w:val="0068235A"/>
    <w:rsid w:val="00682B64"/>
    <w:rsid w:val="0068368A"/>
    <w:rsid w:val="00685459"/>
    <w:rsid w:val="006867CD"/>
    <w:rsid w:val="00686D90"/>
    <w:rsid w:val="006875CE"/>
    <w:rsid w:val="006878AE"/>
    <w:rsid w:val="00696D33"/>
    <w:rsid w:val="00697085"/>
    <w:rsid w:val="006A0390"/>
    <w:rsid w:val="006A154D"/>
    <w:rsid w:val="006A2B84"/>
    <w:rsid w:val="006A3604"/>
    <w:rsid w:val="006A3C93"/>
    <w:rsid w:val="006A3DD2"/>
    <w:rsid w:val="006A4F33"/>
    <w:rsid w:val="006A50FB"/>
    <w:rsid w:val="006A52EF"/>
    <w:rsid w:val="006A6BB7"/>
    <w:rsid w:val="006A790F"/>
    <w:rsid w:val="006A7EBB"/>
    <w:rsid w:val="006B5AEF"/>
    <w:rsid w:val="006B6547"/>
    <w:rsid w:val="006B65F4"/>
    <w:rsid w:val="006B68BC"/>
    <w:rsid w:val="006B707F"/>
    <w:rsid w:val="006B779C"/>
    <w:rsid w:val="006C233A"/>
    <w:rsid w:val="006C3F79"/>
    <w:rsid w:val="006C4628"/>
    <w:rsid w:val="006C779A"/>
    <w:rsid w:val="006D123A"/>
    <w:rsid w:val="006D178B"/>
    <w:rsid w:val="006D330B"/>
    <w:rsid w:val="006D42F3"/>
    <w:rsid w:val="006D4D38"/>
    <w:rsid w:val="006D7D90"/>
    <w:rsid w:val="006D7F80"/>
    <w:rsid w:val="006E0B8F"/>
    <w:rsid w:val="006E1476"/>
    <w:rsid w:val="006E2A89"/>
    <w:rsid w:val="006E33D7"/>
    <w:rsid w:val="006E3F47"/>
    <w:rsid w:val="006E4C92"/>
    <w:rsid w:val="006F0C54"/>
    <w:rsid w:val="006F165C"/>
    <w:rsid w:val="006F7EEA"/>
    <w:rsid w:val="0070107A"/>
    <w:rsid w:val="007038EC"/>
    <w:rsid w:val="00703CCB"/>
    <w:rsid w:val="00704948"/>
    <w:rsid w:val="00707560"/>
    <w:rsid w:val="00710238"/>
    <w:rsid w:val="00710B10"/>
    <w:rsid w:val="0071100D"/>
    <w:rsid w:val="00712299"/>
    <w:rsid w:val="00712C1F"/>
    <w:rsid w:val="00715187"/>
    <w:rsid w:val="00715BAB"/>
    <w:rsid w:val="00717B70"/>
    <w:rsid w:val="00722B73"/>
    <w:rsid w:val="00723564"/>
    <w:rsid w:val="00723CDC"/>
    <w:rsid w:val="00723D58"/>
    <w:rsid w:val="00725EC9"/>
    <w:rsid w:val="00726EF8"/>
    <w:rsid w:val="007303EC"/>
    <w:rsid w:val="00731A43"/>
    <w:rsid w:val="00740509"/>
    <w:rsid w:val="00740ABC"/>
    <w:rsid w:val="00744535"/>
    <w:rsid w:val="00744DE8"/>
    <w:rsid w:val="00744ED8"/>
    <w:rsid w:val="00745462"/>
    <w:rsid w:val="00745A4B"/>
    <w:rsid w:val="00745CF4"/>
    <w:rsid w:val="00746970"/>
    <w:rsid w:val="007469D4"/>
    <w:rsid w:val="0075086A"/>
    <w:rsid w:val="0075336D"/>
    <w:rsid w:val="007555E7"/>
    <w:rsid w:val="00756F97"/>
    <w:rsid w:val="007619BE"/>
    <w:rsid w:val="00761C0C"/>
    <w:rsid w:val="007623F0"/>
    <w:rsid w:val="00763AC8"/>
    <w:rsid w:val="0076454D"/>
    <w:rsid w:val="007651B5"/>
    <w:rsid w:val="0076703D"/>
    <w:rsid w:val="007674B1"/>
    <w:rsid w:val="0076798F"/>
    <w:rsid w:val="007709F7"/>
    <w:rsid w:val="00772573"/>
    <w:rsid w:val="00773C3A"/>
    <w:rsid w:val="00775DE3"/>
    <w:rsid w:val="00775E43"/>
    <w:rsid w:val="00781920"/>
    <w:rsid w:val="007826C4"/>
    <w:rsid w:val="007830C9"/>
    <w:rsid w:val="0078365E"/>
    <w:rsid w:val="00784216"/>
    <w:rsid w:val="007847CD"/>
    <w:rsid w:val="00785BDC"/>
    <w:rsid w:val="00787568"/>
    <w:rsid w:val="00787A07"/>
    <w:rsid w:val="00792049"/>
    <w:rsid w:val="00792A5E"/>
    <w:rsid w:val="00792E81"/>
    <w:rsid w:val="00794E1A"/>
    <w:rsid w:val="00796FF1"/>
    <w:rsid w:val="00797018"/>
    <w:rsid w:val="007A2A73"/>
    <w:rsid w:val="007A2D7B"/>
    <w:rsid w:val="007A3C9C"/>
    <w:rsid w:val="007A53BD"/>
    <w:rsid w:val="007A7E0B"/>
    <w:rsid w:val="007B0711"/>
    <w:rsid w:val="007B1F6E"/>
    <w:rsid w:val="007B4FBE"/>
    <w:rsid w:val="007B5A5D"/>
    <w:rsid w:val="007C1C60"/>
    <w:rsid w:val="007C1EE7"/>
    <w:rsid w:val="007C292C"/>
    <w:rsid w:val="007C3B93"/>
    <w:rsid w:val="007C45CC"/>
    <w:rsid w:val="007C6EB1"/>
    <w:rsid w:val="007D1CB8"/>
    <w:rsid w:val="007D3630"/>
    <w:rsid w:val="007D5EB7"/>
    <w:rsid w:val="007D67E7"/>
    <w:rsid w:val="007E0250"/>
    <w:rsid w:val="007E2C97"/>
    <w:rsid w:val="007E36A6"/>
    <w:rsid w:val="007E70C3"/>
    <w:rsid w:val="007E799B"/>
    <w:rsid w:val="007F2E5F"/>
    <w:rsid w:val="007F38F9"/>
    <w:rsid w:val="007F6651"/>
    <w:rsid w:val="00800907"/>
    <w:rsid w:val="008015F2"/>
    <w:rsid w:val="008019F8"/>
    <w:rsid w:val="00804BD0"/>
    <w:rsid w:val="00804E82"/>
    <w:rsid w:val="00805122"/>
    <w:rsid w:val="0080650C"/>
    <w:rsid w:val="0080746F"/>
    <w:rsid w:val="00815B48"/>
    <w:rsid w:val="00817E81"/>
    <w:rsid w:val="0082087D"/>
    <w:rsid w:val="00820EC1"/>
    <w:rsid w:val="00826037"/>
    <w:rsid w:val="00826EDB"/>
    <w:rsid w:val="0082741B"/>
    <w:rsid w:val="00827B19"/>
    <w:rsid w:val="00827FD6"/>
    <w:rsid w:val="0083170D"/>
    <w:rsid w:val="0083429D"/>
    <w:rsid w:val="008352E5"/>
    <w:rsid w:val="00835CB1"/>
    <w:rsid w:val="0083663E"/>
    <w:rsid w:val="00841C46"/>
    <w:rsid w:val="0084364E"/>
    <w:rsid w:val="008446FA"/>
    <w:rsid w:val="00850ABB"/>
    <w:rsid w:val="00850DA4"/>
    <w:rsid w:val="00852D7A"/>
    <w:rsid w:val="008532B7"/>
    <w:rsid w:val="008542EF"/>
    <w:rsid w:val="00856EAF"/>
    <w:rsid w:val="00863E8C"/>
    <w:rsid w:val="00864BCC"/>
    <w:rsid w:val="00864C47"/>
    <w:rsid w:val="00865668"/>
    <w:rsid w:val="00867D8C"/>
    <w:rsid w:val="008717E1"/>
    <w:rsid w:val="00872B9D"/>
    <w:rsid w:val="00872E83"/>
    <w:rsid w:val="00873904"/>
    <w:rsid w:val="00875BF5"/>
    <w:rsid w:val="008766C4"/>
    <w:rsid w:val="00876A0D"/>
    <w:rsid w:val="00876A81"/>
    <w:rsid w:val="008808A0"/>
    <w:rsid w:val="00885516"/>
    <w:rsid w:val="0088656C"/>
    <w:rsid w:val="0088660D"/>
    <w:rsid w:val="008866D6"/>
    <w:rsid w:val="00891C7F"/>
    <w:rsid w:val="00892156"/>
    <w:rsid w:val="008935E0"/>
    <w:rsid w:val="0089415B"/>
    <w:rsid w:val="00894D09"/>
    <w:rsid w:val="008A1F02"/>
    <w:rsid w:val="008A223D"/>
    <w:rsid w:val="008A2F09"/>
    <w:rsid w:val="008B41E2"/>
    <w:rsid w:val="008B446C"/>
    <w:rsid w:val="008B4DC2"/>
    <w:rsid w:val="008B54D4"/>
    <w:rsid w:val="008C3779"/>
    <w:rsid w:val="008C5834"/>
    <w:rsid w:val="008C7FD4"/>
    <w:rsid w:val="008D4913"/>
    <w:rsid w:val="008D7D60"/>
    <w:rsid w:val="008E003F"/>
    <w:rsid w:val="008E3721"/>
    <w:rsid w:val="008E5B7E"/>
    <w:rsid w:val="008E79B6"/>
    <w:rsid w:val="008E7E21"/>
    <w:rsid w:val="008F3288"/>
    <w:rsid w:val="008F5752"/>
    <w:rsid w:val="008F5E0D"/>
    <w:rsid w:val="008F6B54"/>
    <w:rsid w:val="008F6DF3"/>
    <w:rsid w:val="0090075C"/>
    <w:rsid w:val="00900F0E"/>
    <w:rsid w:val="00902235"/>
    <w:rsid w:val="00903534"/>
    <w:rsid w:val="009046C3"/>
    <w:rsid w:val="00904BE0"/>
    <w:rsid w:val="0090676D"/>
    <w:rsid w:val="0091006A"/>
    <w:rsid w:val="00910B06"/>
    <w:rsid w:val="009204A6"/>
    <w:rsid w:val="00923F19"/>
    <w:rsid w:val="00925C8E"/>
    <w:rsid w:val="00925F57"/>
    <w:rsid w:val="009262BB"/>
    <w:rsid w:val="00926780"/>
    <w:rsid w:val="00927479"/>
    <w:rsid w:val="009278A2"/>
    <w:rsid w:val="009311E1"/>
    <w:rsid w:val="009313BD"/>
    <w:rsid w:val="009400B3"/>
    <w:rsid w:val="00940F15"/>
    <w:rsid w:val="00941178"/>
    <w:rsid w:val="00941933"/>
    <w:rsid w:val="00942004"/>
    <w:rsid w:val="00942D38"/>
    <w:rsid w:val="00944497"/>
    <w:rsid w:val="00945929"/>
    <w:rsid w:val="0094596D"/>
    <w:rsid w:val="00945FA8"/>
    <w:rsid w:val="00950417"/>
    <w:rsid w:val="00953A4B"/>
    <w:rsid w:val="00955187"/>
    <w:rsid w:val="0095661B"/>
    <w:rsid w:val="00957ECA"/>
    <w:rsid w:val="0096007D"/>
    <w:rsid w:val="009613A1"/>
    <w:rsid w:val="00964A00"/>
    <w:rsid w:val="00966C83"/>
    <w:rsid w:val="00970EFE"/>
    <w:rsid w:val="00971E2B"/>
    <w:rsid w:val="00973152"/>
    <w:rsid w:val="0097445C"/>
    <w:rsid w:val="009749CB"/>
    <w:rsid w:val="00981003"/>
    <w:rsid w:val="0098115B"/>
    <w:rsid w:val="009912AC"/>
    <w:rsid w:val="00991CEF"/>
    <w:rsid w:val="00993C19"/>
    <w:rsid w:val="0099543A"/>
    <w:rsid w:val="0099599E"/>
    <w:rsid w:val="00995A93"/>
    <w:rsid w:val="00995FA9"/>
    <w:rsid w:val="009960D8"/>
    <w:rsid w:val="00996688"/>
    <w:rsid w:val="00996947"/>
    <w:rsid w:val="0099736A"/>
    <w:rsid w:val="009A0A25"/>
    <w:rsid w:val="009A0D95"/>
    <w:rsid w:val="009A0E20"/>
    <w:rsid w:val="009A1E0D"/>
    <w:rsid w:val="009A229F"/>
    <w:rsid w:val="009A2748"/>
    <w:rsid w:val="009A3D8E"/>
    <w:rsid w:val="009A513D"/>
    <w:rsid w:val="009A7169"/>
    <w:rsid w:val="009B08E7"/>
    <w:rsid w:val="009B0A98"/>
    <w:rsid w:val="009B0CEF"/>
    <w:rsid w:val="009B0D5E"/>
    <w:rsid w:val="009B43C7"/>
    <w:rsid w:val="009B5E55"/>
    <w:rsid w:val="009B7490"/>
    <w:rsid w:val="009C1705"/>
    <w:rsid w:val="009C2D9E"/>
    <w:rsid w:val="009C2F31"/>
    <w:rsid w:val="009C3409"/>
    <w:rsid w:val="009C48D2"/>
    <w:rsid w:val="009C60A6"/>
    <w:rsid w:val="009C60E8"/>
    <w:rsid w:val="009D0312"/>
    <w:rsid w:val="009D0B0A"/>
    <w:rsid w:val="009D177F"/>
    <w:rsid w:val="009D179A"/>
    <w:rsid w:val="009D2670"/>
    <w:rsid w:val="009D3376"/>
    <w:rsid w:val="009D38BB"/>
    <w:rsid w:val="009D5C0B"/>
    <w:rsid w:val="009D691C"/>
    <w:rsid w:val="009D77BF"/>
    <w:rsid w:val="009E0386"/>
    <w:rsid w:val="009E0BF9"/>
    <w:rsid w:val="009E5B73"/>
    <w:rsid w:val="009E7291"/>
    <w:rsid w:val="009F1E10"/>
    <w:rsid w:val="009F2974"/>
    <w:rsid w:val="009F38CC"/>
    <w:rsid w:val="009F6565"/>
    <w:rsid w:val="00A04C84"/>
    <w:rsid w:val="00A04EE4"/>
    <w:rsid w:val="00A0577B"/>
    <w:rsid w:val="00A06FFC"/>
    <w:rsid w:val="00A11E67"/>
    <w:rsid w:val="00A141F4"/>
    <w:rsid w:val="00A14847"/>
    <w:rsid w:val="00A17C3D"/>
    <w:rsid w:val="00A21664"/>
    <w:rsid w:val="00A240E9"/>
    <w:rsid w:val="00A2437B"/>
    <w:rsid w:val="00A25EC9"/>
    <w:rsid w:val="00A310F8"/>
    <w:rsid w:val="00A324D4"/>
    <w:rsid w:val="00A34709"/>
    <w:rsid w:val="00A35FD2"/>
    <w:rsid w:val="00A3728C"/>
    <w:rsid w:val="00A37E2D"/>
    <w:rsid w:val="00A37F25"/>
    <w:rsid w:val="00A413D6"/>
    <w:rsid w:val="00A42208"/>
    <w:rsid w:val="00A432BE"/>
    <w:rsid w:val="00A45228"/>
    <w:rsid w:val="00A459D5"/>
    <w:rsid w:val="00A45D9D"/>
    <w:rsid w:val="00A45E5C"/>
    <w:rsid w:val="00A4691D"/>
    <w:rsid w:val="00A473F8"/>
    <w:rsid w:val="00A47641"/>
    <w:rsid w:val="00A500CA"/>
    <w:rsid w:val="00A510A6"/>
    <w:rsid w:val="00A51146"/>
    <w:rsid w:val="00A52320"/>
    <w:rsid w:val="00A55DD4"/>
    <w:rsid w:val="00A577EA"/>
    <w:rsid w:val="00A62068"/>
    <w:rsid w:val="00A64495"/>
    <w:rsid w:val="00A67A9F"/>
    <w:rsid w:val="00A7067C"/>
    <w:rsid w:val="00A70C3B"/>
    <w:rsid w:val="00A73C1F"/>
    <w:rsid w:val="00A7598C"/>
    <w:rsid w:val="00A81970"/>
    <w:rsid w:val="00A828E2"/>
    <w:rsid w:val="00A85830"/>
    <w:rsid w:val="00A85B91"/>
    <w:rsid w:val="00A85ED7"/>
    <w:rsid w:val="00A87179"/>
    <w:rsid w:val="00A87F7C"/>
    <w:rsid w:val="00A929AC"/>
    <w:rsid w:val="00AA03D5"/>
    <w:rsid w:val="00AA413E"/>
    <w:rsid w:val="00AA4D27"/>
    <w:rsid w:val="00AA5731"/>
    <w:rsid w:val="00AA59F4"/>
    <w:rsid w:val="00AA7748"/>
    <w:rsid w:val="00AA7B52"/>
    <w:rsid w:val="00AB18E9"/>
    <w:rsid w:val="00AB3068"/>
    <w:rsid w:val="00AB419F"/>
    <w:rsid w:val="00AB555E"/>
    <w:rsid w:val="00AB577F"/>
    <w:rsid w:val="00AB759A"/>
    <w:rsid w:val="00AB7ADF"/>
    <w:rsid w:val="00AB7DC9"/>
    <w:rsid w:val="00AB7F35"/>
    <w:rsid w:val="00AC0D80"/>
    <w:rsid w:val="00AC0EB1"/>
    <w:rsid w:val="00AC1459"/>
    <w:rsid w:val="00AC2766"/>
    <w:rsid w:val="00AC2886"/>
    <w:rsid w:val="00AC45C8"/>
    <w:rsid w:val="00AC54C4"/>
    <w:rsid w:val="00AC63A5"/>
    <w:rsid w:val="00AD1F00"/>
    <w:rsid w:val="00AD462F"/>
    <w:rsid w:val="00AD6C57"/>
    <w:rsid w:val="00AE068F"/>
    <w:rsid w:val="00AE076A"/>
    <w:rsid w:val="00AE20E5"/>
    <w:rsid w:val="00AE4DD9"/>
    <w:rsid w:val="00AE7F1C"/>
    <w:rsid w:val="00AF1432"/>
    <w:rsid w:val="00AF1F3E"/>
    <w:rsid w:val="00AF2E15"/>
    <w:rsid w:val="00AF4958"/>
    <w:rsid w:val="00AF4B01"/>
    <w:rsid w:val="00AF717A"/>
    <w:rsid w:val="00B005B9"/>
    <w:rsid w:val="00B00AE4"/>
    <w:rsid w:val="00B00D9A"/>
    <w:rsid w:val="00B03B53"/>
    <w:rsid w:val="00B03B7B"/>
    <w:rsid w:val="00B0470A"/>
    <w:rsid w:val="00B07414"/>
    <w:rsid w:val="00B12C82"/>
    <w:rsid w:val="00B1452F"/>
    <w:rsid w:val="00B1649E"/>
    <w:rsid w:val="00B16A78"/>
    <w:rsid w:val="00B22984"/>
    <w:rsid w:val="00B22BBD"/>
    <w:rsid w:val="00B232D9"/>
    <w:rsid w:val="00B32366"/>
    <w:rsid w:val="00B37040"/>
    <w:rsid w:val="00B37F79"/>
    <w:rsid w:val="00B408C0"/>
    <w:rsid w:val="00B411CB"/>
    <w:rsid w:val="00B43646"/>
    <w:rsid w:val="00B43679"/>
    <w:rsid w:val="00B4394E"/>
    <w:rsid w:val="00B442B6"/>
    <w:rsid w:val="00B445C5"/>
    <w:rsid w:val="00B514FF"/>
    <w:rsid w:val="00B5183E"/>
    <w:rsid w:val="00B51D91"/>
    <w:rsid w:val="00B5355A"/>
    <w:rsid w:val="00B54D9C"/>
    <w:rsid w:val="00B5504B"/>
    <w:rsid w:val="00B56179"/>
    <w:rsid w:val="00B5682E"/>
    <w:rsid w:val="00B57D76"/>
    <w:rsid w:val="00B61A5B"/>
    <w:rsid w:val="00B625EB"/>
    <w:rsid w:val="00B6493A"/>
    <w:rsid w:val="00B66FEA"/>
    <w:rsid w:val="00B70FCF"/>
    <w:rsid w:val="00B71B40"/>
    <w:rsid w:val="00B72FEA"/>
    <w:rsid w:val="00B7306E"/>
    <w:rsid w:val="00B736A6"/>
    <w:rsid w:val="00B7402A"/>
    <w:rsid w:val="00B779D6"/>
    <w:rsid w:val="00B77C3C"/>
    <w:rsid w:val="00B77F25"/>
    <w:rsid w:val="00B8031B"/>
    <w:rsid w:val="00B82F32"/>
    <w:rsid w:val="00B866B4"/>
    <w:rsid w:val="00B8720D"/>
    <w:rsid w:val="00B902EA"/>
    <w:rsid w:val="00B94E28"/>
    <w:rsid w:val="00B959FA"/>
    <w:rsid w:val="00B96ED4"/>
    <w:rsid w:val="00BA0E26"/>
    <w:rsid w:val="00BA2221"/>
    <w:rsid w:val="00BA3F81"/>
    <w:rsid w:val="00BA42DA"/>
    <w:rsid w:val="00BA52AA"/>
    <w:rsid w:val="00BA56BB"/>
    <w:rsid w:val="00BB05B8"/>
    <w:rsid w:val="00BB0B17"/>
    <w:rsid w:val="00BB29CA"/>
    <w:rsid w:val="00BB307B"/>
    <w:rsid w:val="00BB47E8"/>
    <w:rsid w:val="00BB54D2"/>
    <w:rsid w:val="00BC0EC0"/>
    <w:rsid w:val="00BC720C"/>
    <w:rsid w:val="00BD297A"/>
    <w:rsid w:val="00BD2E56"/>
    <w:rsid w:val="00BD5CCD"/>
    <w:rsid w:val="00BD650F"/>
    <w:rsid w:val="00BE1D6E"/>
    <w:rsid w:val="00BE540D"/>
    <w:rsid w:val="00BF24C2"/>
    <w:rsid w:val="00BF44C0"/>
    <w:rsid w:val="00BF5A51"/>
    <w:rsid w:val="00C01692"/>
    <w:rsid w:val="00C05614"/>
    <w:rsid w:val="00C05BDB"/>
    <w:rsid w:val="00C05E0D"/>
    <w:rsid w:val="00C06F98"/>
    <w:rsid w:val="00C104BA"/>
    <w:rsid w:val="00C10868"/>
    <w:rsid w:val="00C11F12"/>
    <w:rsid w:val="00C13329"/>
    <w:rsid w:val="00C135E4"/>
    <w:rsid w:val="00C147EB"/>
    <w:rsid w:val="00C15BA4"/>
    <w:rsid w:val="00C16751"/>
    <w:rsid w:val="00C16F81"/>
    <w:rsid w:val="00C1778D"/>
    <w:rsid w:val="00C17CB0"/>
    <w:rsid w:val="00C20AD9"/>
    <w:rsid w:val="00C21E3B"/>
    <w:rsid w:val="00C262CB"/>
    <w:rsid w:val="00C26C0E"/>
    <w:rsid w:val="00C26CE9"/>
    <w:rsid w:val="00C30E7B"/>
    <w:rsid w:val="00C3346B"/>
    <w:rsid w:val="00C36815"/>
    <w:rsid w:val="00C36F05"/>
    <w:rsid w:val="00C37FF3"/>
    <w:rsid w:val="00C431B0"/>
    <w:rsid w:val="00C43803"/>
    <w:rsid w:val="00C43B68"/>
    <w:rsid w:val="00C44099"/>
    <w:rsid w:val="00C47979"/>
    <w:rsid w:val="00C5211E"/>
    <w:rsid w:val="00C542A0"/>
    <w:rsid w:val="00C54D61"/>
    <w:rsid w:val="00C555FA"/>
    <w:rsid w:val="00C561A2"/>
    <w:rsid w:val="00C57B4E"/>
    <w:rsid w:val="00C61B01"/>
    <w:rsid w:val="00C62340"/>
    <w:rsid w:val="00C6319B"/>
    <w:rsid w:val="00C71787"/>
    <w:rsid w:val="00C72677"/>
    <w:rsid w:val="00C75D7F"/>
    <w:rsid w:val="00C814A7"/>
    <w:rsid w:val="00C81675"/>
    <w:rsid w:val="00C816F2"/>
    <w:rsid w:val="00C81DF7"/>
    <w:rsid w:val="00C878E5"/>
    <w:rsid w:val="00C87964"/>
    <w:rsid w:val="00C90FA7"/>
    <w:rsid w:val="00C91A25"/>
    <w:rsid w:val="00C942F8"/>
    <w:rsid w:val="00C95597"/>
    <w:rsid w:val="00C95924"/>
    <w:rsid w:val="00C95BC6"/>
    <w:rsid w:val="00C96E57"/>
    <w:rsid w:val="00C970AA"/>
    <w:rsid w:val="00C978AC"/>
    <w:rsid w:val="00C97947"/>
    <w:rsid w:val="00CA2992"/>
    <w:rsid w:val="00CA2CB5"/>
    <w:rsid w:val="00CB095E"/>
    <w:rsid w:val="00CB193E"/>
    <w:rsid w:val="00CB3972"/>
    <w:rsid w:val="00CB400E"/>
    <w:rsid w:val="00CB48D8"/>
    <w:rsid w:val="00CB6377"/>
    <w:rsid w:val="00CB6DB0"/>
    <w:rsid w:val="00CB726F"/>
    <w:rsid w:val="00CC0172"/>
    <w:rsid w:val="00CC0342"/>
    <w:rsid w:val="00CC08CF"/>
    <w:rsid w:val="00CC0C0B"/>
    <w:rsid w:val="00CC21A8"/>
    <w:rsid w:val="00CC3023"/>
    <w:rsid w:val="00CC6AE7"/>
    <w:rsid w:val="00CC7A6F"/>
    <w:rsid w:val="00CD2068"/>
    <w:rsid w:val="00CD6B11"/>
    <w:rsid w:val="00CD74B1"/>
    <w:rsid w:val="00CD7550"/>
    <w:rsid w:val="00CE111C"/>
    <w:rsid w:val="00CE1646"/>
    <w:rsid w:val="00CE4207"/>
    <w:rsid w:val="00CE4C63"/>
    <w:rsid w:val="00CE4EA1"/>
    <w:rsid w:val="00CE74B0"/>
    <w:rsid w:val="00CE75ED"/>
    <w:rsid w:val="00CF045C"/>
    <w:rsid w:val="00CF0E97"/>
    <w:rsid w:val="00CF102B"/>
    <w:rsid w:val="00CF22B1"/>
    <w:rsid w:val="00CF2EB4"/>
    <w:rsid w:val="00CF335B"/>
    <w:rsid w:val="00CF36CA"/>
    <w:rsid w:val="00CF51D7"/>
    <w:rsid w:val="00CF6185"/>
    <w:rsid w:val="00D01B9A"/>
    <w:rsid w:val="00D02E66"/>
    <w:rsid w:val="00D04231"/>
    <w:rsid w:val="00D04AE0"/>
    <w:rsid w:val="00D05FF5"/>
    <w:rsid w:val="00D062A1"/>
    <w:rsid w:val="00D070DB"/>
    <w:rsid w:val="00D07748"/>
    <w:rsid w:val="00D135A5"/>
    <w:rsid w:val="00D15525"/>
    <w:rsid w:val="00D161F9"/>
    <w:rsid w:val="00D166C0"/>
    <w:rsid w:val="00D23C0E"/>
    <w:rsid w:val="00D2745E"/>
    <w:rsid w:val="00D30BC6"/>
    <w:rsid w:val="00D31AC8"/>
    <w:rsid w:val="00D32A3B"/>
    <w:rsid w:val="00D36577"/>
    <w:rsid w:val="00D36B3D"/>
    <w:rsid w:val="00D42FA6"/>
    <w:rsid w:val="00D4336F"/>
    <w:rsid w:val="00D434BD"/>
    <w:rsid w:val="00D473A5"/>
    <w:rsid w:val="00D507D8"/>
    <w:rsid w:val="00D50C4E"/>
    <w:rsid w:val="00D53BC1"/>
    <w:rsid w:val="00D546D4"/>
    <w:rsid w:val="00D5514A"/>
    <w:rsid w:val="00D56A7C"/>
    <w:rsid w:val="00D56EA5"/>
    <w:rsid w:val="00D57B30"/>
    <w:rsid w:val="00D603B5"/>
    <w:rsid w:val="00D64D2E"/>
    <w:rsid w:val="00D703F0"/>
    <w:rsid w:val="00D7109F"/>
    <w:rsid w:val="00D726B4"/>
    <w:rsid w:val="00D75726"/>
    <w:rsid w:val="00D75BFB"/>
    <w:rsid w:val="00D76BEF"/>
    <w:rsid w:val="00D80C00"/>
    <w:rsid w:val="00D81CC8"/>
    <w:rsid w:val="00D83C24"/>
    <w:rsid w:val="00D85B72"/>
    <w:rsid w:val="00D86FB3"/>
    <w:rsid w:val="00D90657"/>
    <w:rsid w:val="00D91A36"/>
    <w:rsid w:val="00D91D8D"/>
    <w:rsid w:val="00D928F1"/>
    <w:rsid w:val="00D93885"/>
    <w:rsid w:val="00D93A47"/>
    <w:rsid w:val="00D9467E"/>
    <w:rsid w:val="00D955B5"/>
    <w:rsid w:val="00D960F8"/>
    <w:rsid w:val="00DA01C8"/>
    <w:rsid w:val="00DA0E4B"/>
    <w:rsid w:val="00DA5B9D"/>
    <w:rsid w:val="00DA5C1F"/>
    <w:rsid w:val="00DB0205"/>
    <w:rsid w:val="00DB074A"/>
    <w:rsid w:val="00DB53F9"/>
    <w:rsid w:val="00DB5655"/>
    <w:rsid w:val="00DB6C24"/>
    <w:rsid w:val="00DB76BB"/>
    <w:rsid w:val="00DC3D4C"/>
    <w:rsid w:val="00DC43D9"/>
    <w:rsid w:val="00DC47A3"/>
    <w:rsid w:val="00DC4DC4"/>
    <w:rsid w:val="00DC53C3"/>
    <w:rsid w:val="00DC57BE"/>
    <w:rsid w:val="00DC582D"/>
    <w:rsid w:val="00DC5CB2"/>
    <w:rsid w:val="00DC71F2"/>
    <w:rsid w:val="00DD2995"/>
    <w:rsid w:val="00DD583D"/>
    <w:rsid w:val="00DD657B"/>
    <w:rsid w:val="00DE113E"/>
    <w:rsid w:val="00DE2DB4"/>
    <w:rsid w:val="00DE34CF"/>
    <w:rsid w:val="00DE3E2A"/>
    <w:rsid w:val="00DE6135"/>
    <w:rsid w:val="00DF1D7A"/>
    <w:rsid w:val="00DF1ECC"/>
    <w:rsid w:val="00DF23E5"/>
    <w:rsid w:val="00DF2453"/>
    <w:rsid w:val="00DF3CAA"/>
    <w:rsid w:val="00DF62FB"/>
    <w:rsid w:val="00DF7F20"/>
    <w:rsid w:val="00E0187D"/>
    <w:rsid w:val="00E0191D"/>
    <w:rsid w:val="00E01E45"/>
    <w:rsid w:val="00E02E3B"/>
    <w:rsid w:val="00E064C6"/>
    <w:rsid w:val="00E06E8B"/>
    <w:rsid w:val="00E07177"/>
    <w:rsid w:val="00E07265"/>
    <w:rsid w:val="00E104EC"/>
    <w:rsid w:val="00E1448D"/>
    <w:rsid w:val="00E17218"/>
    <w:rsid w:val="00E17E1B"/>
    <w:rsid w:val="00E21281"/>
    <w:rsid w:val="00E22B0C"/>
    <w:rsid w:val="00E24818"/>
    <w:rsid w:val="00E2514B"/>
    <w:rsid w:val="00E26F18"/>
    <w:rsid w:val="00E329A9"/>
    <w:rsid w:val="00E3389F"/>
    <w:rsid w:val="00E351AB"/>
    <w:rsid w:val="00E36763"/>
    <w:rsid w:val="00E3701D"/>
    <w:rsid w:val="00E40D1A"/>
    <w:rsid w:val="00E4272C"/>
    <w:rsid w:val="00E42761"/>
    <w:rsid w:val="00E42E4E"/>
    <w:rsid w:val="00E4714A"/>
    <w:rsid w:val="00E47A85"/>
    <w:rsid w:val="00E5399F"/>
    <w:rsid w:val="00E560EE"/>
    <w:rsid w:val="00E565E1"/>
    <w:rsid w:val="00E621FB"/>
    <w:rsid w:val="00E64421"/>
    <w:rsid w:val="00E658C2"/>
    <w:rsid w:val="00E66A59"/>
    <w:rsid w:val="00E70235"/>
    <w:rsid w:val="00E70E90"/>
    <w:rsid w:val="00E719CE"/>
    <w:rsid w:val="00E74CE7"/>
    <w:rsid w:val="00E80509"/>
    <w:rsid w:val="00E80AC7"/>
    <w:rsid w:val="00E820F8"/>
    <w:rsid w:val="00E82696"/>
    <w:rsid w:val="00E82809"/>
    <w:rsid w:val="00E83F38"/>
    <w:rsid w:val="00E84FDB"/>
    <w:rsid w:val="00E861F4"/>
    <w:rsid w:val="00E90781"/>
    <w:rsid w:val="00E90E8C"/>
    <w:rsid w:val="00E91061"/>
    <w:rsid w:val="00E9181D"/>
    <w:rsid w:val="00E94606"/>
    <w:rsid w:val="00E96DA6"/>
    <w:rsid w:val="00EA11CE"/>
    <w:rsid w:val="00EA24EB"/>
    <w:rsid w:val="00EA26A4"/>
    <w:rsid w:val="00EA2B89"/>
    <w:rsid w:val="00EA2DC8"/>
    <w:rsid w:val="00EA62A1"/>
    <w:rsid w:val="00EA6800"/>
    <w:rsid w:val="00EA6CA7"/>
    <w:rsid w:val="00EA7B7A"/>
    <w:rsid w:val="00EB0AC0"/>
    <w:rsid w:val="00EB1967"/>
    <w:rsid w:val="00EB1F0A"/>
    <w:rsid w:val="00EB3E8D"/>
    <w:rsid w:val="00EB4274"/>
    <w:rsid w:val="00EB6CED"/>
    <w:rsid w:val="00EC10D6"/>
    <w:rsid w:val="00EC2C0D"/>
    <w:rsid w:val="00EC4112"/>
    <w:rsid w:val="00EC4530"/>
    <w:rsid w:val="00EC52A3"/>
    <w:rsid w:val="00ED0C41"/>
    <w:rsid w:val="00ED2914"/>
    <w:rsid w:val="00ED4ADA"/>
    <w:rsid w:val="00ED7474"/>
    <w:rsid w:val="00EE4156"/>
    <w:rsid w:val="00EE4F16"/>
    <w:rsid w:val="00EE5F3A"/>
    <w:rsid w:val="00EF0800"/>
    <w:rsid w:val="00EF28E2"/>
    <w:rsid w:val="00EF483E"/>
    <w:rsid w:val="00EF5789"/>
    <w:rsid w:val="00EF5E0B"/>
    <w:rsid w:val="00F0315F"/>
    <w:rsid w:val="00F04CA0"/>
    <w:rsid w:val="00F059D4"/>
    <w:rsid w:val="00F060AB"/>
    <w:rsid w:val="00F071D4"/>
    <w:rsid w:val="00F11371"/>
    <w:rsid w:val="00F119E1"/>
    <w:rsid w:val="00F1497C"/>
    <w:rsid w:val="00F14DB6"/>
    <w:rsid w:val="00F15802"/>
    <w:rsid w:val="00F174D4"/>
    <w:rsid w:val="00F20B35"/>
    <w:rsid w:val="00F23B52"/>
    <w:rsid w:val="00F24684"/>
    <w:rsid w:val="00F26FD7"/>
    <w:rsid w:val="00F27108"/>
    <w:rsid w:val="00F31262"/>
    <w:rsid w:val="00F31EA7"/>
    <w:rsid w:val="00F41BD5"/>
    <w:rsid w:val="00F41FD7"/>
    <w:rsid w:val="00F4529E"/>
    <w:rsid w:val="00F46E35"/>
    <w:rsid w:val="00F47817"/>
    <w:rsid w:val="00F47CFD"/>
    <w:rsid w:val="00F47DDE"/>
    <w:rsid w:val="00F507F0"/>
    <w:rsid w:val="00F50EA5"/>
    <w:rsid w:val="00F51019"/>
    <w:rsid w:val="00F51145"/>
    <w:rsid w:val="00F53EFF"/>
    <w:rsid w:val="00F55118"/>
    <w:rsid w:val="00F55F22"/>
    <w:rsid w:val="00F5691C"/>
    <w:rsid w:val="00F56B85"/>
    <w:rsid w:val="00F57643"/>
    <w:rsid w:val="00F57BD5"/>
    <w:rsid w:val="00F609C2"/>
    <w:rsid w:val="00F62B2A"/>
    <w:rsid w:val="00F63184"/>
    <w:rsid w:val="00F6404C"/>
    <w:rsid w:val="00F6564D"/>
    <w:rsid w:val="00F669F3"/>
    <w:rsid w:val="00F7032B"/>
    <w:rsid w:val="00F70673"/>
    <w:rsid w:val="00F71631"/>
    <w:rsid w:val="00F716C0"/>
    <w:rsid w:val="00F750A5"/>
    <w:rsid w:val="00F75E35"/>
    <w:rsid w:val="00F76C45"/>
    <w:rsid w:val="00F77089"/>
    <w:rsid w:val="00F81379"/>
    <w:rsid w:val="00F82847"/>
    <w:rsid w:val="00F83D92"/>
    <w:rsid w:val="00F8557A"/>
    <w:rsid w:val="00F92269"/>
    <w:rsid w:val="00F92CB5"/>
    <w:rsid w:val="00F92E42"/>
    <w:rsid w:val="00F94EFA"/>
    <w:rsid w:val="00F968E7"/>
    <w:rsid w:val="00F96A80"/>
    <w:rsid w:val="00F9739A"/>
    <w:rsid w:val="00F978CD"/>
    <w:rsid w:val="00FA7751"/>
    <w:rsid w:val="00FB09FF"/>
    <w:rsid w:val="00FB1075"/>
    <w:rsid w:val="00FB39C3"/>
    <w:rsid w:val="00FC43D6"/>
    <w:rsid w:val="00FC4923"/>
    <w:rsid w:val="00FD0920"/>
    <w:rsid w:val="00FD3E34"/>
    <w:rsid w:val="00FD42FC"/>
    <w:rsid w:val="00FD7603"/>
    <w:rsid w:val="00FE1732"/>
    <w:rsid w:val="00FE1A63"/>
    <w:rsid w:val="00FE2051"/>
    <w:rsid w:val="00FE242A"/>
    <w:rsid w:val="00FE2A37"/>
    <w:rsid w:val="00FE560F"/>
    <w:rsid w:val="00FE5F58"/>
    <w:rsid w:val="00FE76EB"/>
    <w:rsid w:val="00FE78CA"/>
    <w:rsid w:val="00FE7D29"/>
    <w:rsid w:val="00FF10E0"/>
    <w:rsid w:val="00FF3B13"/>
    <w:rsid w:val="00FF4CF0"/>
    <w:rsid w:val="00FF5709"/>
    <w:rsid w:val="00FF5783"/>
    <w:rsid w:val="00FF7CE3"/>
    <w:rsid w:val="00FF7F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170322"/>
  <w15:chartTrackingRefBased/>
  <w15:docId w15:val="{8C6797FE-3B1A-40B1-895E-CAE7997A5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sz w:val="24"/>
      <w:szCs w:val="24"/>
      <w:lang w:val="pl-PL" w:eastAsia="pl-PL"/>
    </w:rPr>
  </w:style>
  <w:style w:type="paragraph" w:styleId="Heading1">
    <w:name w:val="heading 1"/>
    <w:aliases w:val="SGH-Nagłówek 1"/>
    <w:next w:val="BodyText"/>
    <w:autoRedefine/>
    <w:qFormat/>
    <w:rsid w:val="00772573"/>
    <w:pPr>
      <w:keepNext/>
      <w:numPr>
        <w:numId w:val="1"/>
      </w:numPr>
      <w:tabs>
        <w:tab w:val="left" w:pos="851"/>
      </w:tabs>
      <w:spacing w:after="960" w:line="360" w:lineRule="auto"/>
      <w:jc w:val="both"/>
      <w:outlineLvl w:val="0"/>
    </w:pPr>
    <w:rPr>
      <w:rFonts w:ascii="Times New Roman" w:eastAsia="Times New Roman" w:hAnsi="Times New Roman" w:cs="Arial"/>
      <w:b/>
      <w:bCs/>
      <w:kern w:val="32"/>
      <w:sz w:val="40"/>
      <w:szCs w:val="40"/>
      <w:lang w:val="pl-PL" w:eastAsia="pl-PL"/>
    </w:rPr>
  </w:style>
  <w:style w:type="paragraph" w:styleId="Heading2">
    <w:name w:val="heading 2"/>
    <w:aliases w:val="SGH-Nagłówek 2"/>
    <w:next w:val="BodyText"/>
    <w:autoRedefine/>
    <w:qFormat/>
    <w:rsid w:val="0068368A"/>
    <w:pPr>
      <w:keepNext/>
      <w:numPr>
        <w:ilvl w:val="1"/>
        <w:numId w:val="1"/>
      </w:numPr>
      <w:spacing w:before="360" w:after="120" w:line="360" w:lineRule="auto"/>
      <w:jc w:val="both"/>
      <w:outlineLvl w:val="1"/>
    </w:pPr>
    <w:rPr>
      <w:rFonts w:ascii="Times New Roman" w:eastAsia="Times New Roman" w:hAnsi="Times New Roman" w:cs="Arial"/>
      <w:b/>
      <w:bCs/>
      <w:iCs/>
      <w:sz w:val="32"/>
      <w:szCs w:val="32"/>
      <w:lang w:val="pl-PL" w:eastAsia="pl-PL"/>
    </w:rPr>
  </w:style>
  <w:style w:type="paragraph" w:styleId="Heading3">
    <w:name w:val="heading 3"/>
    <w:aliases w:val="SGH-Nagłówek 3"/>
    <w:next w:val="BodyText"/>
    <w:autoRedefine/>
    <w:qFormat/>
    <w:pPr>
      <w:keepNext/>
      <w:numPr>
        <w:ilvl w:val="2"/>
        <w:numId w:val="1"/>
      </w:numPr>
      <w:spacing w:before="360" w:after="120" w:line="360" w:lineRule="auto"/>
      <w:jc w:val="both"/>
      <w:outlineLvl w:val="2"/>
    </w:pPr>
    <w:rPr>
      <w:rFonts w:ascii="Times New Roman" w:eastAsia="Times New Roman" w:hAnsi="Times New Roman" w:cs="Arial"/>
      <w:b/>
      <w:bCs/>
      <w:sz w:val="28"/>
      <w:szCs w:val="28"/>
      <w:lang w:val="pl-PL" w:eastAsia="pl-PL"/>
    </w:rPr>
  </w:style>
  <w:style w:type="paragraph" w:styleId="Heading4">
    <w:name w:val="heading 4"/>
    <w:aliases w:val="SGH-Nagłówek 4"/>
    <w:next w:val="BodyText"/>
    <w:autoRedefine/>
    <w:qFormat/>
    <w:pPr>
      <w:keepNext/>
      <w:numPr>
        <w:ilvl w:val="3"/>
        <w:numId w:val="1"/>
      </w:numPr>
      <w:tabs>
        <w:tab w:val="left" w:pos="851"/>
      </w:tabs>
      <w:spacing w:before="360" w:after="120" w:line="360" w:lineRule="auto"/>
      <w:jc w:val="both"/>
      <w:outlineLvl w:val="3"/>
    </w:pPr>
    <w:rPr>
      <w:rFonts w:ascii="Times New Roman" w:eastAsia="Times New Roman" w:hAnsi="Times New Roman"/>
      <w:b/>
      <w:bCs/>
      <w:sz w:val="24"/>
      <w:szCs w:val="24"/>
      <w:lang w:val="pl-PL" w:eastAsia="pl-PL"/>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b/>
      <w:bCs/>
      <w:sz w:val="22"/>
      <w:szCs w:val="22"/>
    </w:r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pPr>
      <w:numPr>
        <w:ilvl w:val="7"/>
        <w:numId w:val="1"/>
      </w:numPr>
      <w:spacing w:before="240" w:after="60"/>
      <w:outlineLvl w:val="7"/>
    </w:pPr>
    <w:rPr>
      <w:i/>
      <w:iCs/>
    </w:rPr>
  </w:style>
  <w:style w:type="paragraph" w:styleId="Heading9">
    <w:name w:val="heading 9"/>
    <w:basedOn w:val="Normal"/>
    <w:next w:val="Normal"/>
    <w:qFormat/>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agwek1Znak">
    <w:name w:val="Nagłówek 1 Znak"/>
    <w:aliases w:val="SGH-Nagłówek 1 Znak"/>
    <w:rPr>
      <w:rFonts w:ascii="Times New Roman" w:eastAsia="Times New Roman" w:hAnsi="Times New Roman" w:cs="Arial"/>
      <w:b/>
      <w:bCs/>
      <w:kern w:val="32"/>
      <w:sz w:val="40"/>
      <w:szCs w:val="40"/>
      <w:lang w:val="pl-PL" w:eastAsia="pl-PL" w:bidi="ar-SA"/>
    </w:rPr>
  </w:style>
  <w:style w:type="character" w:customStyle="1" w:styleId="Nagwek2Znak">
    <w:name w:val="Nagłówek 2 Znak"/>
    <w:aliases w:val="SGH-Nagłówek 2 Znak"/>
    <w:rPr>
      <w:rFonts w:ascii="Times New Roman" w:eastAsia="Times New Roman" w:hAnsi="Times New Roman" w:cs="Arial"/>
      <w:b/>
      <w:bCs/>
      <w:iCs/>
      <w:sz w:val="32"/>
      <w:szCs w:val="32"/>
      <w:lang w:val="pl-PL" w:eastAsia="pl-PL" w:bidi="ar-SA"/>
    </w:rPr>
  </w:style>
  <w:style w:type="character" w:customStyle="1" w:styleId="Nagwek3Znak">
    <w:name w:val="Nagłówek 3 Znak"/>
    <w:aliases w:val="SGH-Nagłówek 3 Znak"/>
    <w:rPr>
      <w:rFonts w:ascii="Times New Roman" w:eastAsia="Times New Roman" w:hAnsi="Times New Roman" w:cs="Arial"/>
      <w:b/>
      <w:bCs/>
      <w:sz w:val="28"/>
      <w:szCs w:val="28"/>
      <w:lang w:val="pl-PL" w:eastAsia="pl-PL" w:bidi="ar-SA"/>
    </w:rPr>
  </w:style>
  <w:style w:type="character" w:customStyle="1" w:styleId="Nagwek4Znak">
    <w:name w:val="Nagłówek 4 Znak"/>
    <w:aliases w:val="SGH-Nagłówek 4 Znak"/>
    <w:rPr>
      <w:rFonts w:ascii="Times New Roman" w:eastAsia="Times New Roman" w:hAnsi="Times New Roman"/>
      <w:b/>
      <w:bCs/>
      <w:sz w:val="24"/>
      <w:szCs w:val="24"/>
      <w:lang w:val="pl-PL" w:eastAsia="pl-PL" w:bidi="ar-SA"/>
    </w:rPr>
  </w:style>
  <w:style w:type="character" w:customStyle="1" w:styleId="Nagwek5Znak">
    <w:name w:val="Nagłówek 5 Znak"/>
    <w:rPr>
      <w:rFonts w:ascii="Times New Roman" w:eastAsia="Times New Roman" w:hAnsi="Times New Roman" w:cs="Times New Roman"/>
      <w:b/>
      <w:bCs/>
      <w:i/>
      <w:iCs/>
      <w:sz w:val="26"/>
      <w:szCs w:val="26"/>
      <w:lang w:eastAsia="pl-PL"/>
    </w:rPr>
  </w:style>
  <w:style w:type="character" w:customStyle="1" w:styleId="Nagwek6Znak">
    <w:name w:val="Nagłówek 6 Znak"/>
    <w:rPr>
      <w:rFonts w:ascii="Times New Roman" w:eastAsia="Times New Roman" w:hAnsi="Times New Roman" w:cs="Times New Roman"/>
      <w:b/>
      <w:bCs/>
      <w:lang w:eastAsia="pl-PL"/>
    </w:rPr>
  </w:style>
  <w:style w:type="character" w:customStyle="1" w:styleId="Nagwek7Znak">
    <w:name w:val="Nagłówek 7 Znak"/>
    <w:rPr>
      <w:rFonts w:ascii="Times New Roman" w:eastAsia="Times New Roman" w:hAnsi="Times New Roman" w:cs="Times New Roman"/>
      <w:sz w:val="24"/>
      <w:szCs w:val="24"/>
      <w:lang w:eastAsia="pl-PL"/>
    </w:rPr>
  </w:style>
  <w:style w:type="character" w:customStyle="1" w:styleId="Nagwek8Znak">
    <w:name w:val="Nagłówek 8 Znak"/>
    <w:rPr>
      <w:rFonts w:ascii="Times New Roman" w:eastAsia="Times New Roman" w:hAnsi="Times New Roman" w:cs="Times New Roman"/>
      <w:i/>
      <w:iCs/>
      <w:sz w:val="24"/>
      <w:szCs w:val="24"/>
      <w:lang w:eastAsia="pl-PL"/>
    </w:rPr>
  </w:style>
  <w:style w:type="character" w:customStyle="1" w:styleId="Nagwek9Znak">
    <w:name w:val="Nagłówek 9 Znak"/>
    <w:rPr>
      <w:rFonts w:ascii="Arial" w:eastAsia="Times New Roman" w:hAnsi="Arial" w:cs="Arial"/>
      <w:lang w:eastAsia="pl-PL"/>
    </w:rPr>
  </w:style>
  <w:style w:type="paragraph" w:styleId="Header">
    <w:name w:val="header"/>
    <w:aliases w:val="SGH-Nagłówek"/>
    <w:next w:val="BodyText"/>
    <w:autoRedefine/>
    <w:rsid w:val="00894D09"/>
    <w:pPr>
      <w:tabs>
        <w:tab w:val="center" w:pos="851"/>
        <w:tab w:val="center" w:pos="4536"/>
        <w:tab w:val="right" w:pos="9072"/>
      </w:tabs>
      <w:spacing w:after="360" w:line="360" w:lineRule="auto"/>
      <w:outlineLvl w:val="0"/>
    </w:pPr>
    <w:rPr>
      <w:rFonts w:ascii="Times New Roman" w:eastAsia="Times New Roman" w:hAnsi="Times New Roman"/>
      <w:b/>
      <w:caps/>
      <w:sz w:val="40"/>
      <w:szCs w:val="40"/>
      <w:lang w:val="pl-PL" w:eastAsia="pl-PL"/>
    </w:rPr>
  </w:style>
  <w:style w:type="character" w:customStyle="1" w:styleId="NagwekZnak">
    <w:name w:val="Nagłówek Znak"/>
    <w:aliases w:val="SGH-Nagłówek Znak"/>
    <w:rPr>
      <w:rFonts w:ascii="Times New Roman" w:eastAsia="Times New Roman" w:hAnsi="Times New Roman"/>
      <w:b/>
      <w:caps/>
      <w:sz w:val="40"/>
      <w:szCs w:val="40"/>
      <w:lang w:val="pl-PL" w:eastAsia="pl-PL" w:bidi="ar-SA"/>
    </w:rPr>
  </w:style>
  <w:style w:type="paragraph" w:styleId="Footer">
    <w:name w:val="footer"/>
    <w:basedOn w:val="Normal"/>
    <w:pPr>
      <w:tabs>
        <w:tab w:val="center" w:pos="4536"/>
        <w:tab w:val="right" w:pos="9072"/>
      </w:tabs>
    </w:pPr>
  </w:style>
  <w:style w:type="character" w:customStyle="1" w:styleId="StopkaZnak">
    <w:name w:val="Stopka Znak"/>
    <w:rPr>
      <w:rFonts w:ascii="Times New Roman" w:eastAsia="Times New Roman" w:hAnsi="Times New Roman" w:cs="Times New Roman"/>
      <w:sz w:val="24"/>
      <w:szCs w:val="24"/>
      <w:lang w:eastAsia="pl-PL"/>
    </w:rPr>
  </w:style>
  <w:style w:type="paragraph" w:styleId="BodyText">
    <w:name w:val="Body Text"/>
    <w:aliases w:val="SGH-Tekst podstawowy"/>
    <w:link w:val="BodyTextChar"/>
    <w:pPr>
      <w:tabs>
        <w:tab w:val="left" w:pos="851"/>
      </w:tabs>
      <w:spacing w:line="360" w:lineRule="auto"/>
      <w:jc w:val="both"/>
    </w:pPr>
    <w:rPr>
      <w:rFonts w:ascii="Times New Roman" w:eastAsia="Times New Roman" w:hAnsi="Times New Roman"/>
      <w:sz w:val="24"/>
      <w:szCs w:val="24"/>
      <w:lang w:val="pl-PL" w:eastAsia="pl-PL"/>
    </w:rPr>
  </w:style>
  <w:style w:type="character" w:customStyle="1" w:styleId="TekstpodstawowyZnak">
    <w:name w:val="Tekst podstawowy Znak"/>
    <w:aliases w:val="SGH-Tekst podstawowy Znak"/>
    <w:rPr>
      <w:rFonts w:ascii="Times New Roman" w:eastAsia="Times New Roman" w:hAnsi="Times New Roman"/>
      <w:sz w:val="24"/>
      <w:szCs w:val="24"/>
      <w:lang w:val="pl-PL" w:eastAsia="pl-PL" w:bidi="ar-SA"/>
    </w:rPr>
  </w:style>
  <w:style w:type="paragraph" w:customStyle="1" w:styleId="SGH-Spistreci">
    <w:name w:val="SGH-Spis treści"/>
    <w:basedOn w:val="Header"/>
    <w:next w:val="BodyText"/>
    <w:pPr>
      <w:outlineLvl w:val="9"/>
    </w:pPr>
  </w:style>
  <w:style w:type="paragraph" w:styleId="Caption">
    <w:name w:val="caption"/>
    <w:basedOn w:val="Normal"/>
    <w:next w:val="Normal"/>
    <w:qFormat/>
    <w:pPr>
      <w:tabs>
        <w:tab w:val="left" w:pos="1191"/>
      </w:tabs>
      <w:spacing w:before="120" w:after="120"/>
      <w:ind w:left="1191" w:hanging="1191"/>
    </w:pPr>
    <w:rPr>
      <w:b/>
      <w:bCs/>
      <w:sz w:val="20"/>
      <w:szCs w:val="20"/>
    </w:rPr>
  </w:style>
  <w:style w:type="paragraph" w:customStyle="1" w:styleId="SGH-rdo">
    <w:name w:val="SGH-Źródło"/>
    <w:next w:val="BodyText"/>
    <w:pPr>
      <w:numPr>
        <w:numId w:val="2"/>
      </w:numPr>
      <w:tabs>
        <w:tab w:val="left" w:pos="851"/>
      </w:tabs>
      <w:spacing w:before="120" w:after="240"/>
      <w:jc w:val="both"/>
    </w:pPr>
    <w:rPr>
      <w:rFonts w:ascii="Times New Roman" w:eastAsia="Times New Roman" w:hAnsi="Times New Roman"/>
      <w:lang w:val="pl-PL" w:eastAsia="pl-PL"/>
    </w:rPr>
  </w:style>
  <w:style w:type="paragraph" w:styleId="TableofFigures">
    <w:name w:val="table of figures"/>
    <w:basedOn w:val="Normal"/>
    <w:next w:val="Normal"/>
    <w:autoRedefine/>
    <w:uiPriority w:val="99"/>
    <w:pPr>
      <w:tabs>
        <w:tab w:val="left" w:pos="1418"/>
        <w:tab w:val="right" w:leader="dot" w:pos="9061"/>
      </w:tabs>
      <w:spacing w:line="360" w:lineRule="auto"/>
      <w:ind w:left="1418" w:right="113" w:hanging="1418"/>
      <w:jc w:val="both"/>
    </w:pPr>
  </w:style>
  <w:style w:type="character" w:styleId="Hyperlink">
    <w:name w:val="Hyperlink"/>
    <w:uiPriority w:val="99"/>
    <w:rPr>
      <w:color w:val="0000FF"/>
      <w:u w:val="single"/>
    </w:rPr>
  </w:style>
  <w:style w:type="paragraph" w:styleId="TOC1">
    <w:name w:val="toc 1"/>
    <w:basedOn w:val="Normal"/>
    <w:next w:val="Normal"/>
    <w:autoRedefine/>
    <w:uiPriority w:val="39"/>
    <w:pPr>
      <w:tabs>
        <w:tab w:val="right" w:leader="dot" w:pos="9060"/>
      </w:tabs>
      <w:spacing w:before="60" w:after="60"/>
      <w:ind w:right="113"/>
      <w:jc w:val="both"/>
    </w:pPr>
    <w:rPr>
      <w:b/>
      <w:sz w:val="28"/>
      <w:szCs w:val="28"/>
    </w:rPr>
  </w:style>
  <w:style w:type="paragraph" w:styleId="TOC2">
    <w:name w:val="toc 2"/>
    <w:basedOn w:val="Normal"/>
    <w:next w:val="Normal"/>
    <w:autoRedefine/>
    <w:uiPriority w:val="39"/>
    <w:pPr>
      <w:tabs>
        <w:tab w:val="left" w:pos="851"/>
        <w:tab w:val="left" w:pos="960"/>
        <w:tab w:val="right" w:leader="dot" w:pos="9060"/>
      </w:tabs>
      <w:spacing w:before="60" w:after="60"/>
      <w:ind w:left="850" w:right="113" w:hanging="612"/>
      <w:jc w:val="both"/>
    </w:pPr>
    <w:rPr>
      <w:sz w:val="28"/>
      <w:szCs w:val="28"/>
    </w:rPr>
  </w:style>
  <w:style w:type="paragraph" w:styleId="TOC3">
    <w:name w:val="toc 3"/>
    <w:basedOn w:val="Normal"/>
    <w:next w:val="Normal"/>
    <w:autoRedefine/>
    <w:semiHidden/>
    <w:pPr>
      <w:tabs>
        <w:tab w:val="left" w:pos="1200"/>
        <w:tab w:val="left" w:pos="1418"/>
        <w:tab w:val="right" w:leader="dot" w:pos="9060"/>
      </w:tabs>
      <w:ind w:left="1418" w:right="113" w:hanging="567"/>
      <w:jc w:val="both"/>
    </w:pPr>
  </w:style>
  <w:style w:type="paragraph" w:styleId="TOC4">
    <w:name w:val="toc 4"/>
    <w:basedOn w:val="Normal"/>
    <w:next w:val="Normal"/>
    <w:autoRedefine/>
    <w:uiPriority w:val="39"/>
    <w:pPr>
      <w:tabs>
        <w:tab w:val="left" w:leader="dot" w:pos="1985"/>
        <w:tab w:val="left" w:pos="2226"/>
        <w:tab w:val="right" w:leader="dot" w:pos="9061"/>
      </w:tabs>
      <w:spacing w:before="60" w:after="60"/>
      <w:ind w:left="2269" w:right="113" w:hanging="851"/>
      <w:jc w:val="both"/>
    </w:pPr>
    <w:rPr>
      <w:sz w:val="22"/>
      <w:szCs w:val="22"/>
    </w:rPr>
  </w:style>
  <w:style w:type="paragraph" w:styleId="BalloonText">
    <w:name w:val="Balloon Text"/>
    <w:basedOn w:val="Normal"/>
    <w:semiHidden/>
    <w:unhideWhenUsed/>
    <w:rPr>
      <w:rFonts w:ascii="Tahoma" w:hAnsi="Tahoma" w:cs="Tahoma"/>
      <w:sz w:val="16"/>
      <w:szCs w:val="16"/>
    </w:rPr>
  </w:style>
  <w:style w:type="character" w:customStyle="1" w:styleId="TekstdymkaZnak">
    <w:name w:val="Tekst dymka Znak"/>
    <w:semiHidden/>
    <w:rPr>
      <w:rFonts w:ascii="Tahoma" w:eastAsia="Times New Roman" w:hAnsi="Tahoma" w:cs="Tahoma"/>
      <w:sz w:val="16"/>
      <w:szCs w:val="16"/>
      <w:lang w:eastAsia="pl-PL"/>
    </w:rPr>
  </w:style>
  <w:style w:type="paragraph" w:styleId="FootnoteText">
    <w:name w:val="footnote text"/>
    <w:aliases w:val="Tekst przypisu dolnego Znak Znak Znak"/>
    <w:basedOn w:val="Normal"/>
    <w:link w:val="FootnoteTextChar"/>
    <w:semiHidden/>
    <w:rsid w:val="00DE6135"/>
    <w:rPr>
      <w:rFonts w:ascii="Calibri" w:eastAsia="Calibri" w:hAnsi="Calibri"/>
      <w:sz w:val="20"/>
      <w:szCs w:val="20"/>
    </w:rPr>
  </w:style>
  <w:style w:type="character" w:styleId="FootnoteReference">
    <w:name w:val="footnote reference"/>
    <w:semiHidden/>
    <w:rsid w:val="00DE6135"/>
    <w:rPr>
      <w:vertAlign w:val="superscript"/>
    </w:rPr>
  </w:style>
  <w:style w:type="character" w:customStyle="1" w:styleId="reference-text">
    <w:name w:val="reference-text"/>
    <w:basedOn w:val="DefaultParagraphFont"/>
    <w:rsid w:val="00DE6135"/>
  </w:style>
  <w:style w:type="character" w:customStyle="1" w:styleId="FootnoteTextChar">
    <w:name w:val="Footnote Text Char"/>
    <w:aliases w:val="Tekst przypisu dolnego Znak Znak Znak Char"/>
    <w:link w:val="FootnoteText"/>
    <w:rsid w:val="007B1F6E"/>
    <w:rPr>
      <w:lang w:val="pl-PL" w:eastAsia="pl-PL" w:bidi="ar-SA"/>
    </w:rPr>
  </w:style>
  <w:style w:type="paragraph" w:styleId="ListParagraph">
    <w:name w:val="List Paragraph"/>
    <w:basedOn w:val="Normal"/>
    <w:qFormat/>
    <w:rsid w:val="007B1F6E"/>
    <w:pPr>
      <w:spacing w:line="360" w:lineRule="auto"/>
      <w:ind w:left="720"/>
      <w:contextualSpacing/>
      <w:jc w:val="both"/>
    </w:pPr>
    <w:rPr>
      <w:rFonts w:ascii="Calibri" w:hAnsi="Calibri"/>
      <w:sz w:val="22"/>
      <w:szCs w:val="22"/>
    </w:rPr>
  </w:style>
  <w:style w:type="character" w:styleId="HTMLCite">
    <w:name w:val="HTML Cite"/>
    <w:semiHidden/>
    <w:unhideWhenUsed/>
    <w:rsid w:val="007B1F6E"/>
    <w:rPr>
      <w:i/>
      <w:iCs/>
    </w:rPr>
  </w:style>
  <w:style w:type="paragraph" w:customStyle="1" w:styleId="Default">
    <w:name w:val="Default"/>
    <w:rsid w:val="007B1F6E"/>
    <w:pPr>
      <w:autoSpaceDE w:val="0"/>
      <w:autoSpaceDN w:val="0"/>
      <w:adjustRightInd w:val="0"/>
    </w:pPr>
    <w:rPr>
      <w:rFonts w:ascii="Verdana" w:eastAsia="Times New Roman" w:hAnsi="Verdana" w:cs="Verdana"/>
      <w:color w:val="000000"/>
      <w:sz w:val="24"/>
      <w:szCs w:val="24"/>
      <w:lang w:val="pl-PL" w:eastAsia="pl-PL"/>
    </w:rPr>
  </w:style>
  <w:style w:type="character" w:styleId="Strong">
    <w:name w:val="Strong"/>
    <w:uiPriority w:val="22"/>
    <w:qFormat/>
    <w:rsid w:val="007B1F6E"/>
    <w:rPr>
      <w:b/>
      <w:bCs/>
    </w:rPr>
  </w:style>
  <w:style w:type="table" w:styleId="TableGrid">
    <w:name w:val="Table Grid"/>
    <w:basedOn w:val="TableNormal"/>
    <w:rsid w:val="00D91D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ntemporary">
    <w:name w:val="Table Contemporary"/>
    <w:basedOn w:val="TableNormal"/>
    <w:rsid w:val="00F31EA7"/>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FollowedHyperlink">
    <w:name w:val="FollowedHyperlink"/>
    <w:rsid w:val="003E14DE"/>
    <w:rPr>
      <w:color w:val="800080"/>
      <w:u w:val="single"/>
    </w:rPr>
  </w:style>
  <w:style w:type="character" w:styleId="CommentReference">
    <w:name w:val="annotation reference"/>
    <w:rsid w:val="008B446C"/>
    <w:rPr>
      <w:sz w:val="16"/>
      <w:szCs w:val="16"/>
    </w:rPr>
  </w:style>
  <w:style w:type="paragraph" w:styleId="CommentText">
    <w:name w:val="annotation text"/>
    <w:basedOn w:val="Normal"/>
    <w:link w:val="CommentTextChar"/>
    <w:rsid w:val="008B446C"/>
    <w:rPr>
      <w:sz w:val="20"/>
      <w:szCs w:val="20"/>
      <w:lang w:val="x-none" w:eastAsia="x-none"/>
    </w:rPr>
  </w:style>
  <w:style w:type="character" w:customStyle="1" w:styleId="CommentTextChar">
    <w:name w:val="Comment Text Char"/>
    <w:link w:val="CommentText"/>
    <w:rsid w:val="008B446C"/>
    <w:rPr>
      <w:rFonts w:ascii="Times New Roman" w:eastAsia="Times New Roman" w:hAnsi="Times New Roman"/>
    </w:rPr>
  </w:style>
  <w:style w:type="paragraph" w:styleId="CommentSubject">
    <w:name w:val="annotation subject"/>
    <w:basedOn w:val="CommentText"/>
    <w:next w:val="CommentText"/>
    <w:link w:val="CommentSubjectChar"/>
    <w:rsid w:val="008B446C"/>
    <w:rPr>
      <w:b/>
      <w:bCs/>
    </w:rPr>
  </w:style>
  <w:style w:type="character" w:customStyle="1" w:styleId="CommentSubjectChar">
    <w:name w:val="Comment Subject Char"/>
    <w:link w:val="CommentSubject"/>
    <w:rsid w:val="008B446C"/>
    <w:rPr>
      <w:rFonts w:ascii="Times New Roman" w:eastAsia="Times New Roman" w:hAnsi="Times New Roman"/>
      <w:b/>
      <w:bCs/>
    </w:rPr>
  </w:style>
  <w:style w:type="paragraph" w:styleId="Revision">
    <w:name w:val="Revision"/>
    <w:hidden/>
    <w:uiPriority w:val="99"/>
    <w:semiHidden/>
    <w:rsid w:val="008B446C"/>
    <w:rPr>
      <w:rFonts w:ascii="Times New Roman" w:eastAsia="Times New Roman" w:hAnsi="Times New Roman"/>
      <w:sz w:val="24"/>
      <w:szCs w:val="24"/>
      <w:lang w:val="pl-PL" w:eastAsia="pl-PL"/>
    </w:rPr>
  </w:style>
  <w:style w:type="paragraph" w:styleId="EndnoteText">
    <w:name w:val="endnote text"/>
    <w:basedOn w:val="Normal"/>
    <w:semiHidden/>
    <w:rsid w:val="00CC3023"/>
    <w:rPr>
      <w:sz w:val="20"/>
      <w:szCs w:val="20"/>
    </w:rPr>
  </w:style>
  <w:style w:type="character" w:styleId="EndnoteReference">
    <w:name w:val="endnote reference"/>
    <w:semiHidden/>
    <w:rsid w:val="00CC3023"/>
    <w:rPr>
      <w:vertAlign w:val="superscript"/>
    </w:rPr>
  </w:style>
  <w:style w:type="character" w:styleId="UnresolvedMention">
    <w:name w:val="Unresolved Mention"/>
    <w:uiPriority w:val="99"/>
    <w:semiHidden/>
    <w:unhideWhenUsed/>
    <w:rsid w:val="007F6651"/>
    <w:rPr>
      <w:color w:val="605E5C"/>
      <w:shd w:val="clear" w:color="auto" w:fill="E1DFDD"/>
    </w:rPr>
  </w:style>
  <w:style w:type="paragraph" w:styleId="List">
    <w:name w:val="List"/>
    <w:basedOn w:val="Normal"/>
    <w:uiPriority w:val="99"/>
    <w:unhideWhenUsed/>
    <w:rsid w:val="00496843"/>
    <w:pPr>
      <w:ind w:left="283" w:hanging="283"/>
      <w:contextualSpacing/>
    </w:pPr>
  </w:style>
  <w:style w:type="paragraph" w:styleId="List2">
    <w:name w:val="List 2"/>
    <w:basedOn w:val="Normal"/>
    <w:uiPriority w:val="99"/>
    <w:unhideWhenUsed/>
    <w:rsid w:val="00496843"/>
    <w:pPr>
      <w:ind w:left="566" w:hanging="283"/>
      <w:contextualSpacing/>
    </w:pPr>
  </w:style>
  <w:style w:type="paragraph" w:styleId="BodyTextIndent">
    <w:name w:val="Body Text Indent"/>
    <w:basedOn w:val="Normal"/>
    <w:link w:val="BodyTextIndentChar"/>
    <w:uiPriority w:val="99"/>
    <w:unhideWhenUsed/>
    <w:rsid w:val="00496843"/>
    <w:pPr>
      <w:spacing w:after="120"/>
      <w:ind w:left="283"/>
    </w:pPr>
  </w:style>
  <w:style w:type="character" w:customStyle="1" w:styleId="BodyTextIndentChar">
    <w:name w:val="Body Text Indent Char"/>
    <w:link w:val="BodyTextIndent"/>
    <w:uiPriority w:val="99"/>
    <w:rsid w:val="00496843"/>
    <w:rPr>
      <w:rFonts w:ascii="Times New Roman" w:eastAsia="Times New Roman" w:hAnsi="Times New Roman"/>
      <w:sz w:val="24"/>
      <w:szCs w:val="24"/>
      <w:lang w:val="pl-PL" w:eastAsia="pl-PL"/>
    </w:rPr>
  </w:style>
  <w:style w:type="paragraph" w:styleId="BodyTextFirstIndent">
    <w:name w:val="Body Text First Indent"/>
    <w:basedOn w:val="BodyText"/>
    <w:link w:val="BodyTextFirstIndentChar"/>
    <w:uiPriority w:val="99"/>
    <w:unhideWhenUsed/>
    <w:rsid w:val="00496843"/>
    <w:pPr>
      <w:tabs>
        <w:tab w:val="clear" w:pos="851"/>
      </w:tabs>
      <w:spacing w:after="120" w:line="240" w:lineRule="auto"/>
      <w:ind w:firstLine="210"/>
      <w:jc w:val="left"/>
    </w:pPr>
  </w:style>
  <w:style w:type="character" w:customStyle="1" w:styleId="BodyTextChar">
    <w:name w:val="Body Text Char"/>
    <w:aliases w:val="SGH-Tekst podstawowy Char"/>
    <w:link w:val="BodyText"/>
    <w:rsid w:val="00496843"/>
    <w:rPr>
      <w:rFonts w:ascii="Times New Roman" w:eastAsia="Times New Roman" w:hAnsi="Times New Roman"/>
      <w:sz w:val="24"/>
      <w:szCs w:val="24"/>
      <w:lang w:val="pl-PL" w:eastAsia="pl-PL"/>
    </w:rPr>
  </w:style>
  <w:style w:type="character" w:customStyle="1" w:styleId="BodyTextFirstIndentChar">
    <w:name w:val="Body Text First Indent Char"/>
    <w:basedOn w:val="BodyTextChar"/>
    <w:link w:val="BodyTextFirstIndent"/>
    <w:uiPriority w:val="99"/>
    <w:rsid w:val="00496843"/>
    <w:rPr>
      <w:rFonts w:ascii="Times New Roman" w:eastAsia="Times New Roman" w:hAnsi="Times New Roman"/>
      <w:sz w:val="24"/>
      <w:szCs w:val="24"/>
      <w:lang w:val="pl-PL" w:eastAsia="pl-PL"/>
    </w:rPr>
  </w:style>
  <w:style w:type="paragraph" w:styleId="BodyTextFirstIndent2">
    <w:name w:val="Body Text First Indent 2"/>
    <w:basedOn w:val="BodyTextIndent"/>
    <w:link w:val="BodyTextFirstIndent2Char"/>
    <w:uiPriority w:val="99"/>
    <w:unhideWhenUsed/>
    <w:rsid w:val="00496843"/>
    <w:pPr>
      <w:ind w:firstLine="210"/>
    </w:pPr>
  </w:style>
  <w:style w:type="character" w:customStyle="1" w:styleId="BodyTextFirstIndent2Char">
    <w:name w:val="Body Text First Indent 2 Char"/>
    <w:basedOn w:val="BodyTextIndentChar"/>
    <w:link w:val="BodyTextFirstIndent2"/>
    <w:uiPriority w:val="99"/>
    <w:rsid w:val="00496843"/>
    <w:rPr>
      <w:rFonts w:ascii="Times New Roman" w:eastAsia="Times New Roman" w:hAnsi="Times New Roman"/>
      <w:sz w:val="24"/>
      <w:szCs w:val="24"/>
      <w:lang w:val="pl-PL" w:eastAsia="pl-PL"/>
    </w:rPr>
  </w:style>
  <w:style w:type="paragraph" w:styleId="Bibliography">
    <w:name w:val="Bibliography"/>
    <w:basedOn w:val="Normal"/>
    <w:next w:val="Normal"/>
    <w:uiPriority w:val="37"/>
    <w:unhideWhenUsed/>
    <w:rsid w:val="004943EA"/>
  </w:style>
  <w:style w:type="paragraph" w:styleId="NormalWeb">
    <w:name w:val="Normal (Web)"/>
    <w:basedOn w:val="Normal"/>
    <w:uiPriority w:val="99"/>
    <w:semiHidden/>
    <w:unhideWhenUsed/>
    <w:rsid w:val="00356CD0"/>
  </w:style>
  <w:style w:type="table" w:styleId="PlainTable2">
    <w:name w:val="Plain Table 2"/>
    <w:basedOn w:val="TableNormal"/>
    <w:uiPriority w:val="42"/>
    <w:rsid w:val="00B03B5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OCHeading">
    <w:name w:val="TOC Heading"/>
    <w:basedOn w:val="Heading1"/>
    <w:next w:val="Normal"/>
    <w:uiPriority w:val="39"/>
    <w:unhideWhenUsed/>
    <w:qFormat/>
    <w:rsid w:val="00772573"/>
    <w:pPr>
      <w:keepLines/>
      <w:numPr>
        <w:numId w:val="0"/>
      </w:numPr>
      <w:tabs>
        <w:tab w:val="clear" w:pos="851"/>
      </w:tabs>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3634">
      <w:bodyDiv w:val="1"/>
      <w:marLeft w:val="0"/>
      <w:marRight w:val="0"/>
      <w:marTop w:val="0"/>
      <w:marBottom w:val="0"/>
      <w:divBdr>
        <w:top w:val="none" w:sz="0" w:space="0" w:color="auto"/>
        <w:left w:val="none" w:sz="0" w:space="0" w:color="auto"/>
        <w:bottom w:val="none" w:sz="0" w:space="0" w:color="auto"/>
        <w:right w:val="none" w:sz="0" w:space="0" w:color="auto"/>
      </w:divBdr>
    </w:div>
    <w:div w:id="49773067">
      <w:bodyDiv w:val="1"/>
      <w:marLeft w:val="0"/>
      <w:marRight w:val="0"/>
      <w:marTop w:val="0"/>
      <w:marBottom w:val="0"/>
      <w:divBdr>
        <w:top w:val="none" w:sz="0" w:space="0" w:color="auto"/>
        <w:left w:val="none" w:sz="0" w:space="0" w:color="auto"/>
        <w:bottom w:val="none" w:sz="0" w:space="0" w:color="auto"/>
        <w:right w:val="none" w:sz="0" w:space="0" w:color="auto"/>
      </w:divBdr>
      <w:divsChild>
        <w:div w:id="525603054">
          <w:marLeft w:val="0"/>
          <w:marRight w:val="0"/>
          <w:marTop w:val="0"/>
          <w:marBottom w:val="0"/>
          <w:divBdr>
            <w:top w:val="none" w:sz="0" w:space="0" w:color="auto"/>
            <w:left w:val="none" w:sz="0" w:space="0" w:color="auto"/>
            <w:bottom w:val="none" w:sz="0" w:space="0" w:color="auto"/>
            <w:right w:val="none" w:sz="0" w:space="0" w:color="auto"/>
          </w:divBdr>
        </w:div>
      </w:divsChild>
    </w:div>
    <w:div w:id="106512003">
      <w:bodyDiv w:val="1"/>
      <w:marLeft w:val="0"/>
      <w:marRight w:val="0"/>
      <w:marTop w:val="0"/>
      <w:marBottom w:val="0"/>
      <w:divBdr>
        <w:top w:val="none" w:sz="0" w:space="0" w:color="auto"/>
        <w:left w:val="none" w:sz="0" w:space="0" w:color="auto"/>
        <w:bottom w:val="none" w:sz="0" w:space="0" w:color="auto"/>
        <w:right w:val="none" w:sz="0" w:space="0" w:color="auto"/>
      </w:divBdr>
    </w:div>
    <w:div w:id="218443410">
      <w:bodyDiv w:val="1"/>
      <w:marLeft w:val="0"/>
      <w:marRight w:val="0"/>
      <w:marTop w:val="0"/>
      <w:marBottom w:val="0"/>
      <w:divBdr>
        <w:top w:val="none" w:sz="0" w:space="0" w:color="auto"/>
        <w:left w:val="none" w:sz="0" w:space="0" w:color="auto"/>
        <w:bottom w:val="none" w:sz="0" w:space="0" w:color="auto"/>
        <w:right w:val="none" w:sz="0" w:space="0" w:color="auto"/>
      </w:divBdr>
      <w:divsChild>
        <w:div w:id="2022925930">
          <w:marLeft w:val="0"/>
          <w:marRight w:val="0"/>
          <w:marTop w:val="0"/>
          <w:marBottom w:val="0"/>
          <w:divBdr>
            <w:top w:val="none" w:sz="0" w:space="0" w:color="auto"/>
            <w:left w:val="none" w:sz="0" w:space="0" w:color="auto"/>
            <w:bottom w:val="none" w:sz="0" w:space="0" w:color="auto"/>
            <w:right w:val="none" w:sz="0" w:space="0" w:color="auto"/>
          </w:divBdr>
          <w:divsChild>
            <w:div w:id="1535970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701925">
      <w:bodyDiv w:val="1"/>
      <w:marLeft w:val="0"/>
      <w:marRight w:val="0"/>
      <w:marTop w:val="0"/>
      <w:marBottom w:val="0"/>
      <w:divBdr>
        <w:top w:val="none" w:sz="0" w:space="0" w:color="auto"/>
        <w:left w:val="none" w:sz="0" w:space="0" w:color="auto"/>
        <w:bottom w:val="none" w:sz="0" w:space="0" w:color="auto"/>
        <w:right w:val="none" w:sz="0" w:space="0" w:color="auto"/>
      </w:divBdr>
    </w:div>
    <w:div w:id="285233530">
      <w:bodyDiv w:val="1"/>
      <w:marLeft w:val="0"/>
      <w:marRight w:val="0"/>
      <w:marTop w:val="0"/>
      <w:marBottom w:val="0"/>
      <w:divBdr>
        <w:top w:val="none" w:sz="0" w:space="0" w:color="auto"/>
        <w:left w:val="none" w:sz="0" w:space="0" w:color="auto"/>
        <w:bottom w:val="none" w:sz="0" w:space="0" w:color="auto"/>
        <w:right w:val="none" w:sz="0" w:space="0" w:color="auto"/>
      </w:divBdr>
    </w:div>
    <w:div w:id="522983652">
      <w:bodyDiv w:val="1"/>
      <w:marLeft w:val="0"/>
      <w:marRight w:val="0"/>
      <w:marTop w:val="0"/>
      <w:marBottom w:val="0"/>
      <w:divBdr>
        <w:top w:val="none" w:sz="0" w:space="0" w:color="auto"/>
        <w:left w:val="none" w:sz="0" w:space="0" w:color="auto"/>
        <w:bottom w:val="none" w:sz="0" w:space="0" w:color="auto"/>
        <w:right w:val="none" w:sz="0" w:space="0" w:color="auto"/>
      </w:divBdr>
    </w:div>
    <w:div w:id="563957567">
      <w:bodyDiv w:val="1"/>
      <w:marLeft w:val="0"/>
      <w:marRight w:val="0"/>
      <w:marTop w:val="0"/>
      <w:marBottom w:val="0"/>
      <w:divBdr>
        <w:top w:val="none" w:sz="0" w:space="0" w:color="auto"/>
        <w:left w:val="none" w:sz="0" w:space="0" w:color="auto"/>
        <w:bottom w:val="none" w:sz="0" w:space="0" w:color="auto"/>
        <w:right w:val="none" w:sz="0" w:space="0" w:color="auto"/>
      </w:divBdr>
    </w:div>
    <w:div w:id="594703623">
      <w:bodyDiv w:val="1"/>
      <w:marLeft w:val="0"/>
      <w:marRight w:val="0"/>
      <w:marTop w:val="0"/>
      <w:marBottom w:val="0"/>
      <w:divBdr>
        <w:top w:val="none" w:sz="0" w:space="0" w:color="auto"/>
        <w:left w:val="none" w:sz="0" w:space="0" w:color="auto"/>
        <w:bottom w:val="none" w:sz="0" w:space="0" w:color="auto"/>
        <w:right w:val="none" w:sz="0" w:space="0" w:color="auto"/>
      </w:divBdr>
    </w:div>
    <w:div w:id="647132706">
      <w:bodyDiv w:val="1"/>
      <w:marLeft w:val="0"/>
      <w:marRight w:val="0"/>
      <w:marTop w:val="0"/>
      <w:marBottom w:val="0"/>
      <w:divBdr>
        <w:top w:val="none" w:sz="0" w:space="0" w:color="auto"/>
        <w:left w:val="none" w:sz="0" w:space="0" w:color="auto"/>
        <w:bottom w:val="none" w:sz="0" w:space="0" w:color="auto"/>
        <w:right w:val="none" w:sz="0" w:space="0" w:color="auto"/>
      </w:divBdr>
    </w:div>
    <w:div w:id="690181544">
      <w:bodyDiv w:val="1"/>
      <w:marLeft w:val="0"/>
      <w:marRight w:val="0"/>
      <w:marTop w:val="0"/>
      <w:marBottom w:val="0"/>
      <w:divBdr>
        <w:top w:val="none" w:sz="0" w:space="0" w:color="auto"/>
        <w:left w:val="none" w:sz="0" w:space="0" w:color="auto"/>
        <w:bottom w:val="none" w:sz="0" w:space="0" w:color="auto"/>
        <w:right w:val="none" w:sz="0" w:space="0" w:color="auto"/>
      </w:divBdr>
    </w:div>
    <w:div w:id="747077522">
      <w:bodyDiv w:val="1"/>
      <w:marLeft w:val="0"/>
      <w:marRight w:val="0"/>
      <w:marTop w:val="0"/>
      <w:marBottom w:val="0"/>
      <w:divBdr>
        <w:top w:val="none" w:sz="0" w:space="0" w:color="auto"/>
        <w:left w:val="none" w:sz="0" w:space="0" w:color="auto"/>
        <w:bottom w:val="none" w:sz="0" w:space="0" w:color="auto"/>
        <w:right w:val="none" w:sz="0" w:space="0" w:color="auto"/>
      </w:divBdr>
      <w:divsChild>
        <w:div w:id="866286465">
          <w:marLeft w:val="0"/>
          <w:marRight w:val="0"/>
          <w:marTop w:val="0"/>
          <w:marBottom w:val="0"/>
          <w:divBdr>
            <w:top w:val="none" w:sz="0" w:space="0" w:color="auto"/>
            <w:left w:val="none" w:sz="0" w:space="0" w:color="auto"/>
            <w:bottom w:val="none" w:sz="0" w:space="0" w:color="auto"/>
            <w:right w:val="none" w:sz="0" w:space="0" w:color="auto"/>
          </w:divBdr>
          <w:divsChild>
            <w:div w:id="172667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0324855">
      <w:bodyDiv w:val="1"/>
      <w:marLeft w:val="0"/>
      <w:marRight w:val="0"/>
      <w:marTop w:val="0"/>
      <w:marBottom w:val="0"/>
      <w:divBdr>
        <w:top w:val="none" w:sz="0" w:space="0" w:color="auto"/>
        <w:left w:val="none" w:sz="0" w:space="0" w:color="auto"/>
        <w:bottom w:val="none" w:sz="0" w:space="0" w:color="auto"/>
        <w:right w:val="none" w:sz="0" w:space="0" w:color="auto"/>
      </w:divBdr>
    </w:div>
    <w:div w:id="793669088">
      <w:bodyDiv w:val="1"/>
      <w:marLeft w:val="0"/>
      <w:marRight w:val="0"/>
      <w:marTop w:val="0"/>
      <w:marBottom w:val="0"/>
      <w:divBdr>
        <w:top w:val="none" w:sz="0" w:space="0" w:color="auto"/>
        <w:left w:val="none" w:sz="0" w:space="0" w:color="auto"/>
        <w:bottom w:val="none" w:sz="0" w:space="0" w:color="auto"/>
        <w:right w:val="none" w:sz="0" w:space="0" w:color="auto"/>
      </w:divBdr>
      <w:divsChild>
        <w:div w:id="1344674509">
          <w:marLeft w:val="0"/>
          <w:marRight w:val="0"/>
          <w:marTop w:val="0"/>
          <w:marBottom w:val="0"/>
          <w:divBdr>
            <w:top w:val="none" w:sz="0" w:space="0" w:color="auto"/>
            <w:left w:val="none" w:sz="0" w:space="0" w:color="auto"/>
            <w:bottom w:val="none" w:sz="0" w:space="0" w:color="auto"/>
            <w:right w:val="none" w:sz="0" w:space="0" w:color="auto"/>
          </w:divBdr>
          <w:divsChild>
            <w:div w:id="1814829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217251">
      <w:bodyDiv w:val="1"/>
      <w:marLeft w:val="0"/>
      <w:marRight w:val="0"/>
      <w:marTop w:val="0"/>
      <w:marBottom w:val="0"/>
      <w:divBdr>
        <w:top w:val="none" w:sz="0" w:space="0" w:color="auto"/>
        <w:left w:val="none" w:sz="0" w:space="0" w:color="auto"/>
        <w:bottom w:val="none" w:sz="0" w:space="0" w:color="auto"/>
        <w:right w:val="none" w:sz="0" w:space="0" w:color="auto"/>
      </w:divBdr>
    </w:div>
    <w:div w:id="796528417">
      <w:bodyDiv w:val="1"/>
      <w:marLeft w:val="0"/>
      <w:marRight w:val="0"/>
      <w:marTop w:val="0"/>
      <w:marBottom w:val="0"/>
      <w:divBdr>
        <w:top w:val="none" w:sz="0" w:space="0" w:color="auto"/>
        <w:left w:val="none" w:sz="0" w:space="0" w:color="auto"/>
        <w:bottom w:val="none" w:sz="0" w:space="0" w:color="auto"/>
        <w:right w:val="none" w:sz="0" w:space="0" w:color="auto"/>
      </w:divBdr>
    </w:div>
    <w:div w:id="826673776">
      <w:bodyDiv w:val="1"/>
      <w:marLeft w:val="0"/>
      <w:marRight w:val="0"/>
      <w:marTop w:val="0"/>
      <w:marBottom w:val="0"/>
      <w:divBdr>
        <w:top w:val="none" w:sz="0" w:space="0" w:color="auto"/>
        <w:left w:val="none" w:sz="0" w:space="0" w:color="auto"/>
        <w:bottom w:val="none" w:sz="0" w:space="0" w:color="auto"/>
        <w:right w:val="none" w:sz="0" w:space="0" w:color="auto"/>
      </w:divBdr>
    </w:div>
    <w:div w:id="834102151">
      <w:bodyDiv w:val="1"/>
      <w:marLeft w:val="0"/>
      <w:marRight w:val="0"/>
      <w:marTop w:val="0"/>
      <w:marBottom w:val="0"/>
      <w:divBdr>
        <w:top w:val="none" w:sz="0" w:space="0" w:color="auto"/>
        <w:left w:val="none" w:sz="0" w:space="0" w:color="auto"/>
        <w:bottom w:val="none" w:sz="0" w:space="0" w:color="auto"/>
        <w:right w:val="none" w:sz="0" w:space="0" w:color="auto"/>
      </w:divBdr>
      <w:divsChild>
        <w:div w:id="1781949965">
          <w:marLeft w:val="0"/>
          <w:marRight w:val="0"/>
          <w:marTop w:val="0"/>
          <w:marBottom w:val="0"/>
          <w:divBdr>
            <w:top w:val="none" w:sz="0" w:space="0" w:color="auto"/>
            <w:left w:val="none" w:sz="0" w:space="0" w:color="auto"/>
            <w:bottom w:val="none" w:sz="0" w:space="0" w:color="auto"/>
            <w:right w:val="none" w:sz="0" w:space="0" w:color="auto"/>
          </w:divBdr>
        </w:div>
      </w:divsChild>
    </w:div>
    <w:div w:id="860044886">
      <w:bodyDiv w:val="1"/>
      <w:marLeft w:val="0"/>
      <w:marRight w:val="0"/>
      <w:marTop w:val="0"/>
      <w:marBottom w:val="0"/>
      <w:divBdr>
        <w:top w:val="none" w:sz="0" w:space="0" w:color="auto"/>
        <w:left w:val="none" w:sz="0" w:space="0" w:color="auto"/>
        <w:bottom w:val="none" w:sz="0" w:space="0" w:color="auto"/>
        <w:right w:val="none" w:sz="0" w:space="0" w:color="auto"/>
      </w:divBdr>
    </w:div>
    <w:div w:id="893807518">
      <w:bodyDiv w:val="1"/>
      <w:marLeft w:val="0"/>
      <w:marRight w:val="0"/>
      <w:marTop w:val="0"/>
      <w:marBottom w:val="0"/>
      <w:divBdr>
        <w:top w:val="none" w:sz="0" w:space="0" w:color="auto"/>
        <w:left w:val="none" w:sz="0" w:space="0" w:color="auto"/>
        <w:bottom w:val="none" w:sz="0" w:space="0" w:color="auto"/>
        <w:right w:val="none" w:sz="0" w:space="0" w:color="auto"/>
      </w:divBdr>
      <w:divsChild>
        <w:div w:id="1578400775">
          <w:marLeft w:val="0"/>
          <w:marRight w:val="0"/>
          <w:marTop w:val="0"/>
          <w:marBottom w:val="0"/>
          <w:divBdr>
            <w:top w:val="none" w:sz="0" w:space="0" w:color="auto"/>
            <w:left w:val="none" w:sz="0" w:space="0" w:color="auto"/>
            <w:bottom w:val="none" w:sz="0" w:space="0" w:color="auto"/>
            <w:right w:val="none" w:sz="0" w:space="0" w:color="auto"/>
          </w:divBdr>
          <w:divsChild>
            <w:div w:id="170809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6381247">
      <w:bodyDiv w:val="1"/>
      <w:marLeft w:val="0"/>
      <w:marRight w:val="0"/>
      <w:marTop w:val="0"/>
      <w:marBottom w:val="0"/>
      <w:divBdr>
        <w:top w:val="none" w:sz="0" w:space="0" w:color="auto"/>
        <w:left w:val="none" w:sz="0" w:space="0" w:color="auto"/>
        <w:bottom w:val="none" w:sz="0" w:space="0" w:color="auto"/>
        <w:right w:val="none" w:sz="0" w:space="0" w:color="auto"/>
      </w:divBdr>
      <w:divsChild>
        <w:div w:id="655693908">
          <w:marLeft w:val="0"/>
          <w:marRight w:val="0"/>
          <w:marTop w:val="0"/>
          <w:marBottom w:val="0"/>
          <w:divBdr>
            <w:top w:val="none" w:sz="0" w:space="0" w:color="auto"/>
            <w:left w:val="none" w:sz="0" w:space="0" w:color="auto"/>
            <w:bottom w:val="none" w:sz="0" w:space="0" w:color="auto"/>
            <w:right w:val="none" w:sz="0" w:space="0" w:color="auto"/>
          </w:divBdr>
        </w:div>
      </w:divsChild>
    </w:div>
    <w:div w:id="911357031">
      <w:bodyDiv w:val="1"/>
      <w:marLeft w:val="0"/>
      <w:marRight w:val="0"/>
      <w:marTop w:val="0"/>
      <w:marBottom w:val="0"/>
      <w:divBdr>
        <w:top w:val="none" w:sz="0" w:space="0" w:color="auto"/>
        <w:left w:val="none" w:sz="0" w:space="0" w:color="auto"/>
        <w:bottom w:val="none" w:sz="0" w:space="0" w:color="auto"/>
        <w:right w:val="none" w:sz="0" w:space="0" w:color="auto"/>
      </w:divBdr>
    </w:div>
    <w:div w:id="974523331">
      <w:bodyDiv w:val="1"/>
      <w:marLeft w:val="0"/>
      <w:marRight w:val="0"/>
      <w:marTop w:val="0"/>
      <w:marBottom w:val="0"/>
      <w:divBdr>
        <w:top w:val="none" w:sz="0" w:space="0" w:color="auto"/>
        <w:left w:val="none" w:sz="0" w:space="0" w:color="auto"/>
        <w:bottom w:val="none" w:sz="0" w:space="0" w:color="auto"/>
        <w:right w:val="none" w:sz="0" w:space="0" w:color="auto"/>
      </w:divBdr>
      <w:divsChild>
        <w:div w:id="1493522950">
          <w:marLeft w:val="0"/>
          <w:marRight w:val="0"/>
          <w:marTop w:val="0"/>
          <w:marBottom w:val="0"/>
          <w:divBdr>
            <w:top w:val="none" w:sz="0" w:space="0" w:color="auto"/>
            <w:left w:val="none" w:sz="0" w:space="0" w:color="auto"/>
            <w:bottom w:val="none" w:sz="0" w:space="0" w:color="auto"/>
            <w:right w:val="none" w:sz="0" w:space="0" w:color="auto"/>
          </w:divBdr>
          <w:divsChild>
            <w:div w:id="8986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429931">
      <w:bodyDiv w:val="1"/>
      <w:marLeft w:val="0"/>
      <w:marRight w:val="0"/>
      <w:marTop w:val="0"/>
      <w:marBottom w:val="0"/>
      <w:divBdr>
        <w:top w:val="none" w:sz="0" w:space="0" w:color="auto"/>
        <w:left w:val="none" w:sz="0" w:space="0" w:color="auto"/>
        <w:bottom w:val="none" w:sz="0" w:space="0" w:color="auto"/>
        <w:right w:val="none" w:sz="0" w:space="0" w:color="auto"/>
      </w:divBdr>
    </w:div>
    <w:div w:id="1063286339">
      <w:bodyDiv w:val="1"/>
      <w:marLeft w:val="0"/>
      <w:marRight w:val="0"/>
      <w:marTop w:val="0"/>
      <w:marBottom w:val="0"/>
      <w:divBdr>
        <w:top w:val="none" w:sz="0" w:space="0" w:color="auto"/>
        <w:left w:val="none" w:sz="0" w:space="0" w:color="auto"/>
        <w:bottom w:val="none" w:sz="0" w:space="0" w:color="auto"/>
        <w:right w:val="none" w:sz="0" w:space="0" w:color="auto"/>
      </w:divBdr>
    </w:div>
    <w:div w:id="1136802022">
      <w:bodyDiv w:val="1"/>
      <w:marLeft w:val="0"/>
      <w:marRight w:val="0"/>
      <w:marTop w:val="0"/>
      <w:marBottom w:val="0"/>
      <w:divBdr>
        <w:top w:val="none" w:sz="0" w:space="0" w:color="auto"/>
        <w:left w:val="none" w:sz="0" w:space="0" w:color="auto"/>
        <w:bottom w:val="none" w:sz="0" w:space="0" w:color="auto"/>
        <w:right w:val="none" w:sz="0" w:space="0" w:color="auto"/>
      </w:divBdr>
      <w:divsChild>
        <w:div w:id="1575776426">
          <w:marLeft w:val="0"/>
          <w:marRight w:val="0"/>
          <w:marTop w:val="0"/>
          <w:marBottom w:val="0"/>
          <w:divBdr>
            <w:top w:val="none" w:sz="0" w:space="0" w:color="auto"/>
            <w:left w:val="none" w:sz="0" w:space="0" w:color="auto"/>
            <w:bottom w:val="none" w:sz="0" w:space="0" w:color="auto"/>
            <w:right w:val="none" w:sz="0" w:space="0" w:color="auto"/>
          </w:divBdr>
          <w:divsChild>
            <w:div w:id="101522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3395689">
      <w:bodyDiv w:val="1"/>
      <w:marLeft w:val="0"/>
      <w:marRight w:val="0"/>
      <w:marTop w:val="0"/>
      <w:marBottom w:val="0"/>
      <w:divBdr>
        <w:top w:val="none" w:sz="0" w:space="0" w:color="auto"/>
        <w:left w:val="none" w:sz="0" w:space="0" w:color="auto"/>
        <w:bottom w:val="none" w:sz="0" w:space="0" w:color="auto"/>
        <w:right w:val="none" w:sz="0" w:space="0" w:color="auto"/>
      </w:divBdr>
      <w:divsChild>
        <w:div w:id="475799282">
          <w:marLeft w:val="0"/>
          <w:marRight w:val="0"/>
          <w:marTop w:val="0"/>
          <w:marBottom w:val="0"/>
          <w:divBdr>
            <w:top w:val="none" w:sz="0" w:space="0" w:color="auto"/>
            <w:left w:val="none" w:sz="0" w:space="0" w:color="auto"/>
            <w:bottom w:val="none" w:sz="0" w:space="0" w:color="auto"/>
            <w:right w:val="none" w:sz="0" w:space="0" w:color="auto"/>
          </w:divBdr>
          <w:divsChild>
            <w:div w:id="1644695556">
              <w:marLeft w:val="0"/>
              <w:marRight w:val="0"/>
              <w:marTop w:val="0"/>
              <w:marBottom w:val="0"/>
              <w:divBdr>
                <w:top w:val="none" w:sz="0" w:space="0" w:color="auto"/>
                <w:left w:val="none" w:sz="0" w:space="0" w:color="auto"/>
                <w:bottom w:val="none" w:sz="0" w:space="0" w:color="auto"/>
                <w:right w:val="none" w:sz="0" w:space="0" w:color="auto"/>
              </w:divBdr>
            </w:div>
            <w:div w:id="1998995879">
              <w:marLeft w:val="0"/>
              <w:marRight w:val="0"/>
              <w:marTop w:val="0"/>
              <w:marBottom w:val="0"/>
              <w:divBdr>
                <w:top w:val="none" w:sz="0" w:space="0" w:color="auto"/>
                <w:left w:val="none" w:sz="0" w:space="0" w:color="auto"/>
                <w:bottom w:val="none" w:sz="0" w:space="0" w:color="auto"/>
                <w:right w:val="none" w:sz="0" w:space="0" w:color="auto"/>
              </w:divBdr>
            </w:div>
            <w:div w:id="853105404">
              <w:marLeft w:val="0"/>
              <w:marRight w:val="0"/>
              <w:marTop w:val="0"/>
              <w:marBottom w:val="0"/>
              <w:divBdr>
                <w:top w:val="none" w:sz="0" w:space="0" w:color="auto"/>
                <w:left w:val="none" w:sz="0" w:space="0" w:color="auto"/>
                <w:bottom w:val="none" w:sz="0" w:space="0" w:color="auto"/>
                <w:right w:val="none" w:sz="0" w:space="0" w:color="auto"/>
              </w:divBdr>
            </w:div>
            <w:div w:id="370614728">
              <w:marLeft w:val="0"/>
              <w:marRight w:val="0"/>
              <w:marTop w:val="0"/>
              <w:marBottom w:val="0"/>
              <w:divBdr>
                <w:top w:val="none" w:sz="0" w:space="0" w:color="auto"/>
                <w:left w:val="none" w:sz="0" w:space="0" w:color="auto"/>
                <w:bottom w:val="none" w:sz="0" w:space="0" w:color="auto"/>
                <w:right w:val="none" w:sz="0" w:space="0" w:color="auto"/>
              </w:divBdr>
            </w:div>
            <w:div w:id="27293827">
              <w:marLeft w:val="0"/>
              <w:marRight w:val="0"/>
              <w:marTop w:val="0"/>
              <w:marBottom w:val="0"/>
              <w:divBdr>
                <w:top w:val="none" w:sz="0" w:space="0" w:color="auto"/>
                <w:left w:val="none" w:sz="0" w:space="0" w:color="auto"/>
                <w:bottom w:val="none" w:sz="0" w:space="0" w:color="auto"/>
                <w:right w:val="none" w:sz="0" w:space="0" w:color="auto"/>
              </w:divBdr>
            </w:div>
            <w:div w:id="1996376005">
              <w:marLeft w:val="0"/>
              <w:marRight w:val="0"/>
              <w:marTop w:val="0"/>
              <w:marBottom w:val="0"/>
              <w:divBdr>
                <w:top w:val="none" w:sz="0" w:space="0" w:color="auto"/>
                <w:left w:val="none" w:sz="0" w:space="0" w:color="auto"/>
                <w:bottom w:val="none" w:sz="0" w:space="0" w:color="auto"/>
                <w:right w:val="none" w:sz="0" w:space="0" w:color="auto"/>
              </w:divBdr>
            </w:div>
            <w:div w:id="1609846867">
              <w:marLeft w:val="0"/>
              <w:marRight w:val="0"/>
              <w:marTop w:val="0"/>
              <w:marBottom w:val="0"/>
              <w:divBdr>
                <w:top w:val="none" w:sz="0" w:space="0" w:color="auto"/>
                <w:left w:val="none" w:sz="0" w:space="0" w:color="auto"/>
                <w:bottom w:val="none" w:sz="0" w:space="0" w:color="auto"/>
                <w:right w:val="none" w:sz="0" w:space="0" w:color="auto"/>
              </w:divBdr>
            </w:div>
            <w:div w:id="405998798">
              <w:marLeft w:val="0"/>
              <w:marRight w:val="0"/>
              <w:marTop w:val="0"/>
              <w:marBottom w:val="0"/>
              <w:divBdr>
                <w:top w:val="none" w:sz="0" w:space="0" w:color="auto"/>
                <w:left w:val="none" w:sz="0" w:space="0" w:color="auto"/>
                <w:bottom w:val="none" w:sz="0" w:space="0" w:color="auto"/>
                <w:right w:val="none" w:sz="0" w:space="0" w:color="auto"/>
              </w:divBdr>
            </w:div>
            <w:div w:id="1246694241">
              <w:marLeft w:val="0"/>
              <w:marRight w:val="0"/>
              <w:marTop w:val="0"/>
              <w:marBottom w:val="0"/>
              <w:divBdr>
                <w:top w:val="none" w:sz="0" w:space="0" w:color="auto"/>
                <w:left w:val="none" w:sz="0" w:space="0" w:color="auto"/>
                <w:bottom w:val="none" w:sz="0" w:space="0" w:color="auto"/>
                <w:right w:val="none" w:sz="0" w:space="0" w:color="auto"/>
              </w:divBdr>
            </w:div>
            <w:div w:id="244654777">
              <w:marLeft w:val="0"/>
              <w:marRight w:val="0"/>
              <w:marTop w:val="0"/>
              <w:marBottom w:val="0"/>
              <w:divBdr>
                <w:top w:val="none" w:sz="0" w:space="0" w:color="auto"/>
                <w:left w:val="none" w:sz="0" w:space="0" w:color="auto"/>
                <w:bottom w:val="none" w:sz="0" w:space="0" w:color="auto"/>
                <w:right w:val="none" w:sz="0" w:space="0" w:color="auto"/>
              </w:divBdr>
            </w:div>
            <w:div w:id="798494998">
              <w:marLeft w:val="0"/>
              <w:marRight w:val="0"/>
              <w:marTop w:val="0"/>
              <w:marBottom w:val="0"/>
              <w:divBdr>
                <w:top w:val="none" w:sz="0" w:space="0" w:color="auto"/>
                <w:left w:val="none" w:sz="0" w:space="0" w:color="auto"/>
                <w:bottom w:val="none" w:sz="0" w:space="0" w:color="auto"/>
                <w:right w:val="none" w:sz="0" w:space="0" w:color="auto"/>
              </w:divBdr>
            </w:div>
            <w:div w:id="381944798">
              <w:marLeft w:val="0"/>
              <w:marRight w:val="0"/>
              <w:marTop w:val="0"/>
              <w:marBottom w:val="0"/>
              <w:divBdr>
                <w:top w:val="none" w:sz="0" w:space="0" w:color="auto"/>
                <w:left w:val="none" w:sz="0" w:space="0" w:color="auto"/>
                <w:bottom w:val="none" w:sz="0" w:space="0" w:color="auto"/>
                <w:right w:val="none" w:sz="0" w:space="0" w:color="auto"/>
              </w:divBdr>
            </w:div>
            <w:div w:id="1876648596">
              <w:marLeft w:val="0"/>
              <w:marRight w:val="0"/>
              <w:marTop w:val="0"/>
              <w:marBottom w:val="0"/>
              <w:divBdr>
                <w:top w:val="none" w:sz="0" w:space="0" w:color="auto"/>
                <w:left w:val="none" w:sz="0" w:space="0" w:color="auto"/>
                <w:bottom w:val="none" w:sz="0" w:space="0" w:color="auto"/>
                <w:right w:val="none" w:sz="0" w:space="0" w:color="auto"/>
              </w:divBdr>
            </w:div>
            <w:div w:id="1968856467">
              <w:marLeft w:val="0"/>
              <w:marRight w:val="0"/>
              <w:marTop w:val="0"/>
              <w:marBottom w:val="0"/>
              <w:divBdr>
                <w:top w:val="none" w:sz="0" w:space="0" w:color="auto"/>
                <w:left w:val="none" w:sz="0" w:space="0" w:color="auto"/>
                <w:bottom w:val="none" w:sz="0" w:space="0" w:color="auto"/>
                <w:right w:val="none" w:sz="0" w:space="0" w:color="auto"/>
              </w:divBdr>
            </w:div>
            <w:div w:id="85460631">
              <w:marLeft w:val="0"/>
              <w:marRight w:val="0"/>
              <w:marTop w:val="0"/>
              <w:marBottom w:val="0"/>
              <w:divBdr>
                <w:top w:val="none" w:sz="0" w:space="0" w:color="auto"/>
                <w:left w:val="none" w:sz="0" w:space="0" w:color="auto"/>
                <w:bottom w:val="none" w:sz="0" w:space="0" w:color="auto"/>
                <w:right w:val="none" w:sz="0" w:space="0" w:color="auto"/>
              </w:divBdr>
            </w:div>
            <w:div w:id="1517885929">
              <w:marLeft w:val="0"/>
              <w:marRight w:val="0"/>
              <w:marTop w:val="0"/>
              <w:marBottom w:val="0"/>
              <w:divBdr>
                <w:top w:val="none" w:sz="0" w:space="0" w:color="auto"/>
                <w:left w:val="none" w:sz="0" w:space="0" w:color="auto"/>
                <w:bottom w:val="none" w:sz="0" w:space="0" w:color="auto"/>
                <w:right w:val="none" w:sz="0" w:space="0" w:color="auto"/>
              </w:divBdr>
            </w:div>
            <w:div w:id="23285448">
              <w:marLeft w:val="0"/>
              <w:marRight w:val="0"/>
              <w:marTop w:val="0"/>
              <w:marBottom w:val="0"/>
              <w:divBdr>
                <w:top w:val="none" w:sz="0" w:space="0" w:color="auto"/>
                <w:left w:val="none" w:sz="0" w:space="0" w:color="auto"/>
                <w:bottom w:val="none" w:sz="0" w:space="0" w:color="auto"/>
                <w:right w:val="none" w:sz="0" w:space="0" w:color="auto"/>
              </w:divBdr>
            </w:div>
            <w:div w:id="1967810935">
              <w:marLeft w:val="0"/>
              <w:marRight w:val="0"/>
              <w:marTop w:val="0"/>
              <w:marBottom w:val="0"/>
              <w:divBdr>
                <w:top w:val="none" w:sz="0" w:space="0" w:color="auto"/>
                <w:left w:val="none" w:sz="0" w:space="0" w:color="auto"/>
                <w:bottom w:val="none" w:sz="0" w:space="0" w:color="auto"/>
                <w:right w:val="none" w:sz="0" w:space="0" w:color="auto"/>
              </w:divBdr>
            </w:div>
            <w:div w:id="600407345">
              <w:marLeft w:val="0"/>
              <w:marRight w:val="0"/>
              <w:marTop w:val="0"/>
              <w:marBottom w:val="0"/>
              <w:divBdr>
                <w:top w:val="none" w:sz="0" w:space="0" w:color="auto"/>
                <w:left w:val="none" w:sz="0" w:space="0" w:color="auto"/>
                <w:bottom w:val="none" w:sz="0" w:space="0" w:color="auto"/>
                <w:right w:val="none" w:sz="0" w:space="0" w:color="auto"/>
              </w:divBdr>
            </w:div>
            <w:div w:id="1667703655">
              <w:marLeft w:val="0"/>
              <w:marRight w:val="0"/>
              <w:marTop w:val="0"/>
              <w:marBottom w:val="0"/>
              <w:divBdr>
                <w:top w:val="none" w:sz="0" w:space="0" w:color="auto"/>
                <w:left w:val="none" w:sz="0" w:space="0" w:color="auto"/>
                <w:bottom w:val="none" w:sz="0" w:space="0" w:color="auto"/>
                <w:right w:val="none" w:sz="0" w:space="0" w:color="auto"/>
              </w:divBdr>
            </w:div>
            <w:div w:id="1251163467">
              <w:marLeft w:val="0"/>
              <w:marRight w:val="0"/>
              <w:marTop w:val="0"/>
              <w:marBottom w:val="0"/>
              <w:divBdr>
                <w:top w:val="none" w:sz="0" w:space="0" w:color="auto"/>
                <w:left w:val="none" w:sz="0" w:space="0" w:color="auto"/>
                <w:bottom w:val="none" w:sz="0" w:space="0" w:color="auto"/>
                <w:right w:val="none" w:sz="0" w:space="0" w:color="auto"/>
              </w:divBdr>
            </w:div>
            <w:div w:id="269823247">
              <w:marLeft w:val="0"/>
              <w:marRight w:val="0"/>
              <w:marTop w:val="0"/>
              <w:marBottom w:val="0"/>
              <w:divBdr>
                <w:top w:val="none" w:sz="0" w:space="0" w:color="auto"/>
                <w:left w:val="none" w:sz="0" w:space="0" w:color="auto"/>
                <w:bottom w:val="none" w:sz="0" w:space="0" w:color="auto"/>
                <w:right w:val="none" w:sz="0" w:space="0" w:color="auto"/>
              </w:divBdr>
            </w:div>
            <w:div w:id="747387633">
              <w:marLeft w:val="0"/>
              <w:marRight w:val="0"/>
              <w:marTop w:val="0"/>
              <w:marBottom w:val="0"/>
              <w:divBdr>
                <w:top w:val="none" w:sz="0" w:space="0" w:color="auto"/>
                <w:left w:val="none" w:sz="0" w:space="0" w:color="auto"/>
                <w:bottom w:val="none" w:sz="0" w:space="0" w:color="auto"/>
                <w:right w:val="none" w:sz="0" w:space="0" w:color="auto"/>
              </w:divBdr>
            </w:div>
            <w:div w:id="1356804585">
              <w:marLeft w:val="0"/>
              <w:marRight w:val="0"/>
              <w:marTop w:val="0"/>
              <w:marBottom w:val="0"/>
              <w:divBdr>
                <w:top w:val="none" w:sz="0" w:space="0" w:color="auto"/>
                <w:left w:val="none" w:sz="0" w:space="0" w:color="auto"/>
                <w:bottom w:val="none" w:sz="0" w:space="0" w:color="auto"/>
                <w:right w:val="none" w:sz="0" w:space="0" w:color="auto"/>
              </w:divBdr>
            </w:div>
            <w:div w:id="1395425093">
              <w:marLeft w:val="0"/>
              <w:marRight w:val="0"/>
              <w:marTop w:val="0"/>
              <w:marBottom w:val="0"/>
              <w:divBdr>
                <w:top w:val="none" w:sz="0" w:space="0" w:color="auto"/>
                <w:left w:val="none" w:sz="0" w:space="0" w:color="auto"/>
                <w:bottom w:val="none" w:sz="0" w:space="0" w:color="auto"/>
                <w:right w:val="none" w:sz="0" w:space="0" w:color="auto"/>
              </w:divBdr>
            </w:div>
            <w:div w:id="992172698">
              <w:marLeft w:val="0"/>
              <w:marRight w:val="0"/>
              <w:marTop w:val="0"/>
              <w:marBottom w:val="0"/>
              <w:divBdr>
                <w:top w:val="none" w:sz="0" w:space="0" w:color="auto"/>
                <w:left w:val="none" w:sz="0" w:space="0" w:color="auto"/>
                <w:bottom w:val="none" w:sz="0" w:space="0" w:color="auto"/>
                <w:right w:val="none" w:sz="0" w:space="0" w:color="auto"/>
              </w:divBdr>
            </w:div>
            <w:div w:id="1674258355">
              <w:marLeft w:val="0"/>
              <w:marRight w:val="0"/>
              <w:marTop w:val="0"/>
              <w:marBottom w:val="0"/>
              <w:divBdr>
                <w:top w:val="none" w:sz="0" w:space="0" w:color="auto"/>
                <w:left w:val="none" w:sz="0" w:space="0" w:color="auto"/>
                <w:bottom w:val="none" w:sz="0" w:space="0" w:color="auto"/>
                <w:right w:val="none" w:sz="0" w:space="0" w:color="auto"/>
              </w:divBdr>
            </w:div>
            <w:div w:id="446436787">
              <w:marLeft w:val="0"/>
              <w:marRight w:val="0"/>
              <w:marTop w:val="0"/>
              <w:marBottom w:val="0"/>
              <w:divBdr>
                <w:top w:val="none" w:sz="0" w:space="0" w:color="auto"/>
                <w:left w:val="none" w:sz="0" w:space="0" w:color="auto"/>
                <w:bottom w:val="none" w:sz="0" w:space="0" w:color="auto"/>
                <w:right w:val="none" w:sz="0" w:space="0" w:color="auto"/>
              </w:divBdr>
            </w:div>
            <w:div w:id="316765190">
              <w:marLeft w:val="0"/>
              <w:marRight w:val="0"/>
              <w:marTop w:val="0"/>
              <w:marBottom w:val="0"/>
              <w:divBdr>
                <w:top w:val="none" w:sz="0" w:space="0" w:color="auto"/>
                <w:left w:val="none" w:sz="0" w:space="0" w:color="auto"/>
                <w:bottom w:val="none" w:sz="0" w:space="0" w:color="auto"/>
                <w:right w:val="none" w:sz="0" w:space="0" w:color="auto"/>
              </w:divBdr>
            </w:div>
            <w:div w:id="1138837270">
              <w:marLeft w:val="0"/>
              <w:marRight w:val="0"/>
              <w:marTop w:val="0"/>
              <w:marBottom w:val="0"/>
              <w:divBdr>
                <w:top w:val="none" w:sz="0" w:space="0" w:color="auto"/>
                <w:left w:val="none" w:sz="0" w:space="0" w:color="auto"/>
                <w:bottom w:val="none" w:sz="0" w:space="0" w:color="auto"/>
                <w:right w:val="none" w:sz="0" w:space="0" w:color="auto"/>
              </w:divBdr>
            </w:div>
            <w:div w:id="1168060523">
              <w:marLeft w:val="0"/>
              <w:marRight w:val="0"/>
              <w:marTop w:val="0"/>
              <w:marBottom w:val="0"/>
              <w:divBdr>
                <w:top w:val="none" w:sz="0" w:space="0" w:color="auto"/>
                <w:left w:val="none" w:sz="0" w:space="0" w:color="auto"/>
                <w:bottom w:val="none" w:sz="0" w:space="0" w:color="auto"/>
                <w:right w:val="none" w:sz="0" w:space="0" w:color="auto"/>
              </w:divBdr>
            </w:div>
            <w:div w:id="245769750">
              <w:marLeft w:val="0"/>
              <w:marRight w:val="0"/>
              <w:marTop w:val="0"/>
              <w:marBottom w:val="0"/>
              <w:divBdr>
                <w:top w:val="none" w:sz="0" w:space="0" w:color="auto"/>
                <w:left w:val="none" w:sz="0" w:space="0" w:color="auto"/>
                <w:bottom w:val="none" w:sz="0" w:space="0" w:color="auto"/>
                <w:right w:val="none" w:sz="0" w:space="0" w:color="auto"/>
              </w:divBdr>
            </w:div>
            <w:div w:id="663968596">
              <w:marLeft w:val="0"/>
              <w:marRight w:val="0"/>
              <w:marTop w:val="0"/>
              <w:marBottom w:val="0"/>
              <w:divBdr>
                <w:top w:val="none" w:sz="0" w:space="0" w:color="auto"/>
                <w:left w:val="none" w:sz="0" w:space="0" w:color="auto"/>
                <w:bottom w:val="none" w:sz="0" w:space="0" w:color="auto"/>
                <w:right w:val="none" w:sz="0" w:space="0" w:color="auto"/>
              </w:divBdr>
            </w:div>
            <w:div w:id="983776402">
              <w:marLeft w:val="0"/>
              <w:marRight w:val="0"/>
              <w:marTop w:val="0"/>
              <w:marBottom w:val="0"/>
              <w:divBdr>
                <w:top w:val="none" w:sz="0" w:space="0" w:color="auto"/>
                <w:left w:val="none" w:sz="0" w:space="0" w:color="auto"/>
                <w:bottom w:val="none" w:sz="0" w:space="0" w:color="auto"/>
                <w:right w:val="none" w:sz="0" w:space="0" w:color="auto"/>
              </w:divBdr>
            </w:div>
            <w:div w:id="891118981">
              <w:marLeft w:val="0"/>
              <w:marRight w:val="0"/>
              <w:marTop w:val="0"/>
              <w:marBottom w:val="0"/>
              <w:divBdr>
                <w:top w:val="none" w:sz="0" w:space="0" w:color="auto"/>
                <w:left w:val="none" w:sz="0" w:space="0" w:color="auto"/>
                <w:bottom w:val="none" w:sz="0" w:space="0" w:color="auto"/>
                <w:right w:val="none" w:sz="0" w:space="0" w:color="auto"/>
              </w:divBdr>
            </w:div>
            <w:div w:id="1250499465">
              <w:marLeft w:val="0"/>
              <w:marRight w:val="0"/>
              <w:marTop w:val="0"/>
              <w:marBottom w:val="0"/>
              <w:divBdr>
                <w:top w:val="none" w:sz="0" w:space="0" w:color="auto"/>
                <w:left w:val="none" w:sz="0" w:space="0" w:color="auto"/>
                <w:bottom w:val="none" w:sz="0" w:space="0" w:color="auto"/>
                <w:right w:val="none" w:sz="0" w:space="0" w:color="auto"/>
              </w:divBdr>
            </w:div>
            <w:div w:id="1633637732">
              <w:marLeft w:val="0"/>
              <w:marRight w:val="0"/>
              <w:marTop w:val="0"/>
              <w:marBottom w:val="0"/>
              <w:divBdr>
                <w:top w:val="none" w:sz="0" w:space="0" w:color="auto"/>
                <w:left w:val="none" w:sz="0" w:space="0" w:color="auto"/>
                <w:bottom w:val="none" w:sz="0" w:space="0" w:color="auto"/>
                <w:right w:val="none" w:sz="0" w:space="0" w:color="auto"/>
              </w:divBdr>
            </w:div>
            <w:div w:id="185800092">
              <w:marLeft w:val="0"/>
              <w:marRight w:val="0"/>
              <w:marTop w:val="0"/>
              <w:marBottom w:val="0"/>
              <w:divBdr>
                <w:top w:val="none" w:sz="0" w:space="0" w:color="auto"/>
                <w:left w:val="none" w:sz="0" w:space="0" w:color="auto"/>
                <w:bottom w:val="none" w:sz="0" w:space="0" w:color="auto"/>
                <w:right w:val="none" w:sz="0" w:space="0" w:color="auto"/>
              </w:divBdr>
            </w:div>
            <w:div w:id="362900465">
              <w:marLeft w:val="0"/>
              <w:marRight w:val="0"/>
              <w:marTop w:val="0"/>
              <w:marBottom w:val="0"/>
              <w:divBdr>
                <w:top w:val="none" w:sz="0" w:space="0" w:color="auto"/>
                <w:left w:val="none" w:sz="0" w:space="0" w:color="auto"/>
                <w:bottom w:val="none" w:sz="0" w:space="0" w:color="auto"/>
                <w:right w:val="none" w:sz="0" w:space="0" w:color="auto"/>
              </w:divBdr>
            </w:div>
            <w:div w:id="687097397">
              <w:marLeft w:val="0"/>
              <w:marRight w:val="0"/>
              <w:marTop w:val="0"/>
              <w:marBottom w:val="0"/>
              <w:divBdr>
                <w:top w:val="none" w:sz="0" w:space="0" w:color="auto"/>
                <w:left w:val="none" w:sz="0" w:space="0" w:color="auto"/>
                <w:bottom w:val="none" w:sz="0" w:space="0" w:color="auto"/>
                <w:right w:val="none" w:sz="0" w:space="0" w:color="auto"/>
              </w:divBdr>
            </w:div>
            <w:div w:id="1912621285">
              <w:marLeft w:val="0"/>
              <w:marRight w:val="0"/>
              <w:marTop w:val="0"/>
              <w:marBottom w:val="0"/>
              <w:divBdr>
                <w:top w:val="none" w:sz="0" w:space="0" w:color="auto"/>
                <w:left w:val="none" w:sz="0" w:space="0" w:color="auto"/>
                <w:bottom w:val="none" w:sz="0" w:space="0" w:color="auto"/>
                <w:right w:val="none" w:sz="0" w:space="0" w:color="auto"/>
              </w:divBdr>
            </w:div>
            <w:div w:id="115375129">
              <w:marLeft w:val="0"/>
              <w:marRight w:val="0"/>
              <w:marTop w:val="0"/>
              <w:marBottom w:val="0"/>
              <w:divBdr>
                <w:top w:val="none" w:sz="0" w:space="0" w:color="auto"/>
                <w:left w:val="none" w:sz="0" w:space="0" w:color="auto"/>
                <w:bottom w:val="none" w:sz="0" w:space="0" w:color="auto"/>
                <w:right w:val="none" w:sz="0" w:space="0" w:color="auto"/>
              </w:divBdr>
            </w:div>
            <w:div w:id="19011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202038">
      <w:bodyDiv w:val="1"/>
      <w:marLeft w:val="0"/>
      <w:marRight w:val="0"/>
      <w:marTop w:val="0"/>
      <w:marBottom w:val="0"/>
      <w:divBdr>
        <w:top w:val="none" w:sz="0" w:space="0" w:color="auto"/>
        <w:left w:val="none" w:sz="0" w:space="0" w:color="auto"/>
        <w:bottom w:val="none" w:sz="0" w:space="0" w:color="auto"/>
        <w:right w:val="none" w:sz="0" w:space="0" w:color="auto"/>
      </w:divBdr>
    </w:div>
    <w:div w:id="1314335810">
      <w:bodyDiv w:val="1"/>
      <w:marLeft w:val="0"/>
      <w:marRight w:val="0"/>
      <w:marTop w:val="0"/>
      <w:marBottom w:val="0"/>
      <w:divBdr>
        <w:top w:val="none" w:sz="0" w:space="0" w:color="auto"/>
        <w:left w:val="none" w:sz="0" w:space="0" w:color="auto"/>
        <w:bottom w:val="none" w:sz="0" w:space="0" w:color="auto"/>
        <w:right w:val="none" w:sz="0" w:space="0" w:color="auto"/>
      </w:divBdr>
    </w:div>
    <w:div w:id="1362515113">
      <w:bodyDiv w:val="1"/>
      <w:marLeft w:val="0"/>
      <w:marRight w:val="0"/>
      <w:marTop w:val="0"/>
      <w:marBottom w:val="0"/>
      <w:divBdr>
        <w:top w:val="none" w:sz="0" w:space="0" w:color="auto"/>
        <w:left w:val="none" w:sz="0" w:space="0" w:color="auto"/>
        <w:bottom w:val="none" w:sz="0" w:space="0" w:color="auto"/>
        <w:right w:val="none" w:sz="0" w:space="0" w:color="auto"/>
      </w:divBdr>
    </w:div>
    <w:div w:id="1421180110">
      <w:bodyDiv w:val="1"/>
      <w:marLeft w:val="0"/>
      <w:marRight w:val="0"/>
      <w:marTop w:val="0"/>
      <w:marBottom w:val="0"/>
      <w:divBdr>
        <w:top w:val="none" w:sz="0" w:space="0" w:color="auto"/>
        <w:left w:val="none" w:sz="0" w:space="0" w:color="auto"/>
        <w:bottom w:val="none" w:sz="0" w:space="0" w:color="auto"/>
        <w:right w:val="none" w:sz="0" w:space="0" w:color="auto"/>
      </w:divBdr>
    </w:div>
    <w:div w:id="1508978980">
      <w:bodyDiv w:val="1"/>
      <w:marLeft w:val="0"/>
      <w:marRight w:val="0"/>
      <w:marTop w:val="0"/>
      <w:marBottom w:val="0"/>
      <w:divBdr>
        <w:top w:val="none" w:sz="0" w:space="0" w:color="auto"/>
        <w:left w:val="none" w:sz="0" w:space="0" w:color="auto"/>
        <w:bottom w:val="none" w:sz="0" w:space="0" w:color="auto"/>
        <w:right w:val="none" w:sz="0" w:space="0" w:color="auto"/>
      </w:divBdr>
    </w:div>
    <w:div w:id="1519734198">
      <w:bodyDiv w:val="1"/>
      <w:marLeft w:val="0"/>
      <w:marRight w:val="0"/>
      <w:marTop w:val="0"/>
      <w:marBottom w:val="0"/>
      <w:divBdr>
        <w:top w:val="none" w:sz="0" w:space="0" w:color="auto"/>
        <w:left w:val="none" w:sz="0" w:space="0" w:color="auto"/>
        <w:bottom w:val="none" w:sz="0" w:space="0" w:color="auto"/>
        <w:right w:val="none" w:sz="0" w:space="0" w:color="auto"/>
      </w:divBdr>
    </w:div>
    <w:div w:id="1579485358">
      <w:bodyDiv w:val="1"/>
      <w:marLeft w:val="0"/>
      <w:marRight w:val="0"/>
      <w:marTop w:val="0"/>
      <w:marBottom w:val="0"/>
      <w:divBdr>
        <w:top w:val="none" w:sz="0" w:space="0" w:color="auto"/>
        <w:left w:val="none" w:sz="0" w:space="0" w:color="auto"/>
        <w:bottom w:val="none" w:sz="0" w:space="0" w:color="auto"/>
        <w:right w:val="none" w:sz="0" w:space="0" w:color="auto"/>
      </w:divBdr>
      <w:divsChild>
        <w:div w:id="1278440769">
          <w:marLeft w:val="0"/>
          <w:marRight w:val="0"/>
          <w:marTop w:val="0"/>
          <w:marBottom w:val="0"/>
          <w:divBdr>
            <w:top w:val="none" w:sz="0" w:space="0" w:color="auto"/>
            <w:left w:val="none" w:sz="0" w:space="0" w:color="auto"/>
            <w:bottom w:val="none" w:sz="0" w:space="0" w:color="auto"/>
            <w:right w:val="none" w:sz="0" w:space="0" w:color="auto"/>
          </w:divBdr>
          <w:divsChild>
            <w:div w:id="1302231091">
              <w:marLeft w:val="0"/>
              <w:marRight w:val="0"/>
              <w:marTop w:val="0"/>
              <w:marBottom w:val="0"/>
              <w:divBdr>
                <w:top w:val="none" w:sz="0" w:space="0" w:color="auto"/>
                <w:left w:val="none" w:sz="0" w:space="0" w:color="auto"/>
                <w:bottom w:val="none" w:sz="0" w:space="0" w:color="auto"/>
                <w:right w:val="none" w:sz="0" w:space="0" w:color="auto"/>
              </w:divBdr>
            </w:div>
            <w:div w:id="1543132471">
              <w:marLeft w:val="0"/>
              <w:marRight w:val="0"/>
              <w:marTop w:val="0"/>
              <w:marBottom w:val="0"/>
              <w:divBdr>
                <w:top w:val="none" w:sz="0" w:space="0" w:color="auto"/>
                <w:left w:val="none" w:sz="0" w:space="0" w:color="auto"/>
                <w:bottom w:val="none" w:sz="0" w:space="0" w:color="auto"/>
                <w:right w:val="none" w:sz="0" w:space="0" w:color="auto"/>
              </w:divBdr>
            </w:div>
            <w:div w:id="917373690">
              <w:marLeft w:val="0"/>
              <w:marRight w:val="0"/>
              <w:marTop w:val="0"/>
              <w:marBottom w:val="0"/>
              <w:divBdr>
                <w:top w:val="none" w:sz="0" w:space="0" w:color="auto"/>
                <w:left w:val="none" w:sz="0" w:space="0" w:color="auto"/>
                <w:bottom w:val="none" w:sz="0" w:space="0" w:color="auto"/>
                <w:right w:val="none" w:sz="0" w:space="0" w:color="auto"/>
              </w:divBdr>
            </w:div>
            <w:div w:id="1067070582">
              <w:marLeft w:val="0"/>
              <w:marRight w:val="0"/>
              <w:marTop w:val="0"/>
              <w:marBottom w:val="0"/>
              <w:divBdr>
                <w:top w:val="none" w:sz="0" w:space="0" w:color="auto"/>
                <w:left w:val="none" w:sz="0" w:space="0" w:color="auto"/>
                <w:bottom w:val="none" w:sz="0" w:space="0" w:color="auto"/>
                <w:right w:val="none" w:sz="0" w:space="0" w:color="auto"/>
              </w:divBdr>
            </w:div>
            <w:div w:id="634262914">
              <w:marLeft w:val="0"/>
              <w:marRight w:val="0"/>
              <w:marTop w:val="0"/>
              <w:marBottom w:val="0"/>
              <w:divBdr>
                <w:top w:val="none" w:sz="0" w:space="0" w:color="auto"/>
                <w:left w:val="none" w:sz="0" w:space="0" w:color="auto"/>
                <w:bottom w:val="none" w:sz="0" w:space="0" w:color="auto"/>
                <w:right w:val="none" w:sz="0" w:space="0" w:color="auto"/>
              </w:divBdr>
            </w:div>
            <w:div w:id="501090110">
              <w:marLeft w:val="0"/>
              <w:marRight w:val="0"/>
              <w:marTop w:val="0"/>
              <w:marBottom w:val="0"/>
              <w:divBdr>
                <w:top w:val="none" w:sz="0" w:space="0" w:color="auto"/>
                <w:left w:val="none" w:sz="0" w:space="0" w:color="auto"/>
                <w:bottom w:val="none" w:sz="0" w:space="0" w:color="auto"/>
                <w:right w:val="none" w:sz="0" w:space="0" w:color="auto"/>
              </w:divBdr>
            </w:div>
            <w:div w:id="1462770233">
              <w:marLeft w:val="0"/>
              <w:marRight w:val="0"/>
              <w:marTop w:val="0"/>
              <w:marBottom w:val="0"/>
              <w:divBdr>
                <w:top w:val="none" w:sz="0" w:space="0" w:color="auto"/>
                <w:left w:val="none" w:sz="0" w:space="0" w:color="auto"/>
                <w:bottom w:val="none" w:sz="0" w:space="0" w:color="auto"/>
                <w:right w:val="none" w:sz="0" w:space="0" w:color="auto"/>
              </w:divBdr>
            </w:div>
            <w:div w:id="285236662">
              <w:marLeft w:val="0"/>
              <w:marRight w:val="0"/>
              <w:marTop w:val="0"/>
              <w:marBottom w:val="0"/>
              <w:divBdr>
                <w:top w:val="none" w:sz="0" w:space="0" w:color="auto"/>
                <w:left w:val="none" w:sz="0" w:space="0" w:color="auto"/>
                <w:bottom w:val="none" w:sz="0" w:space="0" w:color="auto"/>
                <w:right w:val="none" w:sz="0" w:space="0" w:color="auto"/>
              </w:divBdr>
            </w:div>
            <w:div w:id="1100174386">
              <w:marLeft w:val="0"/>
              <w:marRight w:val="0"/>
              <w:marTop w:val="0"/>
              <w:marBottom w:val="0"/>
              <w:divBdr>
                <w:top w:val="none" w:sz="0" w:space="0" w:color="auto"/>
                <w:left w:val="none" w:sz="0" w:space="0" w:color="auto"/>
                <w:bottom w:val="none" w:sz="0" w:space="0" w:color="auto"/>
                <w:right w:val="none" w:sz="0" w:space="0" w:color="auto"/>
              </w:divBdr>
            </w:div>
            <w:div w:id="661155530">
              <w:marLeft w:val="0"/>
              <w:marRight w:val="0"/>
              <w:marTop w:val="0"/>
              <w:marBottom w:val="0"/>
              <w:divBdr>
                <w:top w:val="none" w:sz="0" w:space="0" w:color="auto"/>
                <w:left w:val="none" w:sz="0" w:space="0" w:color="auto"/>
                <w:bottom w:val="none" w:sz="0" w:space="0" w:color="auto"/>
                <w:right w:val="none" w:sz="0" w:space="0" w:color="auto"/>
              </w:divBdr>
            </w:div>
            <w:div w:id="1539006390">
              <w:marLeft w:val="0"/>
              <w:marRight w:val="0"/>
              <w:marTop w:val="0"/>
              <w:marBottom w:val="0"/>
              <w:divBdr>
                <w:top w:val="none" w:sz="0" w:space="0" w:color="auto"/>
                <w:left w:val="none" w:sz="0" w:space="0" w:color="auto"/>
                <w:bottom w:val="none" w:sz="0" w:space="0" w:color="auto"/>
                <w:right w:val="none" w:sz="0" w:space="0" w:color="auto"/>
              </w:divBdr>
            </w:div>
            <w:div w:id="1851798748">
              <w:marLeft w:val="0"/>
              <w:marRight w:val="0"/>
              <w:marTop w:val="0"/>
              <w:marBottom w:val="0"/>
              <w:divBdr>
                <w:top w:val="none" w:sz="0" w:space="0" w:color="auto"/>
                <w:left w:val="none" w:sz="0" w:space="0" w:color="auto"/>
                <w:bottom w:val="none" w:sz="0" w:space="0" w:color="auto"/>
                <w:right w:val="none" w:sz="0" w:space="0" w:color="auto"/>
              </w:divBdr>
            </w:div>
            <w:div w:id="2022126598">
              <w:marLeft w:val="0"/>
              <w:marRight w:val="0"/>
              <w:marTop w:val="0"/>
              <w:marBottom w:val="0"/>
              <w:divBdr>
                <w:top w:val="none" w:sz="0" w:space="0" w:color="auto"/>
                <w:left w:val="none" w:sz="0" w:space="0" w:color="auto"/>
                <w:bottom w:val="none" w:sz="0" w:space="0" w:color="auto"/>
                <w:right w:val="none" w:sz="0" w:space="0" w:color="auto"/>
              </w:divBdr>
            </w:div>
            <w:div w:id="1389766804">
              <w:marLeft w:val="0"/>
              <w:marRight w:val="0"/>
              <w:marTop w:val="0"/>
              <w:marBottom w:val="0"/>
              <w:divBdr>
                <w:top w:val="none" w:sz="0" w:space="0" w:color="auto"/>
                <w:left w:val="none" w:sz="0" w:space="0" w:color="auto"/>
                <w:bottom w:val="none" w:sz="0" w:space="0" w:color="auto"/>
                <w:right w:val="none" w:sz="0" w:space="0" w:color="auto"/>
              </w:divBdr>
            </w:div>
            <w:div w:id="1088767217">
              <w:marLeft w:val="0"/>
              <w:marRight w:val="0"/>
              <w:marTop w:val="0"/>
              <w:marBottom w:val="0"/>
              <w:divBdr>
                <w:top w:val="none" w:sz="0" w:space="0" w:color="auto"/>
                <w:left w:val="none" w:sz="0" w:space="0" w:color="auto"/>
                <w:bottom w:val="none" w:sz="0" w:space="0" w:color="auto"/>
                <w:right w:val="none" w:sz="0" w:space="0" w:color="auto"/>
              </w:divBdr>
            </w:div>
            <w:div w:id="1763139474">
              <w:marLeft w:val="0"/>
              <w:marRight w:val="0"/>
              <w:marTop w:val="0"/>
              <w:marBottom w:val="0"/>
              <w:divBdr>
                <w:top w:val="none" w:sz="0" w:space="0" w:color="auto"/>
                <w:left w:val="none" w:sz="0" w:space="0" w:color="auto"/>
                <w:bottom w:val="none" w:sz="0" w:space="0" w:color="auto"/>
                <w:right w:val="none" w:sz="0" w:space="0" w:color="auto"/>
              </w:divBdr>
            </w:div>
            <w:div w:id="146021619">
              <w:marLeft w:val="0"/>
              <w:marRight w:val="0"/>
              <w:marTop w:val="0"/>
              <w:marBottom w:val="0"/>
              <w:divBdr>
                <w:top w:val="none" w:sz="0" w:space="0" w:color="auto"/>
                <w:left w:val="none" w:sz="0" w:space="0" w:color="auto"/>
                <w:bottom w:val="none" w:sz="0" w:space="0" w:color="auto"/>
                <w:right w:val="none" w:sz="0" w:space="0" w:color="auto"/>
              </w:divBdr>
            </w:div>
            <w:div w:id="972905254">
              <w:marLeft w:val="0"/>
              <w:marRight w:val="0"/>
              <w:marTop w:val="0"/>
              <w:marBottom w:val="0"/>
              <w:divBdr>
                <w:top w:val="none" w:sz="0" w:space="0" w:color="auto"/>
                <w:left w:val="none" w:sz="0" w:space="0" w:color="auto"/>
                <w:bottom w:val="none" w:sz="0" w:space="0" w:color="auto"/>
                <w:right w:val="none" w:sz="0" w:space="0" w:color="auto"/>
              </w:divBdr>
            </w:div>
            <w:div w:id="1597714474">
              <w:marLeft w:val="0"/>
              <w:marRight w:val="0"/>
              <w:marTop w:val="0"/>
              <w:marBottom w:val="0"/>
              <w:divBdr>
                <w:top w:val="none" w:sz="0" w:space="0" w:color="auto"/>
                <w:left w:val="none" w:sz="0" w:space="0" w:color="auto"/>
                <w:bottom w:val="none" w:sz="0" w:space="0" w:color="auto"/>
                <w:right w:val="none" w:sz="0" w:space="0" w:color="auto"/>
              </w:divBdr>
            </w:div>
            <w:div w:id="1424037402">
              <w:marLeft w:val="0"/>
              <w:marRight w:val="0"/>
              <w:marTop w:val="0"/>
              <w:marBottom w:val="0"/>
              <w:divBdr>
                <w:top w:val="none" w:sz="0" w:space="0" w:color="auto"/>
                <w:left w:val="none" w:sz="0" w:space="0" w:color="auto"/>
                <w:bottom w:val="none" w:sz="0" w:space="0" w:color="auto"/>
                <w:right w:val="none" w:sz="0" w:space="0" w:color="auto"/>
              </w:divBdr>
            </w:div>
            <w:div w:id="1786729326">
              <w:marLeft w:val="0"/>
              <w:marRight w:val="0"/>
              <w:marTop w:val="0"/>
              <w:marBottom w:val="0"/>
              <w:divBdr>
                <w:top w:val="none" w:sz="0" w:space="0" w:color="auto"/>
                <w:left w:val="none" w:sz="0" w:space="0" w:color="auto"/>
                <w:bottom w:val="none" w:sz="0" w:space="0" w:color="auto"/>
                <w:right w:val="none" w:sz="0" w:space="0" w:color="auto"/>
              </w:divBdr>
            </w:div>
            <w:div w:id="1283879470">
              <w:marLeft w:val="0"/>
              <w:marRight w:val="0"/>
              <w:marTop w:val="0"/>
              <w:marBottom w:val="0"/>
              <w:divBdr>
                <w:top w:val="none" w:sz="0" w:space="0" w:color="auto"/>
                <w:left w:val="none" w:sz="0" w:space="0" w:color="auto"/>
                <w:bottom w:val="none" w:sz="0" w:space="0" w:color="auto"/>
                <w:right w:val="none" w:sz="0" w:space="0" w:color="auto"/>
              </w:divBdr>
            </w:div>
            <w:div w:id="1974093058">
              <w:marLeft w:val="0"/>
              <w:marRight w:val="0"/>
              <w:marTop w:val="0"/>
              <w:marBottom w:val="0"/>
              <w:divBdr>
                <w:top w:val="none" w:sz="0" w:space="0" w:color="auto"/>
                <w:left w:val="none" w:sz="0" w:space="0" w:color="auto"/>
                <w:bottom w:val="none" w:sz="0" w:space="0" w:color="auto"/>
                <w:right w:val="none" w:sz="0" w:space="0" w:color="auto"/>
              </w:divBdr>
            </w:div>
            <w:div w:id="1789356200">
              <w:marLeft w:val="0"/>
              <w:marRight w:val="0"/>
              <w:marTop w:val="0"/>
              <w:marBottom w:val="0"/>
              <w:divBdr>
                <w:top w:val="none" w:sz="0" w:space="0" w:color="auto"/>
                <w:left w:val="none" w:sz="0" w:space="0" w:color="auto"/>
                <w:bottom w:val="none" w:sz="0" w:space="0" w:color="auto"/>
                <w:right w:val="none" w:sz="0" w:space="0" w:color="auto"/>
              </w:divBdr>
            </w:div>
            <w:div w:id="244337840">
              <w:marLeft w:val="0"/>
              <w:marRight w:val="0"/>
              <w:marTop w:val="0"/>
              <w:marBottom w:val="0"/>
              <w:divBdr>
                <w:top w:val="none" w:sz="0" w:space="0" w:color="auto"/>
                <w:left w:val="none" w:sz="0" w:space="0" w:color="auto"/>
                <w:bottom w:val="none" w:sz="0" w:space="0" w:color="auto"/>
                <w:right w:val="none" w:sz="0" w:space="0" w:color="auto"/>
              </w:divBdr>
            </w:div>
            <w:div w:id="189727944">
              <w:marLeft w:val="0"/>
              <w:marRight w:val="0"/>
              <w:marTop w:val="0"/>
              <w:marBottom w:val="0"/>
              <w:divBdr>
                <w:top w:val="none" w:sz="0" w:space="0" w:color="auto"/>
                <w:left w:val="none" w:sz="0" w:space="0" w:color="auto"/>
                <w:bottom w:val="none" w:sz="0" w:space="0" w:color="auto"/>
                <w:right w:val="none" w:sz="0" w:space="0" w:color="auto"/>
              </w:divBdr>
            </w:div>
            <w:div w:id="1753968779">
              <w:marLeft w:val="0"/>
              <w:marRight w:val="0"/>
              <w:marTop w:val="0"/>
              <w:marBottom w:val="0"/>
              <w:divBdr>
                <w:top w:val="none" w:sz="0" w:space="0" w:color="auto"/>
                <w:left w:val="none" w:sz="0" w:space="0" w:color="auto"/>
                <w:bottom w:val="none" w:sz="0" w:space="0" w:color="auto"/>
                <w:right w:val="none" w:sz="0" w:space="0" w:color="auto"/>
              </w:divBdr>
            </w:div>
            <w:div w:id="876236591">
              <w:marLeft w:val="0"/>
              <w:marRight w:val="0"/>
              <w:marTop w:val="0"/>
              <w:marBottom w:val="0"/>
              <w:divBdr>
                <w:top w:val="none" w:sz="0" w:space="0" w:color="auto"/>
                <w:left w:val="none" w:sz="0" w:space="0" w:color="auto"/>
                <w:bottom w:val="none" w:sz="0" w:space="0" w:color="auto"/>
                <w:right w:val="none" w:sz="0" w:space="0" w:color="auto"/>
              </w:divBdr>
            </w:div>
            <w:div w:id="1525094343">
              <w:marLeft w:val="0"/>
              <w:marRight w:val="0"/>
              <w:marTop w:val="0"/>
              <w:marBottom w:val="0"/>
              <w:divBdr>
                <w:top w:val="none" w:sz="0" w:space="0" w:color="auto"/>
                <w:left w:val="none" w:sz="0" w:space="0" w:color="auto"/>
                <w:bottom w:val="none" w:sz="0" w:space="0" w:color="auto"/>
                <w:right w:val="none" w:sz="0" w:space="0" w:color="auto"/>
              </w:divBdr>
            </w:div>
            <w:div w:id="984624389">
              <w:marLeft w:val="0"/>
              <w:marRight w:val="0"/>
              <w:marTop w:val="0"/>
              <w:marBottom w:val="0"/>
              <w:divBdr>
                <w:top w:val="none" w:sz="0" w:space="0" w:color="auto"/>
                <w:left w:val="none" w:sz="0" w:space="0" w:color="auto"/>
                <w:bottom w:val="none" w:sz="0" w:space="0" w:color="auto"/>
                <w:right w:val="none" w:sz="0" w:space="0" w:color="auto"/>
              </w:divBdr>
            </w:div>
            <w:div w:id="468863946">
              <w:marLeft w:val="0"/>
              <w:marRight w:val="0"/>
              <w:marTop w:val="0"/>
              <w:marBottom w:val="0"/>
              <w:divBdr>
                <w:top w:val="none" w:sz="0" w:space="0" w:color="auto"/>
                <w:left w:val="none" w:sz="0" w:space="0" w:color="auto"/>
                <w:bottom w:val="none" w:sz="0" w:space="0" w:color="auto"/>
                <w:right w:val="none" w:sz="0" w:space="0" w:color="auto"/>
              </w:divBdr>
            </w:div>
            <w:div w:id="618336192">
              <w:marLeft w:val="0"/>
              <w:marRight w:val="0"/>
              <w:marTop w:val="0"/>
              <w:marBottom w:val="0"/>
              <w:divBdr>
                <w:top w:val="none" w:sz="0" w:space="0" w:color="auto"/>
                <w:left w:val="none" w:sz="0" w:space="0" w:color="auto"/>
                <w:bottom w:val="none" w:sz="0" w:space="0" w:color="auto"/>
                <w:right w:val="none" w:sz="0" w:space="0" w:color="auto"/>
              </w:divBdr>
            </w:div>
            <w:div w:id="1325619441">
              <w:marLeft w:val="0"/>
              <w:marRight w:val="0"/>
              <w:marTop w:val="0"/>
              <w:marBottom w:val="0"/>
              <w:divBdr>
                <w:top w:val="none" w:sz="0" w:space="0" w:color="auto"/>
                <w:left w:val="none" w:sz="0" w:space="0" w:color="auto"/>
                <w:bottom w:val="none" w:sz="0" w:space="0" w:color="auto"/>
                <w:right w:val="none" w:sz="0" w:space="0" w:color="auto"/>
              </w:divBdr>
            </w:div>
            <w:div w:id="807238743">
              <w:marLeft w:val="0"/>
              <w:marRight w:val="0"/>
              <w:marTop w:val="0"/>
              <w:marBottom w:val="0"/>
              <w:divBdr>
                <w:top w:val="none" w:sz="0" w:space="0" w:color="auto"/>
                <w:left w:val="none" w:sz="0" w:space="0" w:color="auto"/>
                <w:bottom w:val="none" w:sz="0" w:space="0" w:color="auto"/>
                <w:right w:val="none" w:sz="0" w:space="0" w:color="auto"/>
              </w:divBdr>
            </w:div>
            <w:div w:id="1056733970">
              <w:marLeft w:val="0"/>
              <w:marRight w:val="0"/>
              <w:marTop w:val="0"/>
              <w:marBottom w:val="0"/>
              <w:divBdr>
                <w:top w:val="none" w:sz="0" w:space="0" w:color="auto"/>
                <w:left w:val="none" w:sz="0" w:space="0" w:color="auto"/>
                <w:bottom w:val="none" w:sz="0" w:space="0" w:color="auto"/>
                <w:right w:val="none" w:sz="0" w:space="0" w:color="auto"/>
              </w:divBdr>
            </w:div>
            <w:div w:id="281234516">
              <w:marLeft w:val="0"/>
              <w:marRight w:val="0"/>
              <w:marTop w:val="0"/>
              <w:marBottom w:val="0"/>
              <w:divBdr>
                <w:top w:val="none" w:sz="0" w:space="0" w:color="auto"/>
                <w:left w:val="none" w:sz="0" w:space="0" w:color="auto"/>
                <w:bottom w:val="none" w:sz="0" w:space="0" w:color="auto"/>
                <w:right w:val="none" w:sz="0" w:space="0" w:color="auto"/>
              </w:divBdr>
            </w:div>
            <w:div w:id="1545405495">
              <w:marLeft w:val="0"/>
              <w:marRight w:val="0"/>
              <w:marTop w:val="0"/>
              <w:marBottom w:val="0"/>
              <w:divBdr>
                <w:top w:val="none" w:sz="0" w:space="0" w:color="auto"/>
                <w:left w:val="none" w:sz="0" w:space="0" w:color="auto"/>
                <w:bottom w:val="none" w:sz="0" w:space="0" w:color="auto"/>
                <w:right w:val="none" w:sz="0" w:space="0" w:color="auto"/>
              </w:divBdr>
            </w:div>
            <w:div w:id="959844795">
              <w:marLeft w:val="0"/>
              <w:marRight w:val="0"/>
              <w:marTop w:val="0"/>
              <w:marBottom w:val="0"/>
              <w:divBdr>
                <w:top w:val="none" w:sz="0" w:space="0" w:color="auto"/>
                <w:left w:val="none" w:sz="0" w:space="0" w:color="auto"/>
                <w:bottom w:val="none" w:sz="0" w:space="0" w:color="auto"/>
                <w:right w:val="none" w:sz="0" w:space="0" w:color="auto"/>
              </w:divBdr>
            </w:div>
            <w:div w:id="855079696">
              <w:marLeft w:val="0"/>
              <w:marRight w:val="0"/>
              <w:marTop w:val="0"/>
              <w:marBottom w:val="0"/>
              <w:divBdr>
                <w:top w:val="none" w:sz="0" w:space="0" w:color="auto"/>
                <w:left w:val="none" w:sz="0" w:space="0" w:color="auto"/>
                <w:bottom w:val="none" w:sz="0" w:space="0" w:color="auto"/>
                <w:right w:val="none" w:sz="0" w:space="0" w:color="auto"/>
              </w:divBdr>
            </w:div>
            <w:div w:id="1243952467">
              <w:marLeft w:val="0"/>
              <w:marRight w:val="0"/>
              <w:marTop w:val="0"/>
              <w:marBottom w:val="0"/>
              <w:divBdr>
                <w:top w:val="none" w:sz="0" w:space="0" w:color="auto"/>
                <w:left w:val="none" w:sz="0" w:space="0" w:color="auto"/>
                <w:bottom w:val="none" w:sz="0" w:space="0" w:color="auto"/>
                <w:right w:val="none" w:sz="0" w:space="0" w:color="auto"/>
              </w:divBdr>
            </w:div>
            <w:div w:id="940183626">
              <w:marLeft w:val="0"/>
              <w:marRight w:val="0"/>
              <w:marTop w:val="0"/>
              <w:marBottom w:val="0"/>
              <w:divBdr>
                <w:top w:val="none" w:sz="0" w:space="0" w:color="auto"/>
                <w:left w:val="none" w:sz="0" w:space="0" w:color="auto"/>
                <w:bottom w:val="none" w:sz="0" w:space="0" w:color="auto"/>
                <w:right w:val="none" w:sz="0" w:space="0" w:color="auto"/>
              </w:divBdr>
            </w:div>
            <w:div w:id="28382119">
              <w:marLeft w:val="0"/>
              <w:marRight w:val="0"/>
              <w:marTop w:val="0"/>
              <w:marBottom w:val="0"/>
              <w:divBdr>
                <w:top w:val="none" w:sz="0" w:space="0" w:color="auto"/>
                <w:left w:val="none" w:sz="0" w:space="0" w:color="auto"/>
                <w:bottom w:val="none" w:sz="0" w:space="0" w:color="auto"/>
                <w:right w:val="none" w:sz="0" w:space="0" w:color="auto"/>
              </w:divBdr>
            </w:div>
            <w:div w:id="199845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341532">
      <w:bodyDiv w:val="1"/>
      <w:marLeft w:val="0"/>
      <w:marRight w:val="0"/>
      <w:marTop w:val="0"/>
      <w:marBottom w:val="0"/>
      <w:divBdr>
        <w:top w:val="none" w:sz="0" w:space="0" w:color="auto"/>
        <w:left w:val="none" w:sz="0" w:space="0" w:color="auto"/>
        <w:bottom w:val="none" w:sz="0" w:space="0" w:color="auto"/>
        <w:right w:val="none" w:sz="0" w:space="0" w:color="auto"/>
      </w:divBdr>
      <w:divsChild>
        <w:div w:id="1944923505">
          <w:marLeft w:val="0"/>
          <w:marRight w:val="0"/>
          <w:marTop w:val="0"/>
          <w:marBottom w:val="0"/>
          <w:divBdr>
            <w:top w:val="none" w:sz="0" w:space="0" w:color="auto"/>
            <w:left w:val="none" w:sz="0" w:space="0" w:color="auto"/>
            <w:bottom w:val="none" w:sz="0" w:space="0" w:color="auto"/>
            <w:right w:val="none" w:sz="0" w:space="0" w:color="auto"/>
          </w:divBdr>
          <w:divsChild>
            <w:div w:id="175243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935762">
      <w:bodyDiv w:val="1"/>
      <w:marLeft w:val="0"/>
      <w:marRight w:val="0"/>
      <w:marTop w:val="0"/>
      <w:marBottom w:val="0"/>
      <w:divBdr>
        <w:top w:val="none" w:sz="0" w:space="0" w:color="auto"/>
        <w:left w:val="none" w:sz="0" w:space="0" w:color="auto"/>
        <w:bottom w:val="none" w:sz="0" w:space="0" w:color="auto"/>
        <w:right w:val="none" w:sz="0" w:space="0" w:color="auto"/>
      </w:divBdr>
      <w:divsChild>
        <w:div w:id="1095832707">
          <w:marLeft w:val="0"/>
          <w:marRight w:val="0"/>
          <w:marTop w:val="0"/>
          <w:marBottom w:val="0"/>
          <w:divBdr>
            <w:top w:val="none" w:sz="0" w:space="0" w:color="auto"/>
            <w:left w:val="none" w:sz="0" w:space="0" w:color="auto"/>
            <w:bottom w:val="none" w:sz="0" w:space="0" w:color="auto"/>
            <w:right w:val="none" w:sz="0" w:space="0" w:color="auto"/>
          </w:divBdr>
          <w:divsChild>
            <w:div w:id="53451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447184">
      <w:bodyDiv w:val="1"/>
      <w:marLeft w:val="0"/>
      <w:marRight w:val="0"/>
      <w:marTop w:val="0"/>
      <w:marBottom w:val="0"/>
      <w:divBdr>
        <w:top w:val="none" w:sz="0" w:space="0" w:color="auto"/>
        <w:left w:val="none" w:sz="0" w:space="0" w:color="auto"/>
        <w:bottom w:val="none" w:sz="0" w:space="0" w:color="auto"/>
        <w:right w:val="none" w:sz="0" w:space="0" w:color="auto"/>
      </w:divBdr>
      <w:divsChild>
        <w:div w:id="1463310799">
          <w:marLeft w:val="0"/>
          <w:marRight w:val="0"/>
          <w:marTop w:val="0"/>
          <w:marBottom w:val="0"/>
          <w:divBdr>
            <w:top w:val="none" w:sz="0" w:space="0" w:color="auto"/>
            <w:left w:val="none" w:sz="0" w:space="0" w:color="auto"/>
            <w:bottom w:val="none" w:sz="0" w:space="0" w:color="auto"/>
            <w:right w:val="none" w:sz="0" w:space="0" w:color="auto"/>
          </w:divBdr>
        </w:div>
      </w:divsChild>
    </w:div>
    <w:div w:id="1851795673">
      <w:bodyDiv w:val="1"/>
      <w:marLeft w:val="0"/>
      <w:marRight w:val="0"/>
      <w:marTop w:val="0"/>
      <w:marBottom w:val="0"/>
      <w:divBdr>
        <w:top w:val="none" w:sz="0" w:space="0" w:color="auto"/>
        <w:left w:val="none" w:sz="0" w:space="0" w:color="auto"/>
        <w:bottom w:val="none" w:sz="0" w:space="0" w:color="auto"/>
        <w:right w:val="none" w:sz="0" w:space="0" w:color="auto"/>
      </w:divBdr>
    </w:div>
    <w:div w:id="1964651666">
      <w:bodyDiv w:val="1"/>
      <w:marLeft w:val="0"/>
      <w:marRight w:val="0"/>
      <w:marTop w:val="0"/>
      <w:marBottom w:val="0"/>
      <w:divBdr>
        <w:top w:val="none" w:sz="0" w:space="0" w:color="auto"/>
        <w:left w:val="none" w:sz="0" w:space="0" w:color="auto"/>
        <w:bottom w:val="none" w:sz="0" w:space="0" w:color="auto"/>
        <w:right w:val="none" w:sz="0" w:space="0" w:color="auto"/>
      </w:divBdr>
    </w:div>
    <w:div w:id="1978759270">
      <w:bodyDiv w:val="1"/>
      <w:marLeft w:val="0"/>
      <w:marRight w:val="0"/>
      <w:marTop w:val="0"/>
      <w:marBottom w:val="0"/>
      <w:divBdr>
        <w:top w:val="none" w:sz="0" w:space="0" w:color="auto"/>
        <w:left w:val="none" w:sz="0" w:space="0" w:color="auto"/>
        <w:bottom w:val="none" w:sz="0" w:space="0" w:color="auto"/>
        <w:right w:val="none" w:sz="0" w:space="0" w:color="auto"/>
      </w:divBdr>
    </w:div>
    <w:div w:id="1996836689">
      <w:bodyDiv w:val="1"/>
      <w:marLeft w:val="0"/>
      <w:marRight w:val="0"/>
      <w:marTop w:val="0"/>
      <w:marBottom w:val="0"/>
      <w:divBdr>
        <w:top w:val="none" w:sz="0" w:space="0" w:color="auto"/>
        <w:left w:val="none" w:sz="0" w:space="0" w:color="auto"/>
        <w:bottom w:val="none" w:sz="0" w:space="0" w:color="auto"/>
        <w:right w:val="none" w:sz="0" w:space="0" w:color="auto"/>
      </w:divBdr>
    </w:div>
    <w:div w:id="2046369386">
      <w:bodyDiv w:val="1"/>
      <w:marLeft w:val="0"/>
      <w:marRight w:val="0"/>
      <w:marTop w:val="0"/>
      <w:marBottom w:val="0"/>
      <w:divBdr>
        <w:top w:val="none" w:sz="0" w:space="0" w:color="auto"/>
        <w:left w:val="none" w:sz="0" w:space="0" w:color="auto"/>
        <w:bottom w:val="none" w:sz="0" w:space="0" w:color="auto"/>
        <w:right w:val="none" w:sz="0" w:space="0" w:color="auto"/>
      </w:divBdr>
    </w:div>
    <w:div w:id="2084713318">
      <w:bodyDiv w:val="1"/>
      <w:marLeft w:val="0"/>
      <w:marRight w:val="0"/>
      <w:marTop w:val="0"/>
      <w:marBottom w:val="0"/>
      <w:divBdr>
        <w:top w:val="none" w:sz="0" w:space="0" w:color="auto"/>
        <w:left w:val="none" w:sz="0" w:space="0" w:color="auto"/>
        <w:bottom w:val="none" w:sz="0" w:space="0" w:color="auto"/>
        <w:right w:val="none" w:sz="0" w:space="0" w:color="auto"/>
      </w:divBdr>
    </w:div>
    <w:div w:id="2112817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kument" ma:contentTypeID="0x0101003D5E6358823A6446AA6F60DEC4C76824" ma:contentTypeVersion="4" ma:contentTypeDescription="Utwórz nowy dokument." ma:contentTypeScope="" ma:versionID="b062b9bfdfd9c442c19815f692ab66b2">
  <xsd:schema xmlns:xsd="http://www.w3.org/2001/XMLSchema" xmlns:xs="http://www.w3.org/2001/XMLSchema" xmlns:p="http://schemas.microsoft.com/office/2006/metadata/properties" xmlns:ns2="bdf0ad59-feed-4fad-a2fd-2be33cdd9ec9" targetNamespace="http://schemas.microsoft.com/office/2006/metadata/properties" ma:root="true" ma:fieldsID="ce6699fd9081f2f280fee9dca1a11b50" ns2:_="">
    <xsd:import namespace="bdf0ad59-feed-4fad-a2fd-2be33cdd9ec9"/>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f0ad59-feed-4fad-a2fd-2be33cdd9e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ED51522-54BB-4F77-ADCB-BB24B61614BC}">
  <ds:schemaRefs>
    <ds:schemaRef ds:uri="http://schemas.microsoft.com/sharepoint/v3/contenttype/forms"/>
  </ds:schemaRefs>
</ds:datastoreItem>
</file>

<file path=customXml/itemProps2.xml><?xml version="1.0" encoding="utf-8"?>
<ds:datastoreItem xmlns:ds="http://schemas.openxmlformats.org/officeDocument/2006/customXml" ds:itemID="{05B32633-2F81-475D-9DBF-F654F5B645C8}">
  <ds:schemaRefs>
    <ds:schemaRef ds:uri="http://schemas.openxmlformats.org/officeDocument/2006/bibliography"/>
  </ds:schemaRefs>
</ds:datastoreItem>
</file>

<file path=customXml/itemProps3.xml><?xml version="1.0" encoding="utf-8"?>
<ds:datastoreItem xmlns:ds="http://schemas.openxmlformats.org/officeDocument/2006/customXml" ds:itemID="{EEF106F3-B214-4480-B1CA-89C65629D0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f0ad59-feed-4fad-a2fd-2be33cdd9e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69BEDCC-DDE3-40E3-8E34-012EC2E2402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1136</TotalTime>
  <Pages>55</Pages>
  <Words>12767</Words>
  <Characters>72776</Characters>
  <Application>Microsoft Office Word</Application>
  <DocSecurity>0</DocSecurity>
  <Lines>606</Lines>
  <Paragraphs>170</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lpstr> </vt:lpstr>
    </vt:vector>
  </TitlesOfParts>
  <Company/>
  <LinksUpToDate>false</LinksUpToDate>
  <CharactersWithSpaces>85373</CharactersWithSpaces>
  <SharedDoc>false</SharedDoc>
  <HLinks>
    <vt:vector size="222" baseType="variant">
      <vt:variant>
        <vt:i4>1048626</vt:i4>
      </vt:variant>
      <vt:variant>
        <vt:i4>236</vt:i4>
      </vt:variant>
      <vt:variant>
        <vt:i4>0</vt:i4>
      </vt:variant>
      <vt:variant>
        <vt:i4>5</vt:i4>
      </vt:variant>
      <vt:variant>
        <vt:lpwstr/>
      </vt:variant>
      <vt:variant>
        <vt:lpwstr>_Toc355852187</vt:lpwstr>
      </vt:variant>
      <vt:variant>
        <vt:i4>1048626</vt:i4>
      </vt:variant>
      <vt:variant>
        <vt:i4>230</vt:i4>
      </vt:variant>
      <vt:variant>
        <vt:i4>0</vt:i4>
      </vt:variant>
      <vt:variant>
        <vt:i4>5</vt:i4>
      </vt:variant>
      <vt:variant>
        <vt:lpwstr/>
      </vt:variant>
      <vt:variant>
        <vt:lpwstr>_Toc355852186</vt:lpwstr>
      </vt:variant>
      <vt:variant>
        <vt:i4>1048626</vt:i4>
      </vt:variant>
      <vt:variant>
        <vt:i4>221</vt:i4>
      </vt:variant>
      <vt:variant>
        <vt:i4>0</vt:i4>
      </vt:variant>
      <vt:variant>
        <vt:i4>5</vt:i4>
      </vt:variant>
      <vt:variant>
        <vt:lpwstr/>
      </vt:variant>
      <vt:variant>
        <vt:lpwstr>_Toc355852182</vt:lpwstr>
      </vt:variant>
      <vt:variant>
        <vt:i4>1048626</vt:i4>
      </vt:variant>
      <vt:variant>
        <vt:i4>215</vt:i4>
      </vt:variant>
      <vt:variant>
        <vt:i4>0</vt:i4>
      </vt:variant>
      <vt:variant>
        <vt:i4>5</vt:i4>
      </vt:variant>
      <vt:variant>
        <vt:lpwstr/>
      </vt:variant>
      <vt:variant>
        <vt:lpwstr>_Toc355852181</vt:lpwstr>
      </vt:variant>
      <vt:variant>
        <vt:i4>1900594</vt:i4>
      </vt:variant>
      <vt:variant>
        <vt:i4>194</vt:i4>
      </vt:variant>
      <vt:variant>
        <vt:i4>0</vt:i4>
      </vt:variant>
      <vt:variant>
        <vt:i4>5</vt:i4>
      </vt:variant>
      <vt:variant>
        <vt:lpwstr/>
      </vt:variant>
      <vt:variant>
        <vt:lpwstr>_Toc129626880</vt:lpwstr>
      </vt:variant>
      <vt:variant>
        <vt:i4>1179698</vt:i4>
      </vt:variant>
      <vt:variant>
        <vt:i4>188</vt:i4>
      </vt:variant>
      <vt:variant>
        <vt:i4>0</vt:i4>
      </vt:variant>
      <vt:variant>
        <vt:i4>5</vt:i4>
      </vt:variant>
      <vt:variant>
        <vt:lpwstr/>
      </vt:variant>
      <vt:variant>
        <vt:lpwstr>_Toc129626879</vt:lpwstr>
      </vt:variant>
      <vt:variant>
        <vt:i4>1179698</vt:i4>
      </vt:variant>
      <vt:variant>
        <vt:i4>182</vt:i4>
      </vt:variant>
      <vt:variant>
        <vt:i4>0</vt:i4>
      </vt:variant>
      <vt:variant>
        <vt:i4>5</vt:i4>
      </vt:variant>
      <vt:variant>
        <vt:lpwstr/>
      </vt:variant>
      <vt:variant>
        <vt:lpwstr>_Toc129626878</vt:lpwstr>
      </vt:variant>
      <vt:variant>
        <vt:i4>1179698</vt:i4>
      </vt:variant>
      <vt:variant>
        <vt:i4>176</vt:i4>
      </vt:variant>
      <vt:variant>
        <vt:i4>0</vt:i4>
      </vt:variant>
      <vt:variant>
        <vt:i4>5</vt:i4>
      </vt:variant>
      <vt:variant>
        <vt:lpwstr/>
      </vt:variant>
      <vt:variant>
        <vt:lpwstr>_Toc129626877</vt:lpwstr>
      </vt:variant>
      <vt:variant>
        <vt:i4>1179698</vt:i4>
      </vt:variant>
      <vt:variant>
        <vt:i4>170</vt:i4>
      </vt:variant>
      <vt:variant>
        <vt:i4>0</vt:i4>
      </vt:variant>
      <vt:variant>
        <vt:i4>5</vt:i4>
      </vt:variant>
      <vt:variant>
        <vt:lpwstr/>
      </vt:variant>
      <vt:variant>
        <vt:lpwstr>_Toc129626876</vt:lpwstr>
      </vt:variant>
      <vt:variant>
        <vt:i4>1179698</vt:i4>
      </vt:variant>
      <vt:variant>
        <vt:i4>164</vt:i4>
      </vt:variant>
      <vt:variant>
        <vt:i4>0</vt:i4>
      </vt:variant>
      <vt:variant>
        <vt:i4>5</vt:i4>
      </vt:variant>
      <vt:variant>
        <vt:lpwstr/>
      </vt:variant>
      <vt:variant>
        <vt:lpwstr>_Toc129626875</vt:lpwstr>
      </vt:variant>
      <vt:variant>
        <vt:i4>1179698</vt:i4>
      </vt:variant>
      <vt:variant>
        <vt:i4>158</vt:i4>
      </vt:variant>
      <vt:variant>
        <vt:i4>0</vt:i4>
      </vt:variant>
      <vt:variant>
        <vt:i4>5</vt:i4>
      </vt:variant>
      <vt:variant>
        <vt:lpwstr/>
      </vt:variant>
      <vt:variant>
        <vt:lpwstr>_Toc129626874</vt:lpwstr>
      </vt:variant>
      <vt:variant>
        <vt:i4>1179698</vt:i4>
      </vt:variant>
      <vt:variant>
        <vt:i4>152</vt:i4>
      </vt:variant>
      <vt:variant>
        <vt:i4>0</vt:i4>
      </vt:variant>
      <vt:variant>
        <vt:i4>5</vt:i4>
      </vt:variant>
      <vt:variant>
        <vt:lpwstr/>
      </vt:variant>
      <vt:variant>
        <vt:lpwstr>_Toc129626873</vt:lpwstr>
      </vt:variant>
      <vt:variant>
        <vt:i4>1179698</vt:i4>
      </vt:variant>
      <vt:variant>
        <vt:i4>146</vt:i4>
      </vt:variant>
      <vt:variant>
        <vt:i4>0</vt:i4>
      </vt:variant>
      <vt:variant>
        <vt:i4>5</vt:i4>
      </vt:variant>
      <vt:variant>
        <vt:lpwstr/>
      </vt:variant>
      <vt:variant>
        <vt:lpwstr>_Toc129626872</vt:lpwstr>
      </vt:variant>
      <vt:variant>
        <vt:i4>1179698</vt:i4>
      </vt:variant>
      <vt:variant>
        <vt:i4>140</vt:i4>
      </vt:variant>
      <vt:variant>
        <vt:i4>0</vt:i4>
      </vt:variant>
      <vt:variant>
        <vt:i4>5</vt:i4>
      </vt:variant>
      <vt:variant>
        <vt:lpwstr/>
      </vt:variant>
      <vt:variant>
        <vt:lpwstr>_Toc129626871</vt:lpwstr>
      </vt:variant>
      <vt:variant>
        <vt:i4>1179698</vt:i4>
      </vt:variant>
      <vt:variant>
        <vt:i4>134</vt:i4>
      </vt:variant>
      <vt:variant>
        <vt:i4>0</vt:i4>
      </vt:variant>
      <vt:variant>
        <vt:i4>5</vt:i4>
      </vt:variant>
      <vt:variant>
        <vt:lpwstr/>
      </vt:variant>
      <vt:variant>
        <vt:lpwstr>_Toc129626870</vt:lpwstr>
      </vt:variant>
      <vt:variant>
        <vt:i4>1245234</vt:i4>
      </vt:variant>
      <vt:variant>
        <vt:i4>128</vt:i4>
      </vt:variant>
      <vt:variant>
        <vt:i4>0</vt:i4>
      </vt:variant>
      <vt:variant>
        <vt:i4>5</vt:i4>
      </vt:variant>
      <vt:variant>
        <vt:lpwstr/>
      </vt:variant>
      <vt:variant>
        <vt:lpwstr>_Toc129626869</vt:lpwstr>
      </vt:variant>
      <vt:variant>
        <vt:i4>1245234</vt:i4>
      </vt:variant>
      <vt:variant>
        <vt:i4>122</vt:i4>
      </vt:variant>
      <vt:variant>
        <vt:i4>0</vt:i4>
      </vt:variant>
      <vt:variant>
        <vt:i4>5</vt:i4>
      </vt:variant>
      <vt:variant>
        <vt:lpwstr/>
      </vt:variant>
      <vt:variant>
        <vt:lpwstr>_Toc129626868</vt:lpwstr>
      </vt:variant>
      <vt:variant>
        <vt:i4>1245234</vt:i4>
      </vt:variant>
      <vt:variant>
        <vt:i4>116</vt:i4>
      </vt:variant>
      <vt:variant>
        <vt:i4>0</vt:i4>
      </vt:variant>
      <vt:variant>
        <vt:i4>5</vt:i4>
      </vt:variant>
      <vt:variant>
        <vt:lpwstr/>
      </vt:variant>
      <vt:variant>
        <vt:lpwstr>_Toc129626867</vt:lpwstr>
      </vt:variant>
      <vt:variant>
        <vt:i4>1245234</vt:i4>
      </vt:variant>
      <vt:variant>
        <vt:i4>110</vt:i4>
      </vt:variant>
      <vt:variant>
        <vt:i4>0</vt:i4>
      </vt:variant>
      <vt:variant>
        <vt:i4>5</vt:i4>
      </vt:variant>
      <vt:variant>
        <vt:lpwstr/>
      </vt:variant>
      <vt:variant>
        <vt:lpwstr>_Toc129626866</vt:lpwstr>
      </vt:variant>
      <vt:variant>
        <vt:i4>1245234</vt:i4>
      </vt:variant>
      <vt:variant>
        <vt:i4>104</vt:i4>
      </vt:variant>
      <vt:variant>
        <vt:i4>0</vt:i4>
      </vt:variant>
      <vt:variant>
        <vt:i4>5</vt:i4>
      </vt:variant>
      <vt:variant>
        <vt:lpwstr/>
      </vt:variant>
      <vt:variant>
        <vt:lpwstr>_Toc129626865</vt:lpwstr>
      </vt:variant>
      <vt:variant>
        <vt:i4>1245234</vt:i4>
      </vt:variant>
      <vt:variant>
        <vt:i4>98</vt:i4>
      </vt:variant>
      <vt:variant>
        <vt:i4>0</vt:i4>
      </vt:variant>
      <vt:variant>
        <vt:i4>5</vt:i4>
      </vt:variant>
      <vt:variant>
        <vt:lpwstr/>
      </vt:variant>
      <vt:variant>
        <vt:lpwstr>_Toc129626864</vt:lpwstr>
      </vt:variant>
      <vt:variant>
        <vt:i4>1245234</vt:i4>
      </vt:variant>
      <vt:variant>
        <vt:i4>92</vt:i4>
      </vt:variant>
      <vt:variant>
        <vt:i4>0</vt:i4>
      </vt:variant>
      <vt:variant>
        <vt:i4>5</vt:i4>
      </vt:variant>
      <vt:variant>
        <vt:lpwstr/>
      </vt:variant>
      <vt:variant>
        <vt:lpwstr>_Toc129626863</vt:lpwstr>
      </vt:variant>
      <vt:variant>
        <vt:i4>1245234</vt:i4>
      </vt:variant>
      <vt:variant>
        <vt:i4>86</vt:i4>
      </vt:variant>
      <vt:variant>
        <vt:i4>0</vt:i4>
      </vt:variant>
      <vt:variant>
        <vt:i4>5</vt:i4>
      </vt:variant>
      <vt:variant>
        <vt:lpwstr/>
      </vt:variant>
      <vt:variant>
        <vt:lpwstr>_Toc129626862</vt:lpwstr>
      </vt:variant>
      <vt:variant>
        <vt:i4>1245234</vt:i4>
      </vt:variant>
      <vt:variant>
        <vt:i4>80</vt:i4>
      </vt:variant>
      <vt:variant>
        <vt:i4>0</vt:i4>
      </vt:variant>
      <vt:variant>
        <vt:i4>5</vt:i4>
      </vt:variant>
      <vt:variant>
        <vt:lpwstr/>
      </vt:variant>
      <vt:variant>
        <vt:lpwstr>_Toc129626861</vt:lpwstr>
      </vt:variant>
      <vt:variant>
        <vt:i4>1245234</vt:i4>
      </vt:variant>
      <vt:variant>
        <vt:i4>74</vt:i4>
      </vt:variant>
      <vt:variant>
        <vt:i4>0</vt:i4>
      </vt:variant>
      <vt:variant>
        <vt:i4>5</vt:i4>
      </vt:variant>
      <vt:variant>
        <vt:lpwstr/>
      </vt:variant>
      <vt:variant>
        <vt:lpwstr>_Toc129626860</vt:lpwstr>
      </vt:variant>
      <vt:variant>
        <vt:i4>1048626</vt:i4>
      </vt:variant>
      <vt:variant>
        <vt:i4>68</vt:i4>
      </vt:variant>
      <vt:variant>
        <vt:i4>0</vt:i4>
      </vt:variant>
      <vt:variant>
        <vt:i4>5</vt:i4>
      </vt:variant>
      <vt:variant>
        <vt:lpwstr/>
      </vt:variant>
      <vt:variant>
        <vt:lpwstr>_Toc129626859</vt:lpwstr>
      </vt:variant>
      <vt:variant>
        <vt:i4>1048626</vt:i4>
      </vt:variant>
      <vt:variant>
        <vt:i4>62</vt:i4>
      </vt:variant>
      <vt:variant>
        <vt:i4>0</vt:i4>
      </vt:variant>
      <vt:variant>
        <vt:i4>5</vt:i4>
      </vt:variant>
      <vt:variant>
        <vt:lpwstr/>
      </vt:variant>
      <vt:variant>
        <vt:lpwstr>_Toc129626858</vt:lpwstr>
      </vt:variant>
      <vt:variant>
        <vt:i4>1048626</vt:i4>
      </vt:variant>
      <vt:variant>
        <vt:i4>56</vt:i4>
      </vt:variant>
      <vt:variant>
        <vt:i4>0</vt:i4>
      </vt:variant>
      <vt:variant>
        <vt:i4>5</vt:i4>
      </vt:variant>
      <vt:variant>
        <vt:lpwstr/>
      </vt:variant>
      <vt:variant>
        <vt:lpwstr>_Toc129626857</vt:lpwstr>
      </vt:variant>
      <vt:variant>
        <vt:i4>1048626</vt:i4>
      </vt:variant>
      <vt:variant>
        <vt:i4>50</vt:i4>
      </vt:variant>
      <vt:variant>
        <vt:i4>0</vt:i4>
      </vt:variant>
      <vt:variant>
        <vt:i4>5</vt:i4>
      </vt:variant>
      <vt:variant>
        <vt:lpwstr/>
      </vt:variant>
      <vt:variant>
        <vt:lpwstr>_Toc129626856</vt:lpwstr>
      </vt:variant>
      <vt:variant>
        <vt:i4>1048626</vt:i4>
      </vt:variant>
      <vt:variant>
        <vt:i4>44</vt:i4>
      </vt:variant>
      <vt:variant>
        <vt:i4>0</vt:i4>
      </vt:variant>
      <vt:variant>
        <vt:i4>5</vt:i4>
      </vt:variant>
      <vt:variant>
        <vt:lpwstr/>
      </vt:variant>
      <vt:variant>
        <vt:lpwstr>_Toc129626855</vt:lpwstr>
      </vt:variant>
      <vt:variant>
        <vt:i4>1048626</vt:i4>
      </vt:variant>
      <vt:variant>
        <vt:i4>38</vt:i4>
      </vt:variant>
      <vt:variant>
        <vt:i4>0</vt:i4>
      </vt:variant>
      <vt:variant>
        <vt:i4>5</vt:i4>
      </vt:variant>
      <vt:variant>
        <vt:lpwstr/>
      </vt:variant>
      <vt:variant>
        <vt:lpwstr>_Toc129626854</vt:lpwstr>
      </vt:variant>
      <vt:variant>
        <vt:i4>1048626</vt:i4>
      </vt:variant>
      <vt:variant>
        <vt:i4>32</vt:i4>
      </vt:variant>
      <vt:variant>
        <vt:i4>0</vt:i4>
      </vt:variant>
      <vt:variant>
        <vt:i4>5</vt:i4>
      </vt:variant>
      <vt:variant>
        <vt:lpwstr/>
      </vt:variant>
      <vt:variant>
        <vt:lpwstr>_Toc129626853</vt:lpwstr>
      </vt:variant>
      <vt:variant>
        <vt:i4>1048626</vt:i4>
      </vt:variant>
      <vt:variant>
        <vt:i4>26</vt:i4>
      </vt:variant>
      <vt:variant>
        <vt:i4>0</vt:i4>
      </vt:variant>
      <vt:variant>
        <vt:i4>5</vt:i4>
      </vt:variant>
      <vt:variant>
        <vt:lpwstr/>
      </vt:variant>
      <vt:variant>
        <vt:lpwstr>_Toc129626852</vt:lpwstr>
      </vt:variant>
      <vt:variant>
        <vt:i4>1048626</vt:i4>
      </vt:variant>
      <vt:variant>
        <vt:i4>20</vt:i4>
      </vt:variant>
      <vt:variant>
        <vt:i4>0</vt:i4>
      </vt:variant>
      <vt:variant>
        <vt:i4>5</vt:i4>
      </vt:variant>
      <vt:variant>
        <vt:lpwstr/>
      </vt:variant>
      <vt:variant>
        <vt:lpwstr>_Toc129626851</vt:lpwstr>
      </vt:variant>
      <vt:variant>
        <vt:i4>1048626</vt:i4>
      </vt:variant>
      <vt:variant>
        <vt:i4>14</vt:i4>
      </vt:variant>
      <vt:variant>
        <vt:i4>0</vt:i4>
      </vt:variant>
      <vt:variant>
        <vt:i4>5</vt:i4>
      </vt:variant>
      <vt:variant>
        <vt:lpwstr/>
      </vt:variant>
      <vt:variant>
        <vt:lpwstr>_Toc129626850</vt:lpwstr>
      </vt:variant>
      <vt:variant>
        <vt:i4>1114162</vt:i4>
      </vt:variant>
      <vt:variant>
        <vt:i4>8</vt:i4>
      </vt:variant>
      <vt:variant>
        <vt:i4>0</vt:i4>
      </vt:variant>
      <vt:variant>
        <vt:i4>5</vt:i4>
      </vt:variant>
      <vt:variant>
        <vt:lpwstr/>
      </vt:variant>
      <vt:variant>
        <vt:lpwstr>_Toc129626849</vt:lpwstr>
      </vt:variant>
      <vt:variant>
        <vt:i4>1114162</vt:i4>
      </vt:variant>
      <vt:variant>
        <vt:i4>2</vt:i4>
      </vt:variant>
      <vt:variant>
        <vt:i4>0</vt:i4>
      </vt:variant>
      <vt:variant>
        <vt:i4>5</vt:i4>
      </vt:variant>
      <vt:variant>
        <vt:lpwstr/>
      </vt:variant>
      <vt:variant>
        <vt:lpwstr>_Toc12962684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pracownik</dc:creator>
  <cp:keywords/>
  <cp:lastModifiedBy>Marek Kuś</cp:lastModifiedBy>
  <cp:revision>386</cp:revision>
  <cp:lastPrinted>2013-02-07T12:59:00Z</cp:lastPrinted>
  <dcterms:created xsi:type="dcterms:W3CDTF">2023-03-18T19:59:00Z</dcterms:created>
  <dcterms:modified xsi:type="dcterms:W3CDTF">2023-05-29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IeQYDvg"/&gt;&lt;style id="http://www.zotero.org/styles/chicago-note-bibliography" locale="pl-PL" hasBibliography="1" bibliographyStyleHasBeenSet="1"/&gt;&lt;prefs&gt;&lt;pref name="fieldType" value="Field"/&gt;&lt;pre</vt:lpwstr>
  </property>
  <property fmtid="{D5CDD505-2E9C-101B-9397-08002B2CF9AE}" pid="3" name="ZOTERO_PREF_2">
    <vt:lpwstr>f name="noteType" value="1"/&gt;&lt;/prefs&gt;&lt;/data&gt;</vt:lpwstr>
  </property>
</Properties>
</file>